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9D3C7" w14:textId="36CFE093" w:rsidR="00F55015" w:rsidRPr="002741FA" w:rsidRDefault="00F55015" w:rsidP="00F55015">
      <w:pPr>
        <w:pStyle w:val="Authornames"/>
        <w:jc w:val="center"/>
        <w:rPr>
          <w:b/>
        </w:rPr>
      </w:pPr>
      <w:r w:rsidRPr="002741FA">
        <w:rPr>
          <w:b/>
        </w:rPr>
        <w:t xml:space="preserve">AI and Deliberation: Normative Ideals in the Light of Current AI Research </w:t>
      </w:r>
      <w:r w:rsidR="004D6C0C" w:rsidRPr="002741FA">
        <w:rPr>
          <w:b/>
        </w:rPr>
        <w:t>in the Context of Online Discussions</w:t>
      </w:r>
      <w:r w:rsidR="00BD7C75">
        <w:rPr>
          <w:b/>
        </w:rPr>
        <w:sym w:font="Symbol" w:char="F0BE"/>
      </w:r>
      <w:r w:rsidRPr="002741FA">
        <w:rPr>
          <w:b/>
        </w:rPr>
        <w:t xml:space="preserve">A </w:t>
      </w:r>
      <w:r w:rsidR="00DD7AF3" w:rsidRPr="002741FA">
        <w:rPr>
          <w:b/>
        </w:rPr>
        <w:t xml:space="preserve">Literature </w:t>
      </w:r>
      <w:r w:rsidRPr="002741FA">
        <w:rPr>
          <w:b/>
        </w:rPr>
        <w:t>Review</w:t>
      </w:r>
    </w:p>
    <w:p w14:paraId="61344361" w14:textId="77777777" w:rsidR="00F55015" w:rsidRPr="002741FA" w:rsidRDefault="00F55015" w:rsidP="007C78C2">
      <w:pPr>
        <w:spacing w:after="120" w:line="360" w:lineRule="auto"/>
        <w:jc w:val="center"/>
        <w:rPr>
          <w:rFonts w:cs="Times New Roman"/>
          <w:b/>
          <w:szCs w:val="20"/>
          <w:lang w:val="en-GB"/>
        </w:rPr>
      </w:pPr>
    </w:p>
    <w:p w14:paraId="22A7777A" w14:textId="402B8904" w:rsidR="007C78C2" w:rsidRPr="002741FA" w:rsidRDefault="007C78C2" w:rsidP="007C78C2">
      <w:pPr>
        <w:spacing w:after="120" w:line="360" w:lineRule="auto"/>
        <w:jc w:val="center"/>
        <w:rPr>
          <w:rFonts w:cs="Times New Roman"/>
          <w:b/>
          <w:szCs w:val="20"/>
          <w:lang w:val="en-US"/>
        </w:rPr>
      </w:pPr>
      <w:r w:rsidRPr="002741FA">
        <w:rPr>
          <w:rFonts w:cs="Times New Roman"/>
          <w:b/>
          <w:szCs w:val="20"/>
          <w:lang w:val="en-US"/>
        </w:rPr>
        <w:t>Abstract</w:t>
      </w:r>
    </w:p>
    <w:p w14:paraId="54B3F196" w14:textId="5FE73720" w:rsidR="003A6BFF" w:rsidRPr="002741FA" w:rsidRDefault="003B4792" w:rsidP="003B4792">
      <w:pPr>
        <w:spacing w:after="120"/>
        <w:rPr>
          <w:lang w:val="en-US"/>
        </w:rPr>
      </w:pPr>
      <w:r w:rsidRPr="002741FA">
        <w:rPr>
          <w:lang w:val="en-US"/>
        </w:rPr>
        <w:t xml:space="preserve">This paper reviews current research on artificial intelligence (AI) in the context of online discussions, using deliberative norms as a theoretical framework. Focusing on deliberative dimensions of civility, equality, rationality, and reciprocity, the study examines </w:t>
      </w:r>
      <w:r w:rsidR="00490374" w:rsidRPr="002741FA">
        <w:rPr>
          <w:lang w:val="en-US"/>
        </w:rPr>
        <w:t xml:space="preserve">and assigns </w:t>
      </w:r>
      <w:r w:rsidRPr="002741FA">
        <w:rPr>
          <w:lang w:val="en-US"/>
        </w:rPr>
        <w:t>171 articles</w:t>
      </w:r>
      <w:r w:rsidR="00490374" w:rsidRPr="002741FA">
        <w:rPr>
          <w:lang w:val="en-US"/>
        </w:rPr>
        <w:t xml:space="preserve"> to these categories</w:t>
      </w:r>
      <w:r w:rsidRPr="002741FA">
        <w:rPr>
          <w:lang w:val="en-US"/>
        </w:rPr>
        <w:t xml:space="preserve">, finding that most AI research to date emphasizes enhancing rationality and civility in online discourse. Techniques such as argument mining and hate speech detection are commonly </w:t>
      </w:r>
      <w:r w:rsidR="008D5E94">
        <w:rPr>
          <w:lang w:val="en-US"/>
        </w:rPr>
        <w:t>used</w:t>
      </w:r>
      <w:r w:rsidR="008D5E94" w:rsidRPr="002741FA">
        <w:rPr>
          <w:lang w:val="en-US"/>
        </w:rPr>
        <w:t xml:space="preserve"> </w:t>
      </w:r>
      <w:r w:rsidRPr="002741FA">
        <w:rPr>
          <w:lang w:val="en-US"/>
        </w:rPr>
        <w:t>to improve discussion quality, fostering more structured and respectful communication. However, efforts to address equality and reciprocity—the foundational principles of democratic discourse—remain sparse</w:t>
      </w:r>
      <w:r w:rsidR="00DD7AF3" w:rsidRPr="002741FA">
        <w:rPr>
          <w:lang w:val="en-US"/>
        </w:rPr>
        <w:t xml:space="preserve">. </w:t>
      </w:r>
      <w:r w:rsidRPr="002741FA">
        <w:rPr>
          <w:lang w:val="en-US"/>
        </w:rPr>
        <w:t>This imbalance highlights critical gaps in the application of AI for fostering equitable and inclusive dialogue. The paper argues that current approaches often lack grounding in normative democratic standards, limiting their ability to promote genuine deliberation. By incorporating deliberative principles into AI design, researchers and practitioners can create tools that support democratic ideals, mitigating biases and amplifying underrepresented voices. Ultimately, this review provides a roadmap for leveraging AI to enhance civility, rationality, equality, and reciprocity in online discussions, paving the way for more inclusive and responsive digital public spheres.</w:t>
      </w:r>
    </w:p>
    <w:p w14:paraId="7AAB37D1" w14:textId="77777777" w:rsidR="00A220E8" w:rsidRPr="002741FA" w:rsidRDefault="00A220E8" w:rsidP="00C45740">
      <w:pPr>
        <w:spacing w:after="120"/>
        <w:rPr>
          <w:rFonts w:cs="Times New Roman"/>
          <w:b/>
          <w:szCs w:val="20"/>
          <w:lang w:val="en-US"/>
        </w:rPr>
      </w:pPr>
    </w:p>
    <w:p w14:paraId="3A1F52A5" w14:textId="180C9248" w:rsidR="007C78C2" w:rsidRPr="002741FA" w:rsidRDefault="007C78C2" w:rsidP="00DD7AF3">
      <w:pPr>
        <w:spacing w:after="120"/>
        <w:rPr>
          <w:rFonts w:cs="Times New Roman"/>
          <w:b/>
          <w:sz w:val="28"/>
          <w:lang w:val="en-US"/>
        </w:rPr>
      </w:pPr>
      <w:r w:rsidRPr="002741FA">
        <w:rPr>
          <w:rFonts w:cs="Times New Roman"/>
          <w:b/>
          <w:szCs w:val="20"/>
          <w:lang w:val="en-US"/>
        </w:rPr>
        <w:t xml:space="preserve">Keywords: </w:t>
      </w:r>
      <w:r w:rsidR="00DD7AF3" w:rsidRPr="002741FA">
        <w:rPr>
          <w:rFonts w:cs="Times New Roman"/>
          <w:bCs/>
          <w:szCs w:val="20"/>
          <w:lang w:val="en-US"/>
        </w:rPr>
        <w:t xml:space="preserve">Literature </w:t>
      </w:r>
      <w:r w:rsidRPr="002741FA">
        <w:rPr>
          <w:rFonts w:cs="Times New Roman"/>
          <w:bCs/>
          <w:szCs w:val="20"/>
          <w:lang w:val="en-US"/>
        </w:rPr>
        <w:t>Review, Artificial Intelligence, AI, Deliberation, Online Discussions</w:t>
      </w:r>
    </w:p>
    <w:p w14:paraId="26DF1F92" w14:textId="77777777" w:rsidR="00490374" w:rsidRPr="002741FA" w:rsidRDefault="00490374">
      <w:pPr>
        <w:spacing w:line="259" w:lineRule="auto"/>
        <w:rPr>
          <w:rFonts w:cs="Times New Roman"/>
          <w:b/>
          <w:bCs/>
          <w:lang w:val="en-US"/>
        </w:rPr>
      </w:pPr>
      <w:r w:rsidRPr="002741FA">
        <w:rPr>
          <w:rFonts w:cs="Times New Roman"/>
          <w:b/>
          <w:bCs/>
          <w:lang w:val="en-US"/>
        </w:rPr>
        <w:br w:type="page"/>
      </w:r>
    </w:p>
    <w:p w14:paraId="57195813" w14:textId="0CC678E0" w:rsidR="007939BD" w:rsidRPr="002741FA" w:rsidRDefault="007939BD" w:rsidP="007939BD">
      <w:pPr>
        <w:spacing w:after="120"/>
        <w:jc w:val="both"/>
        <w:rPr>
          <w:rFonts w:cs="Times New Roman"/>
          <w:lang w:val="en-US"/>
        </w:rPr>
      </w:pPr>
      <w:r w:rsidRPr="002741FA">
        <w:rPr>
          <w:rFonts w:cs="Times New Roman"/>
          <w:lang w:val="en-US"/>
        </w:rPr>
        <w:lastRenderedPageBreak/>
        <w:t>The field of artificial intelligence (AI) has seen remarkable growth in recent years, with a rapidly expanding body of literature exploring AI</w:t>
      </w:r>
      <w:r w:rsidR="002F50BF" w:rsidRPr="002741FA">
        <w:rPr>
          <w:rFonts w:cs="Times New Roman"/>
          <w:lang w:val="en-US"/>
        </w:rPr>
        <w:t>’</w:t>
      </w:r>
      <w:r w:rsidRPr="002741FA">
        <w:rPr>
          <w:rFonts w:cs="Times New Roman"/>
          <w:lang w:val="en-US"/>
        </w:rPr>
        <w:t xml:space="preserve">s applications in </w:t>
      </w:r>
      <w:r w:rsidR="00F355D6" w:rsidRPr="002741FA">
        <w:rPr>
          <w:rFonts w:cs="Times New Roman"/>
          <w:lang w:val="en-US"/>
        </w:rPr>
        <w:t xml:space="preserve">online </w:t>
      </w:r>
      <w:r w:rsidR="00E4374D" w:rsidRPr="002741FA">
        <w:rPr>
          <w:rFonts w:cs="Times New Roman"/>
          <w:lang w:val="en-US"/>
        </w:rPr>
        <w:t>discussions</w:t>
      </w:r>
      <w:r w:rsidRPr="002741FA">
        <w:rPr>
          <w:rFonts w:cs="Times New Roman"/>
          <w:lang w:val="en-US"/>
        </w:rPr>
        <w:t xml:space="preserve">. Broadly defined, AI encompasses </w:t>
      </w:r>
      <w:r w:rsidR="00863B60">
        <w:rPr>
          <w:rFonts w:cs="Times New Roman"/>
          <w:lang w:val="en-US"/>
        </w:rPr>
        <w:t>‘</w:t>
      </w:r>
      <w:r w:rsidRPr="002741FA">
        <w:rPr>
          <w:rFonts w:cs="Times New Roman"/>
          <w:lang w:val="en-US"/>
        </w:rPr>
        <w:t>computational systems that involve algorithms, machine learning methods, natural language processing, and other techniques that operate on behalf of an individual to improve a communication outcome</w:t>
      </w:r>
      <w:r w:rsidR="00863B60">
        <w:rPr>
          <w:rFonts w:cs="Times New Roman"/>
          <w:lang w:val="en-US"/>
        </w:rPr>
        <w:t>’</w:t>
      </w:r>
      <w:r w:rsidRPr="002741FA">
        <w:rPr>
          <w:rFonts w:cs="Times New Roman"/>
          <w:lang w:val="en-US"/>
        </w:rPr>
        <w:t xml:space="preserve"> </w:t>
      </w:r>
      <w:sdt>
        <w:sdtPr>
          <w:rPr>
            <w:rFonts w:cs="Times New Roman"/>
            <w:lang w:val="en-US"/>
          </w:rPr>
          <w:alias w:val="To edit, see citavi.com/edit"/>
          <w:tag w:val="CitaviPlaceholder#64990d61-05bb-4f3c-82e5-765673c70283"/>
          <w:id w:val="-1206941661"/>
          <w:placeholder>
            <w:docPart w:val="DefaultPlaceholder_-1854013440"/>
          </w:placeholder>
        </w:sdtPr>
        <w:sdtEndPr/>
        <w:sdtContent>
          <w:r w:rsidR="002F50BF"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jJlNjM5LTY3MmItNDM3Mi1hMzU3LTdjOWUyNTZiNmJjZCIsIlJhbmdlTGVuZ3RoIjoyOSwiUmVmZXJlbmNlSWQiOiJhZjlhYzI4Yi1kYmNmLTRjOGYtYjE3NC01ODliMzNiZTkyM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AiLCJTdGFydFBhZ2UiOnsiJGlkIjoiNSIsIiR0eXBlIjoiU3dpc3NBY2FkZW1pYy5QYWdlTnVtYmVyLCBTd2lzc0FjYWRlbWljIiwiSXNGdWxseU51bWVyaWMiOnRydWUsIk51bWJlciI6OTAsIk51bWJlcmluZ1R5cGUiOjAsIk51bWVyYWxTeXN0ZW0iOjAsIk9yaWdpbmFsU3RyaW5nIjoiOTAiLCJQcmV0dHlTdHJpbmciOiI5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amNtYy96bXowMjIiLCJVcmlTdHJpbmciOiJodHRwczovL2RvaS5vcmcvMTAuMTA5My9qY21jL3ptejAy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}</w:instrText>
          </w:r>
          <w:r w:rsidR="002F50BF" w:rsidRPr="002741FA">
            <w:rPr>
              <w:rFonts w:cs="Times New Roman"/>
              <w:lang w:val="en-US"/>
            </w:rPr>
            <w:fldChar w:fldCharType="separate"/>
          </w:r>
          <w:r w:rsidR="002F50BF" w:rsidRPr="002741FA">
            <w:rPr>
              <w:rFonts w:cs="Times New Roman"/>
              <w:lang w:val="en-US"/>
            </w:rPr>
            <w:t>(Hancock</w:t>
          </w:r>
          <w:r w:rsidR="00FD5B69">
            <w:rPr>
              <w:rFonts w:cs="Times New Roman"/>
              <w:lang w:val="en-US"/>
            </w:rPr>
            <w:t xml:space="preserve">, </w:t>
          </w:r>
          <w:r w:rsidR="00FD5B69" w:rsidRPr="00FD5B69">
            <w:rPr>
              <w:rFonts w:cs="Times New Roman"/>
              <w:lang w:val="en-US"/>
            </w:rPr>
            <w:t>Naaman &amp; Levy</w:t>
          </w:r>
          <w:r w:rsidR="002F50BF" w:rsidRPr="002741FA">
            <w:rPr>
              <w:rFonts w:cs="Times New Roman"/>
              <w:lang w:val="en-US"/>
            </w:rPr>
            <w:t xml:space="preserve"> 2020</w:t>
          </w:r>
          <w:r w:rsidR="004401B2">
            <w:rPr>
              <w:rFonts w:cs="Times New Roman"/>
              <w:lang w:val="en-US"/>
            </w:rPr>
            <w:t xml:space="preserve">: </w:t>
          </w:r>
          <w:r w:rsidR="002F50BF" w:rsidRPr="002741FA">
            <w:rPr>
              <w:rFonts w:cs="Times New Roman"/>
              <w:lang w:val="en-US"/>
            </w:rPr>
            <w:t>90)</w:t>
          </w:r>
          <w:r w:rsidR="002F50BF" w:rsidRPr="002741FA">
            <w:rPr>
              <w:rFonts w:cs="Times New Roman"/>
              <w:lang w:val="en-US"/>
            </w:rPr>
            <w:fldChar w:fldCharType="end"/>
          </w:r>
        </w:sdtContent>
      </w:sdt>
      <w:r w:rsidRPr="002741FA">
        <w:rPr>
          <w:rFonts w:cs="Times New Roman"/>
          <w:lang w:val="en-US"/>
        </w:rPr>
        <w:t xml:space="preserve">. </w:t>
      </w:r>
      <w:r w:rsidR="00DD7AF3" w:rsidRPr="002741FA">
        <w:rPr>
          <w:rFonts w:cs="Times New Roman"/>
          <w:lang w:val="en-US"/>
        </w:rPr>
        <w:t>Thus</w:t>
      </w:r>
      <w:r w:rsidRPr="002741FA">
        <w:rPr>
          <w:rFonts w:cs="Times New Roman"/>
          <w:lang w:val="en-US"/>
        </w:rPr>
        <w:t xml:space="preserve">, AI has introduced new methods for analyzing, guiding, and even shaping online interactions, making it a powerful tool in the context of digital </w:t>
      </w:r>
      <w:r w:rsidR="00E4374D" w:rsidRPr="002741FA">
        <w:rPr>
          <w:rFonts w:cs="Times New Roman"/>
          <w:lang w:val="en-US"/>
        </w:rPr>
        <w:t>discourse studies</w:t>
      </w:r>
      <w:r w:rsidRPr="002741FA">
        <w:rPr>
          <w:rFonts w:cs="Times New Roman"/>
          <w:lang w:val="en-US"/>
        </w:rPr>
        <w:t xml:space="preserve">. Of particular interest are AI methods that intervene in online discussions, given the well-documented issues surrounding the low, and at times toxic, quality of these discussions </w:t>
      </w:r>
      <w:sdt>
        <w:sdtPr>
          <w:rPr>
            <w:rFonts w:cs="Times New Roman"/>
            <w:lang w:val="en-US"/>
          </w:rPr>
          <w:alias w:val="To edit, see citavi.com/edit"/>
          <w:tag w:val="CitaviPlaceholder#910dae6f-a055-4701-bf92-83b18860f250"/>
          <w:id w:val="1897702471"/>
          <w:placeholder>
            <w:docPart w:val="DefaultPlaceholder_-1854013440"/>
          </w:placeholder>
        </w:sdtPr>
        <w:sdtEndPr/>
        <w:sdtContent>
          <w:r w:rsidR="002F50BF"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jY1YWMxLTVlOGUtNGQ5Yy05Y2JlLTIwZDUxZWRjNDU3NiIsIlJhbmdlTGVuZ3RoIjoxNywiUmVmZXJlbmNlSWQiOiJlODYxNDkzNC0yMDY0LTRlYTItODkyOS0yNzE1M2RkMzNlM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pjb20uMTIxMDQiLCJVcmlTdHJpbmciOiJodHRwczovL2RvaS5vcmcvMTAuMTExMS9qY29tLjEyMTA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5My9qY21jL3ptYWIwMDYiLCJVcmlTdHJpbmciOiJodHRwczovL2RvaS5vcmcvMTAuMTA5My9qY21jL3ptYWIwMDY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}</w:instrText>
          </w:r>
          <w:r w:rsidR="002F50BF" w:rsidRPr="002741FA">
            <w:rPr>
              <w:rFonts w:cs="Times New Roman"/>
              <w:lang w:val="en-US"/>
            </w:rPr>
            <w:fldChar w:fldCharType="separate"/>
          </w:r>
          <w:r w:rsidR="002F50BF" w:rsidRPr="002741FA">
            <w:rPr>
              <w:rFonts w:cs="Times New Roman"/>
              <w:lang w:val="en-US"/>
            </w:rPr>
            <w:t>(Coe</w:t>
          </w:r>
          <w:r w:rsidR="00565CD7">
            <w:rPr>
              <w:rFonts w:cs="Times New Roman"/>
              <w:lang w:val="en-US"/>
            </w:rPr>
            <w:t xml:space="preserve">, </w:t>
          </w:r>
          <w:proofErr w:type="spellStart"/>
          <w:r w:rsidR="00565CD7" w:rsidRPr="00565CD7">
            <w:rPr>
              <w:rFonts w:cs="Times New Roman"/>
              <w:lang w:val="en-US"/>
            </w:rPr>
            <w:t>Kenski</w:t>
          </w:r>
          <w:proofErr w:type="spellEnd"/>
          <w:r w:rsidR="00565CD7" w:rsidRPr="00565CD7">
            <w:rPr>
              <w:rFonts w:cs="Times New Roman"/>
              <w:lang w:val="en-US"/>
            </w:rPr>
            <w:t xml:space="preserve"> &amp; Rains</w:t>
          </w:r>
          <w:r w:rsidR="002F50BF" w:rsidRPr="002741FA">
            <w:rPr>
              <w:rFonts w:cs="Times New Roman"/>
              <w:lang w:val="en-US"/>
            </w:rPr>
            <w:t xml:space="preserve"> 2014; </w:t>
          </w:r>
          <w:proofErr w:type="spellStart"/>
          <w:r w:rsidR="002F50BF" w:rsidRPr="002741FA">
            <w:rPr>
              <w:rFonts w:cs="Times New Roman"/>
              <w:lang w:val="en-US"/>
            </w:rPr>
            <w:t>Wojcieszak</w:t>
          </w:r>
          <w:proofErr w:type="spellEnd"/>
          <w:r w:rsidR="002F50BF" w:rsidRPr="002741FA">
            <w:rPr>
              <w:rFonts w:cs="Times New Roman"/>
              <w:lang w:val="en-US"/>
            </w:rPr>
            <w:t xml:space="preserve"> et al. 2021)</w:t>
          </w:r>
          <w:r w:rsidR="002F50BF" w:rsidRPr="002741FA">
            <w:rPr>
              <w:rFonts w:cs="Times New Roman"/>
              <w:lang w:val="en-US"/>
            </w:rPr>
            <w:fldChar w:fldCharType="end"/>
          </w:r>
        </w:sdtContent>
      </w:sdt>
      <w:r w:rsidRPr="002741FA">
        <w:rPr>
          <w:rFonts w:cs="Times New Roman"/>
          <w:lang w:val="en-US"/>
        </w:rPr>
        <w:t>.</w:t>
      </w:r>
    </w:p>
    <w:p w14:paraId="1AB63DF2" w14:textId="67B03CB1" w:rsidR="00370262" w:rsidRPr="002741FA" w:rsidRDefault="007939BD" w:rsidP="007939BD">
      <w:pPr>
        <w:spacing w:after="120"/>
        <w:ind w:firstLine="567"/>
        <w:jc w:val="both"/>
        <w:rPr>
          <w:rFonts w:cs="Times New Roman"/>
          <w:lang w:val="en-US"/>
        </w:rPr>
      </w:pPr>
      <w:r w:rsidRPr="002741FA">
        <w:rPr>
          <w:rFonts w:cs="Times New Roman"/>
          <w:lang w:val="en-US"/>
        </w:rPr>
        <w:t xml:space="preserve">Against this backdrop, the dual role of AI in online </w:t>
      </w:r>
      <w:r w:rsidR="002C13D1" w:rsidRPr="002741FA">
        <w:rPr>
          <w:rFonts w:cs="Times New Roman"/>
          <w:lang w:val="en-US"/>
        </w:rPr>
        <w:t xml:space="preserve">discussions </w:t>
      </w:r>
      <w:r w:rsidRPr="002741FA">
        <w:rPr>
          <w:rFonts w:cs="Times New Roman"/>
          <w:lang w:val="en-US"/>
        </w:rPr>
        <w:t xml:space="preserve">is noteworthy: </w:t>
      </w:r>
      <w:r w:rsidR="002F50BF" w:rsidRPr="002741FA">
        <w:rPr>
          <w:rFonts w:cs="Times New Roman"/>
          <w:lang w:val="en-US"/>
        </w:rPr>
        <w:t>W</w:t>
      </w:r>
      <w:r w:rsidRPr="002741FA">
        <w:rPr>
          <w:rFonts w:cs="Times New Roman"/>
          <w:lang w:val="en-US"/>
        </w:rPr>
        <w:t>hile the spread of AI-driven algorithms has been partly blamed for amplifying issues like echo chambers and polariz</w:t>
      </w:r>
      <w:r w:rsidR="00091AE6" w:rsidRPr="002741FA">
        <w:rPr>
          <w:rFonts w:cs="Times New Roman"/>
          <w:lang w:val="en-US"/>
        </w:rPr>
        <w:t>ing</w:t>
      </w:r>
      <w:r w:rsidRPr="002741FA">
        <w:rPr>
          <w:rFonts w:cs="Times New Roman"/>
          <w:lang w:val="en-US"/>
        </w:rPr>
        <w:t xml:space="preserve"> content </w:t>
      </w:r>
      <w:sdt>
        <w:sdtPr>
          <w:rPr>
            <w:rFonts w:cs="Times New Roman"/>
            <w:lang w:val="en-US"/>
          </w:rPr>
          <w:alias w:val="To edit, see citavi.com/edit"/>
          <w:tag w:val="CitaviPlaceholder#bbc80370-9bc8-4939-8fa3-62d6577e0722"/>
          <w:id w:val="1646007402"/>
          <w:placeholder>
            <w:docPart w:val="DefaultPlaceholder_-1854013440"/>
          </w:placeholder>
        </w:sdtPr>
        <w:sdtEndPr/>
        <w:sdtContent>
          <w:r w:rsidR="002F50BF"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zE4Yjc0LTgxZDEtNDk1MC04MWQ5LTdkYzViMjIyMDYxZiIsIlJhbmdlTGVuZ3RoIjoxNCwiUmVmZXJlbmNlSWQiOiI5NGQ2MWE1NC04N2YwLTRkNTEtYjcyOC0xYmMyOTg0MmU5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yMzczNjk5Mi4yMDE4LjE0NzYxNDkiLCJVcmlTdHJpbmciOiJodHRwczovL2RvaS5vcmcvMTAuMTA4MC8yMzczNjk5Mi4yMDE4LjE0NzYxN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E1OTQyMDMwMDgi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ZnRwOi8vcHBmdHB1c2VyOndlbGNvbWVAZnRwMDEucGVuZ3Vpbmdyb3VwLmNvbS9Cb29rc2VsbGVyc19hbmRfTWVkaWEvQ292ZXJzLzIwMDhfMjAwOV9OZXdfQ292ZXJzLzk3ODE1OTQyMDMwMDguanBnIiwiVXJpU3RyaW5nIjoiZnRwOi8vcHBmdHB1c2VyOndlbGNvbWVAZnRwMDEucGVuZ3Vpbmdyb3VwLmNvbS9Cb29rc2VsbGVyc19hbmRfTWVkaWEvQ292ZXJzLzIwMDhfMjAwOV9OZXdfQ292ZXJzLzk3ODE1OTQyMDMwMDguanBn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Y3ciLCJDcmVhdGVkT24iOiIyMDE3LTExLTI5VDIzOjUyOjEwIiwiTW9kaWZpZWRCeSI6Il9XZWlubSIsIklkIjoiOTQwZmI1YTAtNzMwOS00YWU5LTgwZWQtNzUzZjQ5YjZmYWViIiwiTW9kaWZpZWRPbiI6IjIwMjAtMTEtMjNUMjI6MTI6NDE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odHRwOi8vZ3NvLmdidi5kZS9EQj0yLjEvUFBOU0VUP1BQTj02NTkwNDIwMDIiLCJVcmlTdHJpbmciOiJodHRwOi8vZ3NvLmdidi5kZS9EQj0yLjEvUFBOU0VUP1BQTj02NTkwNDIwMD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}</w:instrText>
          </w:r>
          <w:r w:rsidR="002F50BF" w:rsidRPr="002741FA">
            <w:rPr>
              <w:rFonts w:cs="Times New Roman"/>
              <w:lang w:val="en-US"/>
            </w:rPr>
            <w:fldChar w:fldCharType="separate"/>
          </w:r>
          <w:r w:rsidR="002F50BF" w:rsidRPr="002741FA">
            <w:rPr>
              <w:rFonts w:cs="Times New Roman"/>
              <w:lang w:val="en-US"/>
            </w:rPr>
            <w:t xml:space="preserve">(Coleman 2018; </w:t>
          </w:r>
          <w:proofErr w:type="spellStart"/>
          <w:r w:rsidR="002F50BF" w:rsidRPr="002741FA">
            <w:rPr>
              <w:rFonts w:cs="Times New Roman"/>
              <w:lang w:val="en-US"/>
            </w:rPr>
            <w:t>Pariser</w:t>
          </w:r>
          <w:proofErr w:type="spellEnd"/>
          <w:r w:rsidR="002F50BF" w:rsidRPr="002741FA">
            <w:rPr>
              <w:rFonts w:cs="Times New Roman"/>
              <w:lang w:val="en-US"/>
            </w:rPr>
            <w:t xml:space="preserve"> 2011)</w:t>
          </w:r>
          <w:r w:rsidR="002F50BF" w:rsidRPr="002741FA">
            <w:rPr>
              <w:rFonts w:cs="Times New Roman"/>
              <w:lang w:val="en-US"/>
            </w:rPr>
            <w:fldChar w:fldCharType="end"/>
          </w:r>
        </w:sdtContent>
      </w:sdt>
      <w:r w:rsidRPr="002741FA">
        <w:rPr>
          <w:rFonts w:cs="Times New Roman"/>
          <w:lang w:val="en-US"/>
        </w:rPr>
        <w:t xml:space="preserve">, AI is also increasingly viewed as a tool that might elevate </w:t>
      </w:r>
      <w:r w:rsidR="002C13D1" w:rsidRPr="002741FA">
        <w:rPr>
          <w:rFonts w:cs="Times New Roman"/>
          <w:lang w:val="en-US"/>
        </w:rPr>
        <w:t>online discussions</w:t>
      </w:r>
      <w:r w:rsidRPr="002741FA">
        <w:rPr>
          <w:rFonts w:cs="Times New Roman"/>
          <w:lang w:val="en-US"/>
        </w:rPr>
        <w:t xml:space="preserve"> and foster a more democratic </w:t>
      </w:r>
      <w:r w:rsidR="00091AE6" w:rsidRPr="002741FA">
        <w:rPr>
          <w:rFonts w:cs="Times New Roman"/>
          <w:lang w:val="en-US"/>
        </w:rPr>
        <w:t>debate</w:t>
      </w:r>
      <w:r w:rsidRPr="002741FA">
        <w:rPr>
          <w:rFonts w:cs="Times New Roman"/>
          <w:lang w:val="en-US"/>
        </w:rPr>
        <w:t xml:space="preserve"> </w:t>
      </w:r>
      <w:sdt>
        <w:sdtPr>
          <w:rPr>
            <w:rFonts w:cs="Times New Roman"/>
            <w:lang w:val="en-US"/>
          </w:rPr>
          <w:alias w:val="To edit, see citavi.com/edit"/>
          <w:tag w:val="CitaviPlaceholder#a6c9cbdf-7498-49f8-beeb-818e6f67be25"/>
          <w:id w:val="-474613068"/>
          <w:placeholder>
            <w:docPart w:val="DefaultPlaceholder_-1854013440"/>
          </w:placeholder>
        </w:sdtPr>
        <w:sdtEndPr/>
        <w:sdtContent>
          <w:r w:rsidR="002F50BF"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2M2ZTI3LWE1YzgtNGE0Mi1hN2ZmLTc4MmZhMmNkNWFhMSIsIlJhbmdlTGVuZ3RoIjoyOCwiUmVmZXJlbmNlSWQiOiIxODYwMmY0My00MTVhLTRjNWUtOGNlZS1jNzRjMWRlY2I3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jb3NlLjIwMjAuMTAxNzE1IiwiVXJpU3RyaW5nIjoiaHR0cHM6Ly9kb2kub3JnLzEwLjEwMTYvai5jb3NlLjIwMjAuMTAxNzE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1MTE3L0NDUjIwMjAuMS4wMDUuS0FUSCIsIlVyaVN0cmluZyI6Imh0dHBzOi8vZG9pLm9yZy8xMC41MTE3L0NDUjIwMjAuMS4wMDUuS0FUS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}</w:instrText>
          </w:r>
          <w:r w:rsidR="002F50BF" w:rsidRPr="002741FA">
            <w:rPr>
              <w:rFonts w:cs="Times New Roman"/>
              <w:lang w:val="en-US"/>
            </w:rPr>
            <w:fldChar w:fldCharType="separate"/>
          </w:r>
          <w:r w:rsidR="002F50BF" w:rsidRPr="002741FA">
            <w:rPr>
              <w:rFonts w:cs="Times New Roman"/>
              <w:lang w:val="en-US"/>
            </w:rPr>
            <w:t>(Rodríguez-Ruiz et al. 2020; Stoll</w:t>
          </w:r>
          <w:r w:rsidR="00701E2C">
            <w:rPr>
              <w:rFonts w:cs="Times New Roman"/>
              <w:lang w:val="en-US"/>
            </w:rPr>
            <w:t xml:space="preserve">, </w:t>
          </w:r>
          <w:proofErr w:type="spellStart"/>
          <w:r w:rsidR="00701E2C" w:rsidRPr="00701E2C">
            <w:rPr>
              <w:rFonts w:cs="Times New Roman"/>
              <w:lang w:val="en-US"/>
            </w:rPr>
            <w:t>Ziegele</w:t>
          </w:r>
          <w:proofErr w:type="spellEnd"/>
          <w:r w:rsidR="00701E2C" w:rsidRPr="00701E2C">
            <w:rPr>
              <w:rFonts w:cs="Times New Roman"/>
              <w:lang w:val="en-US"/>
            </w:rPr>
            <w:t xml:space="preserve"> &amp; Quiring</w:t>
          </w:r>
          <w:r w:rsidR="002F50BF" w:rsidRPr="002741FA">
            <w:rPr>
              <w:rFonts w:cs="Times New Roman"/>
              <w:lang w:val="en-US"/>
            </w:rPr>
            <w:t xml:space="preserve"> 2020)</w:t>
          </w:r>
          <w:r w:rsidR="002F50BF" w:rsidRPr="002741FA">
            <w:rPr>
              <w:rFonts w:cs="Times New Roman"/>
              <w:lang w:val="en-US"/>
            </w:rPr>
            <w:fldChar w:fldCharType="end"/>
          </w:r>
        </w:sdtContent>
      </w:sdt>
      <w:r w:rsidRPr="002741FA">
        <w:rPr>
          <w:rFonts w:cs="Times New Roman"/>
          <w:lang w:val="en-US"/>
        </w:rPr>
        <w:t xml:space="preserve">. This duality has spurred a range of research questions within communication studies, particularly concerning how AI can either hinder or enhance the quality of </w:t>
      </w:r>
      <w:r w:rsidR="002C13D1" w:rsidRPr="002741FA">
        <w:rPr>
          <w:rFonts w:cs="Times New Roman"/>
          <w:lang w:val="en-US"/>
        </w:rPr>
        <w:t>online discussions</w:t>
      </w:r>
      <w:r w:rsidRPr="002741FA">
        <w:rPr>
          <w:rFonts w:cs="Times New Roman"/>
          <w:lang w:val="en-US"/>
        </w:rPr>
        <w:t xml:space="preserve">. </w:t>
      </w:r>
      <w:r w:rsidR="00370262" w:rsidRPr="002741FA">
        <w:rPr>
          <w:rFonts w:cs="Times New Roman"/>
          <w:lang w:val="en-US"/>
        </w:rPr>
        <w:t>Despite growing interest, much of the existing research on AI and online discussions remains focused on descriptive or technical aspects, largely addressing how AI functions within these settings or how it influences user behavior</w:t>
      </w:r>
      <w:r w:rsidR="00547451" w:rsidRPr="002741FA">
        <w:rPr>
          <w:rFonts w:cs="Times New Roman"/>
          <w:lang w:val="en-US"/>
        </w:rPr>
        <w:t>.</w:t>
      </w:r>
      <w:r w:rsidR="00370262" w:rsidRPr="002741FA">
        <w:rPr>
          <w:rFonts w:cs="Times New Roman"/>
          <w:lang w:val="en-US"/>
        </w:rPr>
        <w:t xml:space="preserve"> What is often missing, however, is a critical examination of AI against normative standards rooted in democratic theories, specifically deliberative theory. </w:t>
      </w:r>
      <w:r w:rsidR="004D6C0C" w:rsidRPr="002741FA">
        <w:rPr>
          <w:rFonts w:cs="Times New Roman"/>
          <w:lang w:val="en-US"/>
        </w:rPr>
        <w:t xml:space="preserve">Deliberative theory is one of the most influential perspectives in digital discourse studies (Carstens &amp; </w:t>
      </w:r>
      <w:proofErr w:type="spellStart"/>
      <w:r w:rsidR="004D6C0C" w:rsidRPr="002741FA">
        <w:rPr>
          <w:rFonts w:cs="Times New Roman"/>
          <w:lang w:val="en-US"/>
        </w:rPr>
        <w:t>Friess</w:t>
      </w:r>
      <w:proofErr w:type="spellEnd"/>
      <w:r w:rsidR="004D6C0C" w:rsidRPr="002741FA">
        <w:rPr>
          <w:rFonts w:cs="Times New Roman"/>
          <w:lang w:val="en-US"/>
        </w:rPr>
        <w:t xml:space="preserve"> 2024), asserting that public discourse should meet certain normative standards—such as civility, equality, rationality, and reciprocity—to support democratic ideals (</w:t>
      </w:r>
      <w:proofErr w:type="spellStart"/>
      <w:r w:rsidR="004D6C0C" w:rsidRPr="002741FA">
        <w:rPr>
          <w:rFonts w:cs="Times New Roman"/>
          <w:lang w:val="en-US"/>
        </w:rPr>
        <w:t>Friess</w:t>
      </w:r>
      <w:proofErr w:type="spellEnd"/>
      <w:r w:rsidR="004D6C0C" w:rsidRPr="002741FA">
        <w:rPr>
          <w:rFonts w:cs="Times New Roman"/>
          <w:lang w:val="en-US"/>
        </w:rPr>
        <w:t xml:space="preserve"> &amp; </w:t>
      </w:r>
      <w:proofErr w:type="spellStart"/>
      <w:r w:rsidR="004D6C0C" w:rsidRPr="002741FA">
        <w:rPr>
          <w:rFonts w:cs="Times New Roman"/>
          <w:lang w:val="en-US"/>
        </w:rPr>
        <w:t>Eilders</w:t>
      </w:r>
      <w:proofErr w:type="spellEnd"/>
      <w:r w:rsidR="004D6C0C" w:rsidRPr="002741FA">
        <w:rPr>
          <w:rFonts w:cs="Times New Roman"/>
          <w:lang w:val="en-US"/>
        </w:rPr>
        <w:t xml:space="preserve"> 2015). </w:t>
      </w:r>
      <w:r w:rsidR="00370262" w:rsidRPr="002741FA">
        <w:rPr>
          <w:rFonts w:cs="Times New Roman"/>
          <w:lang w:val="en-US"/>
        </w:rPr>
        <w:t xml:space="preserve">Yet, few studies have systematically analyzed AI’s role in </w:t>
      </w:r>
      <w:r w:rsidR="004D6C0C" w:rsidRPr="002741FA">
        <w:rPr>
          <w:rFonts w:cs="Times New Roman"/>
          <w:lang w:val="en-US"/>
        </w:rPr>
        <w:t>online discussions</w:t>
      </w:r>
      <w:r w:rsidR="00370262" w:rsidRPr="002741FA">
        <w:rPr>
          <w:rFonts w:cs="Times New Roman"/>
          <w:lang w:val="en-US"/>
        </w:rPr>
        <w:t xml:space="preserve"> from this normative standpoint.</w:t>
      </w:r>
    </w:p>
    <w:p w14:paraId="14CAD074" w14:textId="39BFDC01" w:rsidR="00370262" w:rsidRPr="002741FA" w:rsidRDefault="00370262" w:rsidP="00370262">
      <w:pPr>
        <w:spacing w:after="120"/>
        <w:ind w:firstLine="567"/>
        <w:jc w:val="both"/>
        <w:rPr>
          <w:rFonts w:cs="Times New Roman"/>
          <w:lang w:val="en-US"/>
        </w:rPr>
      </w:pPr>
      <w:r w:rsidRPr="002741FA">
        <w:rPr>
          <w:rFonts w:cs="Times New Roman"/>
          <w:lang w:val="en-US"/>
        </w:rPr>
        <w:lastRenderedPageBreak/>
        <w:t xml:space="preserve">This paper seeks to bridge this gap by providing a comprehensive review of current AI research </w:t>
      </w:r>
      <w:r w:rsidR="00F91E5C" w:rsidRPr="002741FA">
        <w:rPr>
          <w:rFonts w:cs="Times New Roman"/>
          <w:lang w:val="en-US"/>
        </w:rPr>
        <w:t xml:space="preserve">across different disciplines </w:t>
      </w:r>
      <w:r w:rsidRPr="002741FA">
        <w:rPr>
          <w:rFonts w:cs="Times New Roman"/>
          <w:lang w:val="en-US"/>
        </w:rPr>
        <w:t xml:space="preserve">through the lens of deliberative norms. The guiding research question, therefore, is: </w:t>
      </w:r>
      <w:r w:rsidRPr="002741FA">
        <w:rPr>
          <w:rFonts w:cs="Times New Roman"/>
          <w:i/>
          <w:iCs/>
          <w:lang w:val="en-US"/>
        </w:rPr>
        <w:t xml:space="preserve">Which deliberative norms are addressed by </w:t>
      </w:r>
      <w:r w:rsidR="00353F1E" w:rsidRPr="002741FA">
        <w:rPr>
          <w:rFonts w:cs="Times New Roman"/>
          <w:i/>
          <w:iCs/>
          <w:lang w:val="en-US"/>
        </w:rPr>
        <w:t xml:space="preserve">research on the application of </w:t>
      </w:r>
      <w:r w:rsidRPr="002741FA">
        <w:rPr>
          <w:rFonts w:cs="Times New Roman"/>
          <w:i/>
          <w:iCs/>
          <w:lang w:val="en-US"/>
        </w:rPr>
        <w:t xml:space="preserve">AI </w:t>
      </w:r>
      <w:r w:rsidR="00353F1E" w:rsidRPr="002741FA">
        <w:rPr>
          <w:rFonts w:cs="Times New Roman"/>
          <w:i/>
          <w:iCs/>
          <w:lang w:val="en-US"/>
        </w:rPr>
        <w:t xml:space="preserve">in online discussions </w:t>
      </w:r>
      <w:r w:rsidRPr="002741FA">
        <w:rPr>
          <w:rFonts w:cs="Times New Roman"/>
          <w:i/>
          <w:iCs/>
          <w:lang w:val="en-US"/>
        </w:rPr>
        <w:t>to date?</w:t>
      </w:r>
      <w:r w:rsidRPr="002741FA">
        <w:rPr>
          <w:rFonts w:cs="Times New Roman"/>
          <w:lang w:val="en-US"/>
        </w:rPr>
        <w:t xml:space="preserve"> Addressing this question requires not only examining how AI currently operates in online discussions but also investigating the extent to which AI supports or undermines the values essential to democratic discourse.</w:t>
      </w:r>
    </w:p>
    <w:p w14:paraId="5705AA82" w14:textId="6F153BB9" w:rsidR="003411A6" w:rsidRPr="002741FA" w:rsidRDefault="00353F1E" w:rsidP="00370262">
      <w:pPr>
        <w:spacing w:after="120"/>
        <w:ind w:firstLine="567"/>
        <w:jc w:val="both"/>
        <w:rPr>
          <w:rFonts w:cs="Times New Roman"/>
          <w:lang w:val="en-US"/>
        </w:rPr>
      </w:pPr>
      <w:r w:rsidRPr="002741FA">
        <w:rPr>
          <w:rFonts w:cs="Times New Roman"/>
          <w:lang w:val="en-US"/>
        </w:rPr>
        <w:t>To answer this question</w:t>
      </w:r>
      <w:r w:rsidR="00490374" w:rsidRPr="002741FA">
        <w:rPr>
          <w:rFonts w:cs="Times New Roman"/>
          <w:lang w:val="en-US"/>
        </w:rPr>
        <w:t xml:space="preserve">, we will </w:t>
      </w:r>
      <w:r w:rsidR="00370262" w:rsidRPr="002741FA">
        <w:rPr>
          <w:rFonts w:cs="Times New Roman"/>
          <w:lang w:val="en-US"/>
        </w:rPr>
        <w:t>examin</w:t>
      </w:r>
      <w:r w:rsidR="00490374" w:rsidRPr="002741FA">
        <w:rPr>
          <w:rFonts w:cs="Times New Roman"/>
          <w:lang w:val="en-US"/>
        </w:rPr>
        <w:t>e</w:t>
      </w:r>
      <w:r w:rsidR="00370262" w:rsidRPr="002741FA">
        <w:rPr>
          <w:rFonts w:cs="Times New Roman"/>
          <w:lang w:val="en-US"/>
        </w:rPr>
        <w:t xml:space="preserve"> previous research</w:t>
      </w:r>
      <w:r w:rsidR="00490374" w:rsidRPr="002741FA">
        <w:rPr>
          <w:rFonts w:cs="Times New Roman"/>
          <w:lang w:val="en-US"/>
        </w:rPr>
        <w:t xml:space="preserve"> against the background of the principles of civility, equality, rationality, and reciprocity, and assign each AI application to at least one of these principles. </w:t>
      </w:r>
      <w:r w:rsidR="005E5389" w:rsidRPr="00D3547C">
        <w:rPr>
          <w:rFonts w:cs="Times New Roman"/>
          <w:lang w:val="en-GB"/>
        </w:rPr>
        <w:t>Accordingly</w:t>
      </w:r>
      <w:r w:rsidR="00490374" w:rsidRPr="002741FA">
        <w:rPr>
          <w:rFonts w:cs="Times New Roman"/>
          <w:lang w:val="en-US"/>
        </w:rPr>
        <w:t xml:space="preserve">, </w:t>
      </w:r>
      <w:r w:rsidR="00370262" w:rsidRPr="002741FA">
        <w:rPr>
          <w:rFonts w:cs="Times New Roman"/>
          <w:lang w:val="en-US"/>
        </w:rPr>
        <w:t>this review will identify where AI has been applied to uphold</w:t>
      </w:r>
      <w:r w:rsidR="00490374" w:rsidRPr="002741FA">
        <w:rPr>
          <w:rFonts w:cs="Times New Roman"/>
          <w:lang w:val="en-US"/>
        </w:rPr>
        <w:t xml:space="preserve"> deliberative norms</w:t>
      </w:r>
      <w:r w:rsidR="00370262" w:rsidRPr="002741FA">
        <w:rPr>
          <w:rFonts w:cs="Times New Roman"/>
          <w:lang w:val="en-US"/>
        </w:rPr>
        <w:t xml:space="preserve">, and will also highlight areas where AI applications fall short. </w:t>
      </w:r>
      <w:r w:rsidR="001D016F" w:rsidRPr="002741FA">
        <w:rPr>
          <w:rFonts w:cs="Times New Roman"/>
          <w:lang w:val="en-US"/>
        </w:rPr>
        <w:t>Thus</w:t>
      </w:r>
      <w:r w:rsidR="00370262" w:rsidRPr="002741FA">
        <w:rPr>
          <w:rFonts w:cs="Times New Roman"/>
          <w:lang w:val="en-US"/>
        </w:rPr>
        <w:t xml:space="preserve">, this analysis aims to provide meaningful starting points for both researchers and practitioners interested in advancing democratic discourse through AI. Ultimately, this article contributes to the dialogue on AI in communication </w:t>
      </w:r>
      <w:r w:rsidR="00091AE6" w:rsidRPr="002741FA">
        <w:rPr>
          <w:rFonts w:cs="Times New Roman"/>
          <w:lang w:val="en-US"/>
        </w:rPr>
        <w:t xml:space="preserve">studies </w:t>
      </w:r>
      <w:r w:rsidR="00370262" w:rsidRPr="002741FA">
        <w:rPr>
          <w:rFonts w:cs="Times New Roman"/>
          <w:lang w:val="en-US"/>
        </w:rPr>
        <w:t xml:space="preserve">by offering a normative </w:t>
      </w:r>
      <w:r w:rsidR="00542B33" w:rsidRPr="002741FA">
        <w:rPr>
          <w:rFonts w:cs="Times New Roman"/>
          <w:lang w:val="en-US"/>
        </w:rPr>
        <w:t>perspective</w:t>
      </w:r>
      <w:r w:rsidR="00370262" w:rsidRPr="002741FA">
        <w:rPr>
          <w:rFonts w:cs="Times New Roman"/>
          <w:lang w:val="en-US"/>
        </w:rPr>
        <w:t xml:space="preserve"> of current research, thus highlighting not only the achievements within the field but also the open questions and research desiderata that remain. </w:t>
      </w:r>
    </w:p>
    <w:p w14:paraId="342F3C7E" w14:textId="3C602AD5" w:rsidR="00B8510C" w:rsidRPr="002741FA" w:rsidRDefault="00A168B8" w:rsidP="00542B33">
      <w:pPr>
        <w:pStyle w:val="StandardWeb"/>
        <w:jc w:val="center"/>
        <w:rPr>
          <w:b/>
          <w:lang w:val="en-US"/>
        </w:rPr>
      </w:pPr>
      <w:r w:rsidRPr="002741FA">
        <w:rPr>
          <w:b/>
          <w:lang w:val="en-US"/>
        </w:rPr>
        <w:t>Theoretical Framework</w:t>
      </w:r>
    </w:p>
    <w:p w14:paraId="15289299" w14:textId="0B1BA4C6" w:rsidR="00797129" w:rsidRPr="002741FA" w:rsidRDefault="00DA7A67" w:rsidP="00C44381">
      <w:pPr>
        <w:pStyle w:val="StandardWeb"/>
        <w:rPr>
          <w:lang w:val="en-US"/>
        </w:rPr>
      </w:pPr>
      <w:r w:rsidRPr="002741FA">
        <w:rPr>
          <w:lang w:val="en-US"/>
        </w:rPr>
        <w:t>The transformation of public communication evoked by technological innovation has always preoccupied communication science</w:t>
      </w:r>
      <w:r w:rsidR="00286D9B" w:rsidRPr="002741FA">
        <w:rPr>
          <w:lang w:val="en-US"/>
        </w:rPr>
        <w:t xml:space="preserve"> </w:t>
      </w:r>
      <w:sdt>
        <w:sdtPr>
          <w:rPr>
            <w:lang w:val="en-US"/>
          </w:rPr>
          <w:alias w:val="To edit, see citavi.com/edit"/>
          <w:tag w:val="CitaviPlaceholder#c7ef2cd1-1800-4a75-8906-e45ad70d321e"/>
          <w:id w:val="1032535430"/>
          <w:placeholder>
            <w:docPart w:val="DefaultPlaceholder_-1854013440"/>
          </w:placeholder>
        </w:sdtPr>
        <w:sdtEndPr/>
        <w:sdtContent>
          <w:r w:rsidR="00286D9B" w:rsidRPr="002741FA">
            <w:rPr>
              <w:lang w:val="en-US"/>
            </w:rPr>
            <w:fldChar w:fldCharType="begin"/>
          </w:r>
          <w:r w:rsidR="00082AE4" w:rsidRPr="002741F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ZmZGFjLTQ2YWEtNDJmMS04NzkxLTVjMjVmYmU2ODhmNiIsIlJhbmdlU3RhcnQiOjIxLCJSYW5nZUxlbmd0aCI6MjYsIlJlZmVyZW5jZUlkIjoiNzNlNzdlOTAtOTAyYi00NmEzLTliNTMtNmRkM2M1ZDc4YmQ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yMDU2MzA1MTE1NjIyNDgyIiwiVXJpU3RyaW5nIjoiaHR0cHM6Ly9kb2kub3JnLzEwLjExNzcvMjA1NjMwNTExNTYyMjQ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ByZWZpeCI6ImUuZy4sI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lYm9va2NlbnRyYWwucHJvcXVlc3QuY29tL2xpYi9reHAvZGV0YWlsLmFjdGlvbj9kb2NJRD0xMDAxMzMwIiwiVXJpU3RyaW5nIjoiaHR0cHM6Ly9lYm9va2NlbnRyYWwucHJvcXVlc3QuY29tL2xpYi9reHAvZGV0YWlsLmFjdGlvbj9kb2NJRD0xMDAxMzM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}</w:instrText>
          </w:r>
          <w:r w:rsidR="00286D9B" w:rsidRPr="002741FA">
            <w:rPr>
              <w:lang w:val="en-US"/>
            </w:rPr>
            <w:fldChar w:fldCharType="separate"/>
          </w:r>
          <w:r w:rsidR="00286D9B" w:rsidRPr="002741FA">
            <w:rPr>
              <w:lang w:val="en-US"/>
            </w:rPr>
            <w:t xml:space="preserve">(Dahlgren 1995; van Dijck &amp; </w:t>
          </w:r>
          <w:proofErr w:type="spellStart"/>
          <w:r w:rsidR="00286D9B" w:rsidRPr="002741FA">
            <w:rPr>
              <w:lang w:val="en-US"/>
            </w:rPr>
            <w:t>Poell</w:t>
          </w:r>
          <w:proofErr w:type="spellEnd"/>
          <w:r w:rsidR="00286D9B" w:rsidRPr="002741FA">
            <w:rPr>
              <w:lang w:val="en-US"/>
            </w:rPr>
            <w:t xml:space="preserve"> 2015)</w:t>
          </w:r>
          <w:r w:rsidR="00286D9B" w:rsidRPr="002741FA">
            <w:rPr>
              <w:lang w:val="en-US"/>
            </w:rPr>
            <w:fldChar w:fldCharType="end"/>
          </w:r>
        </w:sdtContent>
      </w:sdt>
      <w:r w:rsidRPr="002741FA">
        <w:rPr>
          <w:lang w:val="en-US"/>
        </w:rPr>
        <w:t xml:space="preserve">. However, </w:t>
      </w:r>
      <w:r w:rsidR="00797129" w:rsidRPr="002741FA">
        <w:rPr>
          <w:lang w:val="en-US"/>
        </w:rPr>
        <w:t xml:space="preserve">political communication research </w:t>
      </w:r>
      <w:r w:rsidRPr="002741FA">
        <w:rPr>
          <w:lang w:val="en-US"/>
        </w:rPr>
        <w:t>has also been criticized for evaluating such processes of change retrospectively rather than actively shaping them</w:t>
      </w:r>
      <w:r w:rsidR="00286D9B" w:rsidRPr="002741FA">
        <w:rPr>
          <w:lang w:val="en-US"/>
        </w:rPr>
        <w:t xml:space="preserve"> </w:t>
      </w:r>
      <w:sdt>
        <w:sdtPr>
          <w:rPr>
            <w:lang w:val="en-US"/>
          </w:rPr>
          <w:alias w:val="To edit, see citavi.com/edit"/>
          <w:tag w:val="CitaviPlaceholder#1ac69de2-7743-466f-8fa4-79d825b7bbb2"/>
          <w:id w:val="-1629077158"/>
          <w:placeholder>
            <w:docPart w:val="DefaultPlaceholder_-1854013440"/>
          </w:placeholder>
        </w:sdtPr>
        <w:sdtEndPr/>
        <w:sdtContent>
          <w:r w:rsidR="00286D9B" w:rsidRPr="002741FA">
            <w:rPr>
              <w:lang w:val="en-US"/>
            </w:rPr>
            <w:fldChar w:fldCharType="begin"/>
          </w:r>
          <w:r w:rsidR="00082AE4" w:rsidRPr="002741F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NWNmZjIwLTkzNTQtNDM5OC04NzM5LWI1NjAwZDllZTBhYyIsIlJhbmdlTGVuZ3RoIjoyNSwiUmVmZXJlbmNlSWQiOiI3NmYzZWQwNS1jYTg1LTQ3MzQtYWE3Mi1lNTcwODA5MTQ2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YxNi0wMjAtMDA1OTItNiIsIlVyaVN0cmluZyI6Imh0dHBzOi8vZG9pLm9yZy8xMC4xMDA3L3MxMTYxNi0wMjAtMDA1OTIt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}</w:instrText>
          </w:r>
          <w:r w:rsidR="00286D9B" w:rsidRPr="002741FA">
            <w:rPr>
              <w:lang w:val="en-US"/>
            </w:rPr>
            <w:fldChar w:fldCharType="separate"/>
          </w:r>
          <w:r w:rsidR="00286D9B" w:rsidRPr="002741FA">
            <w:rPr>
              <w:lang w:val="en-US"/>
            </w:rPr>
            <w:t xml:space="preserve">(Schäfer &amp; </w:t>
          </w:r>
          <w:proofErr w:type="spellStart"/>
          <w:r w:rsidR="00286D9B" w:rsidRPr="002741FA">
            <w:rPr>
              <w:lang w:val="en-US"/>
            </w:rPr>
            <w:t>Wessler</w:t>
          </w:r>
          <w:proofErr w:type="spellEnd"/>
          <w:r w:rsidR="00286D9B" w:rsidRPr="002741FA">
            <w:rPr>
              <w:lang w:val="en-US"/>
            </w:rPr>
            <w:t xml:space="preserve"> 2020)</w:t>
          </w:r>
          <w:r w:rsidR="00286D9B" w:rsidRPr="002741FA">
            <w:rPr>
              <w:lang w:val="en-US"/>
            </w:rPr>
            <w:fldChar w:fldCharType="end"/>
          </w:r>
        </w:sdtContent>
      </w:sdt>
      <w:r w:rsidRPr="002741FA">
        <w:rPr>
          <w:lang w:val="en-US"/>
        </w:rPr>
        <w:t xml:space="preserve">. With regard to AI, we </w:t>
      </w:r>
      <w:r w:rsidR="00286D9B" w:rsidRPr="002741FA">
        <w:rPr>
          <w:lang w:val="en-US"/>
        </w:rPr>
        <w:t xml:space="preserve">agree with </w:t>
      </w:r>
      <w:sdt>
        <w:sdtPr>
          <w:rPr>
            <w:lang w:val="en-US"/>
          </w:rPr>
          <w:alias w:val="To edit, see citavi.com/edit"/>
          <w:tag w:val="CitaviPlaceholder#765f2bda-ffec-41cb-a44a-d8bb8c56fa2b"/>
          <w:id w:val="-1349483534"/>
          <w:placeholder>
            <w:docPart w:val="DefaultPlaceholder_-1854013440"/>
          </w:placeholder>
        </w:sdtPr>
        <w:sdtEndPr/>
        <w:sdtContent>
          <w:r w:rsidR="005D37A4" w:rsidRPr="002741FA">
            <w:rPr>
              <w:lang w:val="en-US"/>
            </w:rPr>
            <w:fldChar w:fldCharType="begin"/>
          </w:r>
          <w:r w:rsidR="00082AE4" w:rsidRPr="002741FA">
            <w:rPr>
              <w:lang w:val="en-US"/>
            </w:rPr>
            <w:instrText>ADDIN CitaviPlaceholder{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TE2MTYtMDIwLTAwNTkyLTYiLCJVcmlTdHJpbmciOiJodHRwczovL2RvaS5vcmcvMTAuMTAwNy9zMTE2MTYtMDIwLTAwNTkyL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}</w:instrText>
          </w:r>
          <w:r w:rsidR="005D37A4" w:rsidRPr="002741FA">
            <w:rPr>
              <w:lang w:val="en-US"/>
            </w:rPr>
            <w:fldChar w:fldCharType="separate"/>
          </w:r>
          <w:r w:rsidR="005D37A4" w:rsidRPr="002741FA">
            <w:rPr>
              <w:lang w:val="en-US"/>
            </w:rPr>
            <w:t xml:space="preserve">Schäfer and </w:t>
          </w:r>
          <w:proofErr w:type="spellStart"/>
          <w:r w:rsidR="005D37A4" w:rsidRPr="002741FA">
            <w:rPr>
              <w:lang w:val="en-US"/>
            </w:rPr>
            <w:t>Wessler</w:t>
          </w:r>
          <w:proofErr w:type="spellEnd"/>
          <w:r w:rsidR="005D37A4" w:rsidRPr="002741FA">
            <w:rPr>
              <w:lang w:val="en-US"/>
            </w:rPr>
            <w:fldChar w:fldCharType="end"/>
          </w:r>
        </w:sdtContent>
      </w:sdt>
      <w:r w:rsidR="005D37A4" w:rsidRPr="002741FA">
        <w:rPr>
          <w:lang w:val="en-US"/>
        </w:rPr>
        <w:t xml:space="preserve"> </w:t>
      </w:r>
      <w:sdt>
        <w:sdtPr>
          <w:rPr>
            <w:lang w:val="en-US"/>
          </w:rPr>
          <w:alias w:val="To edit, see citavi.com/edit"/>
          <w:tag w:val="CitaviPlaceholder#37049791-7be7-4259-ba42-30c0244ad008"/>
          <w:id w:val="1845048250"/>
          <w:placeholder>
            <w:docPart w:val="DefaultPlaceholder_-1854013440"/>
          </w:placeholder>
        </w:sdtPr>
        <w:sdtEndPr/>
        <w:sdtContent>
          <w:r w:rsidR="005D37A4" w:rsidRPr="002741FA">
            <w:rPr>
              <w:lang w:val="en-US"/>
            </w:rPr>
            <w:fldChar w:fldCharType="begin"/>
          </w:r>
          <w:r w:rsidR="00082AE4" w:rsidRPr="002741FA">
            <w:rPr>
              <w:lang w:val="en-US"/>
            </w:rPr>
            <w:instrText>ADDIN CitaviPlaceholder{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xNjE2LTAyMC0wMDU5Mi02IiwiVXJpU3RyaW5nIjoiaHR0cHM6Ly9kb2kub3JnLzEwLjEwMDcvczExNjE2LTAyMC0wMDU5Mi0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wKSJ9XX0sIlRhZyI6IkNpdGF2aVBsYWNlaG9sZGVyIzM3MDQ5NzkxLTdiZTctNDI1OS1iYTQyLTMwYzAyNDRhZDAwOCIsIlRleHQiOiIoMjAyMCkiLCJXQUlWZXJzaW9uIjoiNi4xOS4yLjEifQ==}</w:instrText>
          </w:r>
          <w:r w:rsidR="005D37A4" w:rsidRPr="002741FA">
            <w:rPr>
              <w:lang w:val="en-US"/>
            </w:rPr>
            <w:fldChar w:fldCharType="separate"/>
          </w:r>
          <w:r w:rsidR="005D37A4" w:rsidRPr="002741FA">
            <w:rPr>
              <w:lang w:val="en-US"/>
            </w:rPr>
            <w:t>(2020)</w:t>
          </w:r>
          <w:r w:rsidR="005D37A4" w:rsidRPr="002741FA">
            <w:rPr>
              <w:lang w:val="en-US"/>
            </w:rPr>
            <w:fldChar w:fldCharType="end"/>
          </w:r>
        </w:sdtContent>
      </w:sdt>
      <w:r w:rsidRPr="002741FA">
        <w:rPr>
          <w:lang w:val="en-US"/>
        </w:rPr>
        <w:t xml:space="preserve"> that </w:t>
      </w:r>
      <w:r w:rsidR="00797129" w:rsidRPr="002741FA">
        <w:rPr>
          <w:lang w:val="en-US"/>
        </w:rPr>
        <w:t xml:space="preserve">political </w:t>
      </w:r>
      <w:r w:rsidRPr="002741FA">
        <w:rPr>
          <w:lang w:val="en-US"/>
        </w:rPr>
        <w:t xml:space="preserve">communication </w:t>
      </w:r>
      <w:r w:rsidR="00797129" w:rsidRPr="002741FA">
        <w:rPr>
          <w:lang w:val="en-US"/>
        </w:rPr>
        <w:t xml:space="preserve">scholars </w:t>
      </w:r>
      <w:r w:rsidRPr="002741FA">
        <w:rPr>
          <w:lang w:val="en-US"/>
        </w:rPr>
        <w:t>should critically analyze and evaluate the potential of AI for public communication</w:t>
      </w:r>
      <w:r w:rsidR="005901E2" w:rsidRPr="002741FA">
        <w:rPr>
          <w:lang w:val="en-US"/>
        </w:rPr>
        <w:t>—</w:t>
      </w:r>
      <w:r w:rsidRPr="002741FA">
        <w:rPr>
          <w:lang w:val="en-US"/>
        </w:rPr>
        <w:t>in this specific case, the potential for online publics</w:t>
      </w:r>
      <w:r w:rsidR="005901E2" w:rsidRPr="002741FA">
        <w:rPr>
          <w:lang w:val="en-US"/>
        </w:rPr>
        <w:t>—</w:t>
      </w:r>
      <w:r w:rsidRPr="002741FA">
        <w:rPr>
          <w:lang w:val="en-US"/>
        </w:rPr>
        <w:t xml:space="preserve">ex ante and </w:t>
      </w:r>
      <w:r w:rsidR="007716A1">
        <w:rPr>
          <w:lang w:val="en-US"/>
        </w:rPr>
        <w:t>based on</w:t>
      </w:r>
      <w:r w:rsidRPr="002741FA">
        <w:rPr>
          <w:lang w:val="en-US"/>
        </w:rPr>
        <w:t xml:space="preserve"> theoretical and empirical expertise. </w:t>
      </w:r>
    </w:p>
    <w:p w14:paraId="6A1B0839" w14:textId="1D1F1170" w:rsidR="00553A86" w:rsidRPr="002741FA" w:rsidRDefault="00797129" w:rsidP="00B8510C">
      <w:pPr>
        <w:pStyle w:val="StandardWeb"/>
        <w:ind w:firstLine="567"/>
        <w:rPr>
          <w:rFonts w:eastAsia="Times New Roman"/>
          <w:lang w:val="en-US" w:eastAsia="de-DE"/>
        </w:rPr>
      </w:pPr>
      <w:r w:rsidRPr="002741FA">
        <w:rPr>
          <w:rFonts w:eastAsia="Times New Roman"/>
          <w:lang w:val="en-US" w:eastAsia="de-DE"/>
        </w:rPr>
        <w:lastRenderedPageBreak/>
        <w:t>S</w:t>
      </w:r>
      <w:r w:rsidR="00CF2B81" w:rsidRPr="002741FA">
        <w:rPr>
          <w:rFonts w:eastAsia="Times New Roman"/>
          <w:lang w:val="en-US" w:eastAsia="de-DE"/>
        </w:rPr>
        <w:t xml:space="preserve">ome researchers have already looked theoretically at the question of how AI will impact democracy and the public sphere. </w:t>
      </w:r>
      <w:sdt>
        <w:sdtPr>
          <w:rPr>
            <w:rFonts w:eastAsia="Times New Roman"/>
            <w:lang w:val="en-US" w:eastAsia="de-DE"/>
          </w:rPr>
          <w:alias w:val="To edit, see citavi.com/edit"/>
          <w:tag w:val="CitaviPlaceholder#fec69a26-4fe4-4786-a7f9-1cb48427d1a8"/>
          <w:id w:val="722716339"/>
          <w:placeholder>
            <w:docPart w:val="DefaultPlaceholder_-1854013440"/>
          </w:placeholder>
        </w:sdtPr>
        <w:sdtEndPr/>
        <w:sdtContent>
          <w:r w:rsidR="00CF2B81" w:rsidRPr="002741FA">
            <w:rPr>
              <w:rFonts w:eastAsia="Times New Roman"/>
              <w:lang w:val="en-US" w:eastAsia="de-DE"/>
            </w:rPr>
            <w:fldChar w:fldCharType="begin"/>
          </w:r>
          <w:r w:rsidR="00082AE4" w:rsidRPr="002741FA">
            <w:rPr>
              <w:rFonts w:eastAsia="Times New Roman"/>
              <w:lang w:val="en-US" w:eastAsia="de-DE"/>
            </w:rPr>
            <w:instrText>ADDIN CitaviPlaceholder{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kp1bmdoZXJyIiwiUHJvdGVjdGVkIjpmYWxzZSwiU2V4IjoyLCJDcmVhdGVkQnkiOiJfQ2FyaW5hIFdlaW5tYW5uIiwiQ3JlYXRlZE9uIjoiMjAyMS0wNC0yMlQwOTo1NjoyOCIsIk1vZGlmaWVkQnkiOiJfQ2FyaW5hIFdlaW5tYW5uIiwiSWQiOiI4NGJlOTE0Yi05YjBlLTQ2NDQtYWNhNC04N2QyZjNhNWQ0ZTAiLCJNb2RpZmllZE9uIjoiMjAyMS0wNC0yMlQwOTo1NjozMSIsIlByb2plY3QiOnsiJGlkIjoiOCIsIiR0eXBlIjoiU3dpc3NBY2FkZW1pYy5DaXRhdmkuUHJvamVjdCwgU3dpc3NBY2FkZW1pYy5DaXRhdmkifX1dLCJDaXRhdGlvbktleVVwZGF0ZVR5cGUiOjAsIkNvbGxhYm9yYXRvcnMiOltdLCJEb2kiOiIxMC4xMTc3LzIwNTYzMDUxMjMxMTg2MzU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IwNTYzMDUxMjMxMTg2MzUzIiwiVXJpU3RyaW5nIjoiaHR0cHM6Ly9kb2kub3JnLzEwLjExNzcvMjA1NjMwNTEyMzExODYz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}</w:instrText>
          </w:r>
          <w:r w:rsidR="00CF2B81" w:rsidRPr="002741FA">
            <w:rPr>
              <w:rFonts w:eastAsia="Times New Roman"/>
              <w:lang w:val="en-US" w:eastAsia="de-DE"/>
            </w:rPr>
            <w:fldChar w:fldCharType="separate"/>
          </w:r>
          <w:proofErr w:type="spellStart"/>
          <w:r w:rsidR="00CF2B81" w:rsidRPr="002741FA">
            <w:rPr>
              <w:rFonts w:eastAsia="Times New Roman"/>
              <w:lang w:val="en-US" w:eastAsia="de-DE"/>
            </w:rPr>
            <w:t>Jungherr</w:t>
          </w:r>
          <w:proofErr w:type="spellEnd"/>
          <w:r w:rsidR="00CF2B81" w:rsidRPr="002741FA">
            <w:rPr>
              <w:rFonts w:eastAsia="Times New Roman"/>
              <w:lang w:val="en-US" w:eastAsia="de-DE"/>
            </w:rPr>
            <w:fldChar w:fldCharType="end"/>
          </w:r>
        </w:sdtContent>
      </w:sdt>
      <w:r w:rsidR="00CF2B81" w:rsidRPr="002741FA">
        <w:rPr>
          <w:rFonts w:eastAsia="Times New Roman"/>
          <w:lang w:val="en-US" w:eastAsia="de-DE"/>
        </w:rPr>
        <w:t xml:space="preserve"> </w:t>
      </w:r>
      <w:sdt>
        <w:sdtPr>
          <w:rPr>
            <w:rFonts w:eastAsia="Times New Roman"/>
            <w:lang w:val="en-US" w:eastAsia="de-DE"/>
          </w:rPr>
          <w:alias w:val="To edit, see citavi.com/edit"/>
          <w:tag w:val="CitaviPlaceholder#358b8503-d197-4a2a-8db8-5effd5426c5d"/>
          <w:id w:val="1688328904"/>
          <w:placeholder>
            <w:docPart w:val="DefaultPlaceholder_-1854013440"/>
          </w:placeholder>
        </w:sdtPr>
        <w:sdtEndPr/>
        <w:sdtContent>
          <w:r w:rsidR="00CF2B81" w:rsidRPr="002741FA">
            <w:rPr>
              <w:rFonts w:eastAsia="Times New Roman"/>
              <w:lang w:val="en-US" w:eastAsia="de-DE"/>
            </w:rPr>
            <w:fldChar w:fldCharType="begin"/>
          </w:r>
          <w:r w:rsidR="00082AE4" w:rsidRPr="002741FA">
            <w:rPr>
              <w:rFonts w:eastAsia="Times New Roman"/>
              <w:lang w:val="en-US" w:eastAsia="de-DE"/>
            </w:rPr>
            <w:instrText>ADDIN CitaviPlaceholder{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SnVuZ2hlcnIiLCJQcm90ZWN0ZWQiOmZhbHNlLCJTZXgiOjIsIkNyZWF0ZWRCeSI6Il9DYXJpbmEgV2Vpbm1hbm4iLCJDcmVhdGVkT24iOiIyMDIxLTA0LTIyVDA5OjU2OjI4IiwiTW9kaWZpZWRCeSI6Il9DYXJpbmEgV2Vpbm1hbm4iLCJJZCI6Ijg0YmU5MTRiLTliMGUtNDY0NC1hY2E0LTg3ZDJmM2E1ZDRlMCIsIk1vZGlmaWVkT24iOiIyMDIxLTA0LTIyVDA5OjU2OjMxIiwiUHJvamVjdCI6eyIkaWQiOiI4IiwiJHR5cGUiOiJTd2lzc0FjYWRlbWljLkNpdGF2aS5Qcm9qZWN0LCBTd2lzc0FjYWRlbWljLkNpdGF2aSJ9fV0sIkNpdGF0aW9uS2V5VXBkYXRlVHlwZSI6MCwiQ29sbGFib3JhdG9ycyI6W10sIkRvaSI6IjEwLjExNzcvMjA1NjMwNTEyMzExODYz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jA1NjMwNTEyMzExODYzNTMiLCJVcmlTdHJpbmciOiJodHRwczovL2RvaS5vcmcvMTAuMTE3Ny8yMDU2MzA1MTIzMTE4NjM1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MpIn1dfSwiVGFnIjoiQ2l0YXZpUGxhY2Vob2xkZXIjMzU4Yjg1MDMtZDE5Ny00YTJhLThkYjgtNWVmZmQ1NDI2YzVkIiwiVGV4dCI6IigyMDIzKSIsIldBSVZlcnNpb24iOiI2LjE5LjIuMSJ9}</w:instrText>
          </w:r>
          <w:r w:rsidR="00CF2B81" w:rsidRPr="002741FA">
            <w:rPr>
              <w:rFonts w:eastAsia="Times New Roman"/>
              <w:lang w:val="en-US" w:eastAsia="de-DE"/>
            </w:rPr>
            <w:fldChar w:fldCharType="separate"/>
          </w:r>
          <w:r w:rsidR="00CF2B81" w:rsidRPr="002741FA">
            <w:rPr>
              <w:rFonts w:eastAsia="Times New Roman"/>
              <w:lang w:val="en-US" w:eastAsia="de-DE"/>
            </w:rPr>
            <w:t>(2023)</w:t>
          </w:r>
          <w:r w:rsidR="00CF2B81" w:rsidRPr="002741FA">
            <w:rPr>
              <w:rFonts w:eastAsia="Times New Roman"/>
              <w:lang w:val="en-US" w:eastAsia="de-DE"/>
            </w:rPr>
            <w:fldChar w:fldCharType="end"/>
          </w:r>
        </w:sdtContent>
      </w:sdt>
      <w:r w:rsidR="00CF2B81" w:rsidRPr="002741FA">
        <w:rPr>
          <w:rFonts w:eastAsia="Times New Roman"/>
          <w:lang w:val="en-US" w:eastAsia="de-DE"/>
        </w:rPr>
        <w:t xml:space="preserve"> argues that in order to assess the influence of AI on democracy, the respective level must be considered, from the individual </w:t>
      </w:r>
      <w:r w:rsidRPr="002741FA">
        <w:rPr>
          <w:rFonts w:eastAsia="Times New Roman"/>
          <w:lang w:val="en-US" w:eastAsia="de-DE"/>
        </w:rPr>
        <w:t>(micro</w:t>
      </w:r>
      <w:r w:rsidR="001309E6" w:rsidRPr="002741FA">
        <w:rPr>
          <w:rFonts w:eastAsia="Times New Roman"/>
          <w:lang w:val="en-US" w:eastAsia="de-DE"/>
        </w:rPr>
        <w:t xml:space="preserve"> </w:t>
      </w:r>
      <w:r w:rsidRPr="002741FA">
        <w:rPr>
          <w:rFonts w:eastAsia="Times New Roman"/>
          <w:lang w:val="en-US" w:eastAsia="de-DE"/>
        </w:rPr>
        <w:t xml:space="preserve">level) </w:t>
      </w:r>
      <w:r w:rsidR="00CF2B81" w:rsidRPr="002741FA">
        <w:rPr>
          <w:rFonts w:eastAsia="Times New Roman"/>
          <w:lang w:val="en-US" w:eastAsia="de-DE"/>
        </w:rPr>
        <w:t xml:space="preserve">to groups and institutions </w:t>
      </w:r>
      <w:r w:rsidRPr="002741FA">
        <w:rPr>
          <w:rFonts w:eastAsia="Times New Roman"/>
          <w:lang w:val="en-US" w:eastAsia="de-DE"/>
        </w:rPr>
        <w:t>(meso</w:t>
      </w:r>
      <w:r w:rsidR="001309E6" w:rsidRPr="002741FA">
        <w:rPr>
          <w:rFonts w:eastAsia="Times New Roman"/>
          <w:lang w:val="en-US" w:eastAsia="de-DE"/>
        </w:rPr>
        <w:t xml:space="preserve"> </w:t>
      </w:r>
      <w:r w:rsidRPr="002741FA">
        <w:rPr>
          <w:rFonts w:eastAsia="Times New Roman"/>
          <w:lang w:val="en-US" w:eastAsia="de-DE"/>
        </w:rPr>
        <w:t xml:space="preserve">level) </w:t>
      </w:r>
      <w:r w:rsidR="00CF2B81" w:rsidRPr="002741FA">
        <w:rPr>
          <w:rFonts w:eastAsia="Times New Roman"/>
          <w:lang w:val="en-US" w:eastAsia="de-DE"/>
        </w:rPr>
        <w:t xml:space="preserve">to the entire </w:t>
      </w:r>
      <w:r w:rsidRPr="002741FA">
        <w:rPr>
          <w:rFonts w:eastAsia="Times New Roman"/>
          <w:lang w:val="en-US" w:eastAsia="de-DE"/>
        </w:rPr>
        <w:t>public sphere (macro</w:t>
      </w:r>
      <w:r w:rsidR="001309E6" w:rsidRPr="002741FA">
        <w:rPr>
          <w:rFonts w:eastAsia="Times New Roman"/>
          <w:lang w:val="en-US" w:eastAsia="de-DE"/>
        </w:rPr>
        <w:t xml:space="preserve"> </w:t>
      </w:r>
      <w:r w:rsidRPr="002741FA">
        <w:rPr>
          <w:rFonts w:eastAsia="Times New Roman"/>
          <w:lang w:val="en-US" w:eastAsia="de-DE"/>
        </w:rPr>
        <w:t>level)</w:t>
      </w:r>
      <w:r w:rsidR="00CF2B81" w:rsidRPr="002741FA">
        <w:rPr>
          <w:rFonts w:eastAsia="Times New Roman"/>
          <w:lang w:val="en-US" w:eastAsia="de-DE"/>
        </w:rPr>
        <w:t xml:space="preserve">. </w:t>
      </w:r>
      <w:r w:rsidR="000F25D2" w:rsidRPr="002741FA">
        <w:rPr>
          <w:rFonts w:eastAsia="Times New Roman"/>
          <w:lang w:val="en-US" w:eastAsia="de-DE"/>
        </w:rPr>
        <w:t xml:space="preserve">At </w:t>
      </w:r>
      <w:r w:rsidR="00553A86" w:rsidRPr="002741FA">
        <w:rPr>
          <w:rFonts w:eastAsia="Times New Roman"/>
          <w:lang w:val="en-US" w:eastAsia="de-DE"/>
        </w:rPr>
        <w:t xml:space="preserve">the </w:t>
      </w:r>
      <w:r w:rsidR="001309E6" w:rsidRPr="002741FA">
        <w:rPr>
          <w:rFonts w:eastAsia="Times New Roman"/>
          <w:lang w:val="en-US" w:eastAsia="de-DE"/>
        </w:rPr>
        <w:t xml:space="preserve">meso </w:t>
      </w:r>
      <w:r w:rsidR="000F25D2" w:rsidRPr="002741FA">
        <w:rPr>
          <w:rFonts w:eastAsia="Times New Roman"/>
          <w:lang w:val="en-US" w:eastAsia="de-DE"/>
        </w:rPr>
        <w:t xml:space="preserve">level, he sees equality being influenced above all by the fact that AI makes certain groups more or less visible due to its dependence on data. In another article, </w:t>
      </w:r>
      <w:sdt>
        <w:sdtPr>
          <w:rPr>
            <w:rFonts w:eastAsia="Times New Roman"/>
            <w:lang w:val="en-US" w:eastAsia="de-DE"/>
          </w:rPr>
          <w:alias w:val="To edit, see citavi.com/edit"/>
          <w:tag w:val="CitaviPlaceholder#bf912046-5d66-4ce0-bbfa-938e64ef7f83"/>
          <w:id w:val="1239905862"/>
          <w:placeholder>
            <w:docPart w:val="DefaultPlaceholder_-1854013440"/>
          </w:placeholder>
        </w:sdtPr>
        <w:sdtEndPr/>
        <w:sdtContent>
          <w:r w:rsidR="000F25D2" w:rsidRPr="002741FA">
            <w:rPr>
              <w:rFonts w:eastAsia="Times New Roman"/>
              <w:lang w:val="en-US" w:eastAsia="de-DE"/>
            </w:rPr>
            <w:fldChar w:fldCharType="begin"/>
          </w:r>
          <w:r w:rsidR="000F25D2" w:rsidRPr="002741FA">
            <w:rPr>
              <w:rFonts w:eastAsia="Times New Roman"/>
              <w:lang w:val="en-US" w:eastAsia="de-DE"/>
            </w:rPr>
            <w:instrText>ADDIN CitaviPlaceholder{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MvY3QvcXRhZDAwNiIsIlVyaVN0cmluZyI6Imh0dHBzOi8vZG9pLm9yZy8xMC4xMDkzL2N0L3F0YWQwM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}</w:instrText>
          </w:r>
          <w:r w:rsidR="000F25D2" w:rsidRPr="002741FA">
            <w:rPr>
              <w:rFonts w:eastAsia="Times New Roman"/>
              <w:lang w:val="en-US" w:eastAsia="de-DE"/>
            </w:rPr>
            <w:fldChar w:fldCharType="separate"/>
          </w:r>
          <w:r w:rsidR="000F25D2" w:rsidRPr="002741FA">
            <w:rPr>
              <w:rFonts w:eastAsia="Times New Roman"/>
              <w:lang w:val="en-US" w:eastAsia="de-DE"/>
            </w:rPr>
            <w:t>Jungherr and Schroeder</w:t>
          </w:r>
          <w:r w:rsidR="000F25D2" w:rsidRPr="002741FA">
            <w:rPr>
              <w:rFonts w:eastAsia="Times New Roman"/>
              <w:lang w:val="en-US" w:eastAsia="de-DE"/>
            </w:rPr>
            <w:fldChar w:fldCharType="end"/>
          </w:r>
        </w:sdtContent>
      </w:sdt>
      <w:r w:rsidR="000F25D2" w:rsidRPr="002741FA">
        <w:rPr>
          <w:rFonts w:eastAsia="Times New Roman"/>
          <w:lang w:val="en-US" w:eastAsia="de-DE"/>
        </w:rPr>
        <w:t xml:space="preserve"> </w:t>
      </w:r>
      <w:sdt>
        <w:sdtPr>
          <w:rPr>
            <w:rFonts w:eastAsia="Times New Roman"/>
            <w:lang w:val="en-US" w:eastAsia="de-DE"/>
          </w:rPr>
          <w:alias w:val="To edit, see citavi.com/edit"/>
          <w:tag w:val="CitaviPlaceholder#8ed0966f-5e87-451b-9dad-a3b650a19f73"/>
          <w:id w:val="-772169636"/>
          <w:placeholder>
            <w:docPart w:val="DefaultPlaceholder_-1854013440"/>
          </w:placeholder>
        </w:sdtPr>
        <w:sdtEndPr/>
        <w:sdtContent>
          <w:r w:rsidR="000F25D2" w:rsidRPr="002741FA">
            <w:rPr>
              <w:rFonts w:eastAsia="Times New Roman"/>
              <w:lang w:val="en-US" w:eastAsia="de-DE"/>
            </w:rPr>
            <w:fldChar w:fldCharType="begin"/>
          </w:r>
          <w:r w:rsidR="000F25D2" w:rsidRPr="002741FA">
            <w:rPr>
              <w:rFonts w:eastAsia="Times New Roman"/>
              <w:lang w:val="en-US" w:eastAsia="de-DE"/>
            </w:rPr>
            <w:instrText>ADDIN CitaviPlaceholder{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0L3F0YWQwMDYiLCJVcmlTdHJpbmciOiJodHRwczovL2RvaS5vcmcvMTAuMTA5My9jdC9xdGFkMDA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jMpIn1dfSwiVGFnIjoiQ2l0YXZpUGxhY2Vob2xkZXIjOGVkMDk2NmYtNWU4Ny00NTFiLTlkYWQtYTNiNjUwYTE5ZjczIiwiVGV4dCI6IigyMDIzKSIsIldBSVZlcnNpb24iOiI2LjE5LjIuMSJ9}</w:instrText>
          </w:r>
          <w:r w:rsidR="000F25D2" w:rsidRPr="002741FA">
            <w:rPr>
              <w:rFonts w:eastAsia="Times New Roman"/>
              <w:lang w:val="en-US" w:eastAsia="de-DE"/>
            </w:rPr>
            <w:fldChar w:fldCharType="separate"/>
          </w:r>
          <w:r w:rsidR="000F25D2" w:rsidRPr="002741FA">
            <w:rPr>
              <w:rFonts w:eastAsia="Times New Roman"/>
              <w:lang w:val="en-US" w:eastAsia="de-DE"/>
            </w:rPr>
            <w:t>(2023)</w:t>
          </w:r>
          <w:r w:rsidR="000F25D2" w:rsidRPr="002741FA">
            <w:rPr>
              <w:rFonts w:eastAsia="Times New Roman"/>
              <w:lang w:val="en-US" w:eastAsia="de-DE"/>
            </w:rPr>
            <w:fldChar w:fldCharType="end"/>
          </w:r>
        </w:sdtContent>
      </w:sdt>
      <w:r w:rsidR="00486E66" w:rsidRPr="002741FA">
        <w:rPr>
          <w:rFonts w:eastAsia="Times New Roman"/>
          <w:lang w:val="en-US" w:eastAsia="de-DE"/>
        </w:rPr>
        <w:t xml:space="preserve"> </w:t>
      </w:r>
      <w:r w:rsidR="000F25D2" w:rsidRPr="002741FA">
        <w:rPr>
          <w:rFonts w:eastAsia="Times New Roman"/>
          <w:lang w:val="en-US" w:eastAsia="de-DE"/>
        </w:rPr>
        <w:t>argue that there are three main categories when it comes to the influence of AI on the public</w:t>
      </w:r>
      <w:r w:rsidRPr="002741FA">
        <w:rPr>
          <w:rFonts w:eastAsia="Times New Roman"/>
          <w:lang w:val="en-US" w:eastAsia="de-DE"/>
        </w:rPr>
        <w:t xml:space="preserve"> sphere</w:t>
      </w:r>
      <w:r w:rsidR="000F25D2" w:rsidRPr="002741FA">
        <w:rPr>
          <w:rFonts w:eastAsia="Times New Roman"/>
          <w:lang w:val="en-US" w:eastAsia="de-DE"/>
        </w:rPr>
        <w:t xml:space="preserve">: AI shapes information and behavior, it generates content, and it communicates itself. </w:t>
      </w:r>
      <w:r w:rsidR="00553A86" w:rsidRPr="002741FA">
        <w:rPr>
          <w:rFonts w:eastAsia="Times New Roman"/>
          <w:lang w:val="en-US" w:eastAsia="de-DE"/>
        </w:rPr>
        <w:t>Based on these systematizations</w:t>
      </w:r>
      <w:r w:rsidR="001309E6" w:rsidRPr="002741FA">
        <w:rPr>
          <w:rFonts w:eastAsia="Times New Roman"/>
          <w:lang w:val="en-US" w:eastAsia="de-DE"/>
        </w:rPr>
        <w:t xml:space="preserve"> of AI’s influence on democratic societies</w:t>
      </w:r>
      <w:r w:rsidR="00553A86" w:rsidRPr="002741FA">
        <w:rPr>
          <w:rFonts w:eastAsia="Times New Roman"/>
          <w:lang w:val="en-US" w:eastAsia="de-DE"/>
        </w:rPr>
        <w:t xml:space="preserve">, we can classify </w:t>
      </w:r>
      <w:r w:rsidR="001309E6" w:rsidRPr="002741FA">
        <w:rPr>
          <w:rFonts w:eastAsia="Times New Roman"/>
          <w:lang w:val="en-US" w:eastAsia="de-DE"/>
        </w:rPr>
        <w:t>our approach and aim of this</w:t>
      </w:r>
      <w:r w:rsidR="00553A86" w:rsidRPr="002741FA">
        <w:rPr>
          <w:rFonts w:eastAsia="Times New Roman"/>
          <w:lang w:val="en-US" w:eastAsia="de-DE"/>
        </w:rPr>
        <w:t xml:space="preserve"> article</w:t>
      </w:r>
      <w:r w:rsidR="001309E6" w:rsidRPr="002741FA">
        <w:rPr>
          <w:rFonts w:eastAsia="Times New Roman"/>
          <w:lang w:val="en-US" w:eastAsia="de-DE"/>
        </w:rPr>
        <w:t>:</w:t>
      </w:r>
      <w:r w:rsidR="00553A86" w:rsidRPr="002741FA">
        <w:rPr>
          <w:rFonts w:eastAsia="Times New Roman"/>
          <w:lang w:val="en-US" w:eastAsia="de-DE"/>
        </w:rPr>
        <w:t xml:space="preserve"> </w:t>
      </w:r>
      <w:r w:rsidR="001309E6" w:rsidRPr="002741FA">
        <w:rPr>
          <w:rFonts w:eastAsia="Times New Roman"/>
          <w:lang w:val="en-US" w:eastAsia="de-DE"/>
        </w:rPr>
        <w:t xml:space="preserve">Because it </w:t>
      </w:r>
      <w:r w:rsidR="00542B33" w:rsidRPr="002741FA">
        <w:rPr>
          <w:rFonts w:eastAsia="Times New Roman"/>
          <w:lang w:val="en-US" w:eastAsia="de-DE"/>
        </w:rPr>
        <w:t>primarily</w:t>
      </w:r>
      <w:r w:rsidR="001309E6" w:rsidRPr="002741FA">
        <w:rPr>
          <w:rFonts w:eastAsia="Times New Roman"/>
          <w:lang w:val="en-US" w:eastAsia="de-DE"/>
        </w:rPr>
        <w:t xml:space="preserve"> affects different groups and institutions, t</w:t>
      </w:r>
      <w:r w:rsidR="00553A86" w:rsidRPr="002741FA">
        <w:rPr>
          <w:rFonts w:eastAsia="Times New Roman"/>
          <w:lang w:val="en-US" w:eastAsia="de-DE"/>
        </w:rPr>
        <w:t>he influence</w:t>
      </w:r>
      <w:r w:rsidR="001309E6" w:rsidRPr="002741FA">
        <w:rPr>
          <w:rFonts w:eastAsia="Times New Roman"/>
          <w:lang w:val="en-US" w:eastAsia="de-DE"/>
        </w:rPr>
        <w:t xml:space="preserve"> that</w:t>
      </w:r>
      <w:r w:rsidR="00553A86" w:rsidRPr="002741FA">
        <w:rPr>
          <w:rFonts w:eastAsia="Times New Roman"/>
          <w:lang w:val="en-US" w:eastAsia="de-DE"/>
        </w:rPr>
        <w:t xml:space="preserve"> AI </w:t>
      </w:r>
      <w:r w:rsidR="001309E6" w:rsidRPr="002741FA">
        <w:rPr>
          <w:rFonts w:eastAsia="Times New Roman"/>
          <w:lang w:val="en-US" w:eastAsia="de-DE"/>
        </w:rPr>
        <w:t xml:space="preserve">exerts </w:t>
      </w:r>
      <w:r w:rsidR="00553A86" w:rsidRPr="002741FA">
        <w:rPr>
          <w:rFonts w:eastAsia="Times New Roman"/>
          <w:lang w:val="en-US" w:eastAsia="de-DE"/>
        </w:rPr>
        <w:t xml:space="preserve">on online discussions </w:t>
      </w:r>
      <w:r w:rsidR="001309E6" w:rsidRPr="002741FA">
        <w:rPr>
          <w:rFonts w:eastAsia="Times New Roman"/>
          <w:lang w:val="en-US" w:eastAsia="de-DE"/>
        </w:rPr>
        <w:t>may</w:t>
      </w:r>
      <w:r w:rsidR="00553A86" w:rsidRPr="002741FA">
        <w:rPr>
          <w:rFonts w:eastAsia="Times New Roman"/>
          <w:lang w:val="en-US" w:eastAsia="de-DE"/>
        </w:rPr>
        <w:t xml:space="preserve"> be subsumed under the </w:t>
      </w:r>
      <w:r w:rsidR="001309E6" w:rsidRPr="002741FA">
        <w:rPr>
          <w:rFonts w:eastAsia="Times New Roman"/>
          <w:lang w:val="en-US" w:eastAsia="de-DE"/>
        </w:rPr>
        <w:t xml:space="preserve">meso </w:t>
      </w:r>
      <w:r w:rsidR="00553A86" w:rsidRPr="002741FA">
        <w:rPr>
          <w:rFonts w:eastAsia="Times New Roman"/>
          <w:lang w:val="en-US" w:eastAsia="de-DE"/>
        </w:rPr>
        <w:t>level</w:t>
      </w:r>
      <w:r w:rsidR="001309E6" w:rsidRPr="002741FA">
        <w:rPr>
          <w:rFonts w:eastAsia="Times New Roman"/>
          <w:lang w:val="en-US" w:eastAsia="de-DE"/>
        </w:rPr>
        <w:t>. With</w:t>
      </w:r>
      <w:r w:rsidR="00553A86" w:rsidRPr="002741FA">
        <w:rPr>
          <w:rFonts w:eastAsia="Times New Roman"/>
          <w:lang w:val="en-US" w:eastAsia="de-DE"/>
        </w:rPr>
        <w:t xml:space="preserve"> regard to</w:t>
      </w:r>
      <w:r w:rsidR="00497F07" w:rsidRPr="002741FA">
        <w:rPr>
          <w:rFonts w:eastAsia="Times New Roman"/>
          <w:lang w:val="en-US" w:eastAsia="de-DE"/>
        </w:rPr>
        <w:t xml:space="preserve"> the</w:t>
      </w:r>
      <w:r w:rsidR="001309E6" w:rsidRPr="002741FA">
        <w:rPr>
          <w:rFonts w:eastAsia="Times New Roman"/>
          <w:lang w:val="en-US" w:eastAsia="de-DE"/>
        </w:rPr>
        <w:t xml:space="preserve"> nature of</w:t>
      </w:r>
      <w:r w:rsidR="00553A86" w:rsidRPr="002741FA">
        <w:rPr>
          <w:rFonts w:eastAsia="Times New Roman"/>
          <w:lang w:val="en-US" w:eastAsia="de-DE"/>
        </w:rPr>
        <w:t xml:space="preserve"> the influence</w:t>
      </w:r>
      <w:r w:rsidR="001309E6" w:rsidRPr="002741FA">
        <w:rPr>
          <w:rFonts w:eastAsia="Times New Roman"/>
          <w:lang w:val="en-US" w:eastAsia="de-DE"/>
        </w:rPr>
        <w:t xml:space="preserve"> on online discussions</w:t>
      </w:r>
      <w:r w:rsidR="00553A86" w:rsidRPr="002741FA">
        <w:rPr>
          <w:rFonts w:eastAsia="Times New Roman"/>
          <w:lang w:val="en-US" w:eastAsia="de-DE"/>
        </w:rPr>
        <w:t xml:space="preserve">, all three categories </w:t>
      </w:r>
      <w:r w:rsidR="001309E6" w:rsidRPr="002741FA">
        <w:rPr>
          <w:rFonts w:eastAsia="Times New Roman"/>
          <w:lang w:val="en-US" w:eastAsia="de-DE"/>
        </w:rPr>
        <w:t xml:space="preserve">(i.e., shaping of information and behavior, generation of content, </w:t>
      </w:r>
      <w:r w:rsidR="00450EFC">
        <w:rPr>
          <w:rFonts w:eastAsia="Times New Roman"/>
          <w:lang w:val="en-US" w:eastAsia="de-DE"/>
        </w:rPr>
        <w:t xml:space="preserve">and </w:t>
      </w:r>
      <w:r w:rsidR="001309E6" w:rsidRPr="002741FA">
        <w:rPr>
          <w:rFonts w:eastAsia="Times New Roman"/>
          <w:lang w:val="en-US" w:eastAsia="de-DE"/>
        </w:rPr>
        <w:t>commun</w:t>
      </w:r>
      <w:r w:rsidR="009E2728" w:rsidRPr="002741FA">
        <w:rPr>
          <w:rFonts w:eastAsia="Times New Roman"/>
          <w:lang w:val="en-US" w:eastAsia="de-DE"/>
        </w:rPr>
        <w:t>i</w:t>
      </w:r>
      <w:r w:rsidR="001309E6" w:rsidRPr="002741FA">
        <w:rPr>
          <w:rFonts w:eastAsia="Times New Roman"/>
          <w:lang w:val="en-US" w:eastAsia="de-DE"/>
        </w:rPr>
        <w:t xml:space="preserve">cation) </w:t>
      </w:r>
      <w:r w:rsidR="00553A86" w:rsidRPr="002741FA">
        <w:rPr>
          <w:rFonts w:eastAsia="Times New Roman"/>
          <w:lang w:val="en-US" w:eastAsia="de-DE"/>
        </w:rPr>
        <w:t>are probably relevant.</w:t>
      </w:r>
    </w:p>
    <w:p w14:paraId="28762857" w14:textId="77342EC8" w:rsidR="003C32EB" w:rsidRPr="002741FA" w:rsidRDefault="00553A86" w:rsidP="00542B33">
      <w:pPr>
        <w:pStyle w:val="StandardWeb"/>
        <w:ind w:firstLine="567"/>
        <w:rPr>
          <w:lang w:val="en-US"/>
        </w:rPr>
      </w:pPr>
      <w:r w:rsidRPr="002741FA">
        <w:rPr>
          <w:lang w:val="en-US"/>
        </w:rPr>
        <w:t>Nevertheless</w:t>
      </w:r>
      <w:r w:rsidRPr="002741FA">
        <w:rPr>
          <w:rFonts w:eastAsia="Times New Roman" w:cstheme="minorBidi"/>
          <w:szCs w:val="22"/>
          <w:lang w:val="en-US" w:eastAsia="de-DE"/>
        </w:rPr>
        <w:t>, although these systematizations offer useful heuristics for classifying the opportunities and risks that AI poses for democracy, they do not allow for a critical assessment.</w:t>
      </w:r>
      <w:r w:rsidRPr="002741FA">
        <w:rPr>
          <w:rFonts w:eastAsia="Times New Roman"/>
          <w:lang w:val="en-US" w:eastAsia="de-DE"/>
        </w:rPr>
        <w:t xml:space="preserve"> However, normative theories of democracy can do just that. </w:t>
      </w:r>
      <w:r w:rsidR="00486E66" w:rsidRPr="002741FA">
        <w:rPr>
          <w:rFonts w:eastAsia="Times New Roman"/>
          <w:lang w:val="en-US" w:eastAsia="de-DE"/>
        </w:rPr>
        <w:t xml:space="preserve">They can not only assess various risks to democracy, such as those undoubtedly posed by generative AI in elections </w:t>
      </w:r>
      <w:sdt>
        <w:sdtPr>
          <w:rPr>
            <w:rFonts w:eastAsia="Times New Roman"/>
            <w:lang w:val="en-US" w:eastAsia="de-DE"/>
          </w:rPr>
          <w:alias w:val="To edit, see citavi.com/edit"/>
          <w:tag w:val="CitaviPlaceholder#3da1fbaa-e177-4118-bba6-570b259bca40"/>
          <w:id w:val="-320433727"/>
          <w:placeholder>
            <w:docPart w:val="DefaultPlaceholder_-1854013440"/>
          </w:placeholder>
        </w:sdtPr>
        <w:sdtEndPr/>
        <w:sdtContent>
          <w:r w:rsidR="00486E66" w:rsidRPr="002741FA">
            <w:rPr>
              <w:rFonts w:eastAsia="Times New Roman"/>
              <w:lang w:val="en-US" w:eastAsia="de-DE"/>
            </w:rPr>
            <w:fldChar w:fldCharType="begin"/>
          </w:r>
          <w:r w:rsidR="00082AE4" w:rsidRPr="002741FA">
            <w:rPr>
              <w:rFonts w:eastAsia="Times New Roman"/>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DQyNThhLTA5MzctNDdkYi1iYWMxLWU4NzI2ZGY4ZDc0ZCIsIlJhbmdlTGVuZ3RoIjoyOCwiUmVmZXJlbmNlSWQiOiI2YmE3MjAzZS01MTgwLTRhYzctOTliNC1mNGUzNTA2YTQw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ZS5nLiw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Q4NTUwL0FSWElWLjI0MDguMTI2MTMiLCJVcmlTdHJpbmciOiJodHRwczovL2RvaS5vcmcvMTAuNDg1NTAvYXJYaXYuMjQwOC4xMjY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AyL2FhYWkuMTIxMTAiLCJVcmlTdHJpbmciOiJodHRwczovL2RvaS5vcmcvMTAuMTAwMi9hYWFpLjEyMTE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}</w:instrText>
          </w:r>
          <w:r w:rsidR="00486E66" w:rsidRPr="002741FA">
            <w:rPr>
              <w:rFonts w:eastAsia="Times New Roman"/>
              <w:lang w:val="en-US" w:eastAsia="de-DE"/>
            </w:rPr>
            <w:fldChar w:fldCharType="separate"/>
          </w:r>
          <w:r w:rsidR="00486E66" w:rsidRPr="002741FA">
            <w:rPr>
              <w:rFonts w:eastAsia="Times New Roman"/>
              <w:lang w:val="en-US" w:eastAsia="de-DE"/>
            </w:rPr>
            <w:t>(</w:t>
          </w:r>
          <w:proofErr w:type="spellStart"/>
          <w:r w:rsidR="00486E66" w:rsidRPr="002741FA">
            <w:rPr>
              <w:rFonts w:eastAsia="Times New Roman"/>
              <w:lang w:val="en-US" w:eastAsia="de-DE"/>
            </w:rPr>
            <w:t>Jungherr</w:t>
          </w:r>
          <w:proofErr w:type="spellEnd"/>
          <w:r w:rsidR="00A75749">
            <w:rPr>
              <w:rFonts w:eastAsia="Times New Roman"/>
              <w:lang w:val="en-US" w:eastAsia="de-DE"/>
            </w:rPr>
            <w:t xml:space="preserve">, </w:t>
          </w:r>
          <w:proofErr w:type="spellStart"/>
          <w:r w:rsidR="00A75749" w:rsidRPr="00A75749">
            <w:rPr>
              <w:rFonts w:eastAsia="Times New Roman"/>
              <w:lang w:val="en-US" w:eastAsia="de-DE"/>
            </w:rPr>
            <w:t>Rauchfleisch</w:t>
          </w:r>
          <w:proofErr w:type="spellEnd"/>
          <w:r w:rsidR="00A75749" w:rsidRPr="00A75749">
            <w:rPr>
              <w:rFonts w:eastAsia="Times New Roman"/>
              <w:lang w:val="en-US" w:eastAsia="de-DE"/>
            </w:rPr>
            <w:t xml:space="preserve"> &amp; </w:t>
          </w:r>
          <w:proofErr w:type="spellStart"/>
          <w:r w:rsidR="00A75749" w:rsidRPr="00A75749">
            <w:rPr>
              <w:rFonts w:eastAsia="Times New Roman"/>
              <w:lang w:val="en-US" w:eastAsia="de-DE"/>
            </w:rPr>
            <w:t>Wuttke</w:t>
          </w:r>
          <w:proofErr w:type="spellEnd"/>
          <w:r w:rsidR="00486E66" w:rsidRPr="002741FA">
            <w:rPr>
              <w:rFonts w:eastAsia="Times New Roman"/>
              <w:lang w:val="en-US" w:eastAsia="de-DE"/>
            </w:rPr>
            <w:t xml:space="preserve"> 2024; Srivastava</w:t>
          </w:r>
          <w:r w:rsidR="00D6735E">
            <w:rPr>
              <w:rFonts w:eastAsia="Times New Roman"/>
              <w:lang w:val="en-US" w:eastAsia="de-DE"/>
            </w:rPr>
            <w:t xml:space="preserve">, </w:t>
          </w:r>
          <w:proofErr w:type="spellStart"/>
          <w:r w:rsidR="00D6735E" w:rsidRPr="00D6735E">
            <w:rPr>
              <w:rFonts w:eastAsia="Times New Roman"/>
              <w:lang w:val="en-US" w:eastAsia="de-DE"/>
            </w:rPr>
            <w:t>Nikolich</w:t>
          </w:r>
          <w:proofErr w:type="spellEnd"/>
          <w:r w:rsidR="00D6735E" w:rsidRPr="00D6735E">
            <w:rPr>
              <w:rFonts w:eastAsia="Times New Roman"/>
              <w:lang w:val="en-US" w:eastAsia="de-DE"/>
            </w:rPr>
            <w:t xml:space="preserve"> &amp; Koppel</w:t>
          </w:r>
          <w:r w:rsidR="00486E66" w:rsidRPr="002741FA">
            <w:rPr>
              <w:rFonts w:eastAsia="Times New Roman"/>
              <w:lang w:val="en-US" w:eastAsia="de-DE"/>
            </w:rPr>
            <w:t xml:space="preserve"> 2023)</w:t>
          </w:r>
          <w:r w:rsidR="00486E66" w:rsidRPr="002741FA">
            <w:rPr>
              <w:rFonts w:eastAsia="Times New Roman"/>
              <w:lang w:val="en-US" w:eastAsia="de-DE"/>
            </w:rPr>
            <w:fldChar w:fldCharType="end"/>
          </w:r>
        </w:sdtContent>
      </w:sdt>
      <w:r w:rsidR="00486E66" w:rsidRPr="002741FA">
        <w:rPr>
          <w:rFonts w:eastAsia="Times New Roman"/>
          <w:lang w:val="en-US" w:eastAsia="de-DE"/>
        </w:rPr>
        <w:t xml:space="preserve">, from a sense of unease, but also substantiate them </w:t>
      </w:r>
      <w:r w:rsidR="00450EFC">
        <w:rPr>
          <w:rFonts w:eastAsia="Times New Roman"/>
          <w:lang w:val="en-US" w:eastAsia="de-DE"/>
        </w:rPr>
        <w:t>based on</w:t>
      </w:r>
      <w:r w:rsidR="00486E66" w:rsidRPr="002741FA">
        <w:rPr>
          <w:rFonts w:eastAsia="Times New Roman"/>
          <w:lang w:val="en-US" w:eastAsia="de-DE"/>
        </w:rPr>
        <w:t xml:space="preserve"> normative criteria. </w:t>
      </w:r>
      <w:r w:rsidR="00DA7A67" w:rsidRPr="002741FA">
        <w:rPr>
          <w:lang w:val="en-US"/>
        </w:rPr>
        <w:t xml:space="preserve">In </w:t>
      </w:r>
      <w:r w:rsidRPr="002741FA">
        <w:rPr>
          <w:lang w:val="en-US"/>
        </w:rPr>
        <w:t>addition</w:t>
      </w:r>
      <w:r w:rsidR="00DA7A67" w:rsidRPr="002741FA">
        <w:rPr>
          <w:lang w:val="en-US"/>
        </w:rPr>
        <w:t>, normative standards, such as those established by deliberative theories</w:t>
      </w:r>
      <w:r w:rsidR="00512590" w:rsidRPr="002741FA">
        <w:rPr>
          <w:lang w:val="en-US"/>
        </w:rPr>
        <w:t>,</w:t>
      </w:r>
      <w:r w:rsidR="00DA7A67" w:rsidRPr="002741FA">
        <w:rPr>
          <w:lang w:val="en-US"/>
        </w:rPr>
        <w:t xml:space="preserve"> are</w:t>
      </w:r>
      <w:r w:rsidR="00F262BC">
        <w:rPr>
          <w:lang w:val="en-US"/>
        </w:rPr>
        <w:t>,</w:t>
      </w:r>
      <w:r w:rsidR="00DA7A67" w:rsidRPr="002741FA">
        <w:rPr>
          <w:lang w:val="en-US"/>
        </w:rPr>
        <w:t xml:space="preserve"> </w:t>
      </w:r>
      <w:r w:rsidRPr="002741FA">
        <w:rPr>
          <w:lang w:val="en-US"/>
        </w:rPr>
        <w:t xml:space="preserve">in our view </w:t>
      </w:r>
      <w:r w:rsidR="00DA7A67" w:rsidRPr="002741FA">
        <w:rPr>
          <w:lang w:val="en-US"/>
        </w:rPr>
        <w:t>particularly</w:t>
      </w:r>
      <w:r w:rsidR="00F262BC">
        <w:rPr>
          <w:lang w:val="en-US"/>
        </w:rPr>
        <w:t>,</w:t>
      </w:r>
      <w:r w:rsidR="00DA7A67" w:rsidRPr="002741FA">
        <w:rPr>
          <w:lang w:val="en-US"/>
        </w:rPr>
        <w:t xml:space="preserve"> </w:t>
      </w:r>
      <w:r w:rsidR="00512590" w:rsidRPr="002741FA">
        <w:rPr>
          <w:lang w:val="en-US"/>
        </w:rPr>
        <w:t xml:space="preserve">well suited </w:t>
      </w:r>
      <w:r w:rsidR="00DA7A67" w:rsidRPr="002741FA">
        <w:rPr>
          <w:lang w:val="en-US"/>
        </w:rPr>
        <w:t xml:space="preserve">not </w:t>
      </w:r>
      <w:r w:rsidR="00512590" w:rsidRPr="002741FA">
        <w:rPr>
          <w:lang w:val="en-US"/>
        </w:rPr>
        <w:t xml:space="preserve">only to assess </w:t>
      </w:r>
      <w:r w:rsidR="00DA7A67" w:rsidRPr="002741FA">
        <w:rPr>
          <w:lang w:val="en-US"/>
        </w:rPr>
        <w:t xml:space="preserve">the potential of AI for online public </w:t>
      </w:r>
      <w:r w:rsidR="00166D05" w:rsidRPr="002741FA">
        <w:rPr>
          <w:lang w:val="en-US"/>
        </w:rPr>
        <w:t>discourse</w:t>
      </w:r>
      <w:r w:rsidR="00DA7A67" w:rsidRPr="002741FA">
        <w:rPr>
          <w:lang w:val="en-US"/>
        </w:rPr>
        <w:t xml:space="preserve">, but also </w:t>
      </w:r>
      <w:r w:rsidR="00512590" w:rsidRPr="002741FA">
        <w:rPr>
          <w:lang w:val="en-US"/>
        </w:rPr>
        <w:t xml:space="preserve">to </w:t>
      </w:r>
      <w:r w:rsidR="00DA7A67" w:rsidRPr="002741FA">
        <w:rPr>
          <w:lang w:val="en-US"/>
        </w:rPr>
        <w:t>actively shap</w:t>
      </w:r>
      <w:r w:rsidR="00512590" w:rsidRPr="002741FA">
        <w:rPr>
          <w:lang w:val="en-US"/>
        </w:rPr>
        <w:t>e</w:t>
      </w:r>
      <w:r w:rsidR="00DA7A67" w:rsidRPr="002741FA">
        <w:rPr>
          <w:lang w:val="en-US"/>
        </w:rPr>
        <w:t xml:space="preserve"> </w:t>
      </w:r>
      <w:r w:rsidR="00512590" w:rsidRPr="002741FA">
        <w:rPr>
          <w:lang w:val="en-US"/>
        </w:rPr>
        <w:t xml:space="preserve">its </w:t>
      </w:r>
      <w:r w:rsidR="00166D05" w:rsidRPr="002741FA">
        <w:rPr>
          <w:lang w:val="en-US"/>
        </w:rPr>
        <w:t>development</w:t>
      </w:r>
      <w:r w:rsidR="003C32EB" w:rsidRPr="002741FA">
        <w:rPr>
          <w:lang w:val="en-US"/>
        </w:rPr>
        <w:t xml:space="preserve">, due to their paradigmatic status in the field </w:t>
      </w:r>
      <w:sdt>
        <w:sdtPr>
          <w:rPr>
            <w:lang w:val="en-US"/>
          </w:rPr>
          <w:alias w:val="To edit, see citavi.com/edit"/>
          <w:tag w:val="CitaviPlaceholder#fee9ab7a-bc33-410b-bdc6-f02dfab8dc99"/>
          <w:id w:val="578871552"/>
          <w:placeholder>
            <w:docPart w:val="45C6764B31A0414ABC801A012889EE20"/>
          </w:placeholder>
        </w:sdtPr>
        <w:sdtEndPr/>
        <w:sdtContent>
          <w:r w:rsidR="00D648E7" w:rsidRPr="002741FA">
            <w:rPr>
              <w:lang w:val="en-US"/>
            </w:rPr>
            <w:fldChar w:fldCharType="begin"/>
          </w:r>
          <w:r w:rsidR="00D648E7" w:rsidRPr="002741F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WUwMzFiLTdkYTktNDI2Ny05NTQ0LWI2MGQ0NDdiMWUzYiIsIlJhbmdlTGVuZ3RoIjoyOCwiUmVmZXJlbmNlSWQiOiJjNTc0ZjJkMy1iYzBkLTQ5NzktODdhYy0zZjMwZDg0MGVm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HdlaW5tXFxBcHBEYXRhXFxMb2NhbFxcVGVtcFxcZTA0cHoyM2IuanBnIiwiVXJpU3RyaW5nIjoiYzU3NGYyZDMtYmMwZC00OTc5LTg3YWMtM2YzMGQ4NDBlZm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vc28vOTc4MDE5OTY3MjE5Ni4wMDEuMDAwMSIsIkVkaXRvcnMiOltdLCJFZGl0aW9uIjoiRmlyc3QgZWRpdGlvbiIsIkV2YWx1YXRpb25Db21wbGV4aXR5IjowLCJFdmFsdWF0aW9uU291cmNlVGV4dEZvcm1hdCI6MCwiR3JvdXBzIjpbXSwiSGFzTGFiZWwxIjpmYWxzZSwiSGFzTGFiZWwyIjpmYWxzZSwiSXNibiI6Ijk3OC0wLTE5LTk2NzIxOS02Ii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94Zm9yZHNjaG9sYXJzaGlwLmNvbS92aWV3LzEwLjEwOTMvb3NvLzk3ODAxOTk2NzIxOTYuMDAxLjAwMDEvb3NvLTk3ODAxOTk2NzIxOTYiLCJVcmlTdHJpbmciOiJodHRwczovL3d3dy5veGZvcmRzY2hvbGFyc2hpcC5jb20vdmlldy8xMC4xMDkzL29zby85NzgwMTk5NjcyMTk2LjAwMS4wMDAxL29zby05NzgwMTk5Njcy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YXJpbmEgV2Vpbm1hbm4iLCJDcmVhdGVkT24iOiIyMDIzLTA3LTE3VDE2OjI0OjIzIiwiTW9kaWZpZWRCeSI6Il9DYXJpbmEgV2Vpbm1hbm4iLCJJZCI6IjFhZTQxMTZjLWUyYmItNGVkMC1iMjAyLTFkY2EzYzc4MTZhZSIsIk1vZGlmaWVkT24iOiIyMDIzLTA3LTE3VDE2OjI0OjI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5My9vc28vOTc4MDE5OTY3MjE5Ni4wMDEuMDAwMSIsIlVyaVN0cmluZyI6Imh0dHBzOi8vZG9pLm9yZy8xMC4xMDkzL29zby85NzgwMTk5NjcyMTk2LjAwMS4wMDA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U2ltb25lIiwiTGFzdE5hbWUiOiJDaGFtYmVycyIsIlByb3RlY3RlZCI6ZmFsc2UsIlNleCI6MCwiQ3JlYXRlZEJ5IjoiX0NhcmluYSBXZWlubWFubiIsIkNyZWF0ZWRPbiI6IjIwMjEtMDYtMzBUMDQ6NTU6NTUiLCJNb2RpZmllZEJ5IjoiX0NhcmluYSBXZWlubWFubiIsIklkIjoiNjM2ZWNiMGItYWEyYS00ZmY5LWFkMTItY2QwOGI4MDQ3OWQxIiwiTW9kaWZpZWRPbiI6IjIwMjEtMDYtMzBUMDQ6NTU6NTUiLCJQcm9qZWN0Ijp7IiRyZWYiOiI4In19XSwiQ2l0YXRpb25LZXlVcGRhdGVUeXBlIjowLCJDb2xsYWJvcmF0b3JzIjpbXSwiRG9pIjoiMTAuMTE0Ni9hbm51cmV2LnBvbGlzY2kuNi4xMjE5MDEuMDg1NTM4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E0Ni9hbm51cmV2LnBvbGlzY2kuNi4xMjE5MDEuMDg1NTM4IiwiVXJpU3RyaW5nIjoiaHR0cHM6Ly9kb2kub3JnLzEwLjExNDYvYW5udXJldi5wb2xpc2NpLjYuMTIxOTAxLjA4NTUz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}</w:instrText>
          </w:r>
          <w:r w:rsidR="00D648E7" w:rsidRPr="002741FA">
            <w:rPr>
              <w:lang w:val="en-US"/>
            </w:rPr>
            <w:fldChar w:fldCharType="separate"/>
          </w:r>
          <w:r w:rsidR="00D648E7" w:rsidRPr="002741FA">
            <w:rPr>
              <w:lang w:val="en-US"/>
            </w:rPr>
            <w:t>(</w:t>
          </w:r>
          <w:proofErr w:type="spellStart"/>
          <w:r w:rsidR="00D648E7" w:rsidRPr="002741FA">
            <w:rPr>
              <w:lang w:val="en-US"/>
            </w:rPr>
            <w:t>Friess</w:t>
          </w:r>
          <w:proofErr w:type="spellEnd"/>
          <w:r w:rsidR="00D648E7" w:rsidRPr="002741FA">
            <w:rPr>
              <w:lang w:val="en-US"/>
            </w:rPr>
            <w:t xml:space="preserve"> &amp; </w:t>
          </w:r>
          <w:proofErr w:type="spellStart"/>
          <w:r w:rsidR="00D648E7" w:rsidRPr="002741FA">
            <w:rPr>
              <w:lang w:val="en-US"/>
            </w:rPr>
            <w:t>Eilders</w:t>
          </w:r>
          <w:proofErr w:type="spellEnd"/>
          <w:r w:rsidR="00D648E7" w:rsidRPr="002741FA">
            <w:rPr>
              <w:lang w:val="en-US"/>
            </w:rPr>
            <w:t xml:space="preserve"> 2015)</w:t>
          </w:r>
          <w:r w:rsidR="00D648E7" w:rsidRPr="002741FA">
            <w:rPr>
              <w:lang w:val="en-US"/>
            </w:rPr>
            <w:fldChar w:fldCharType="end"/>
          </w:r>
        </w:sdtContent>
      </w:sdt>
      <w:r w:rsidR="00D648E7" w:rsidRPr="002741FA">
        <w:rPr>
          <w:lang w:val="en-US"/>
        </w:rPr>
        <w:t>.</w:t>
      </w:r>
    </w:p>
    <w:p w14:paraId="466041CA" w14:textId="6955BC71" w:rsidR="00B32C5A" w:rsidRPr="002741FA" w:rsidRDefault="00697806" w:rsidP="00C44381">
      <w:pPr>
        <w:spacing w:after="120"/>
        <w:ind w:firstLine="567"/>
        <w:jc w:val="both"/>
        <w:rPr>
          <w:rFonts w:cs="Times New Roman"/>
          <w:lang w:val="en-US"/>
        </w:rPr>
      </w:pPr>
      <w:r w:rsidRPr="002741FA">
        <w:rPr>
          <w:rFonts w:cs="Times New Roman"/>
          <w:lang w:val="en-US"/>
        </w:rPr>
        <w:lastRenderedPageBreak/>
        <w:t xml:space="preserve">The concept of deliberation originates </w:t>
      </w:r>
      <w:r w:rsidR="00512590" w:rsidRPr="002741FA">
        <w:rPr>
          <w:rFonts w:cs="Times New Roman"/>
          <w:lang w:val="en-US"/>
        </w:rPr>
        <w:t xml:space="preserve">from </w:t>
      </w:r>
      <w:r w:rsidRPr="002741FA">
        <w:rPr>
          <w:rFonts w:cs="Times New Roman"/>
          <w:lang w:val="en-US"/>
        </w:rPr>
        <w:t xml:space="preserve">the literature on deliberative democracy </w:t>
      </w:r>
      <w:sdt>
        <w:sdtPr>
          <w:rPr>
            <w:rFonts w:cs="Times New Roman"/>
            <w:lang w:val="en-US"/>
          </w:rPr>
          <w:alias w:val="To edit, see citavi.com/edit"/>
          <w:tag w:val="CitaviPlaceholder#abde6593-e08e-4ddd-9ee8-f8f8bbd862fa"/>
          <w:id w:val="-2058382929"/>
          <w:placeholder>
            <w:docPart w:val="DefaultPlaceholder_-1854013440"/>
          </w:placeholder>
        </w:sdtPr>
        <w:sdtEndPr/>
        <w:sdtContent>
          <w:r w:rsidR="00D37010" w:rsidRPr="002741FA">
            <w:rPr>
              <w:rFonts w:cs="Times New Roman"/>
              <w:lang w:val="en-US"/>
            </w:rPr>
            <w:fldChar w:fldCharType="begin"/>
          </w:r>
          <w:r w:rsidR="00CF2B81"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GU1MmFiLTg2MTUtNDdjYy1iNzE1LTIwZGJiN2YyMWU1NiIsIlJhbmdlTGVuZ3RoIjoyNSwiUmVmZXJlbmNlSWQiOiJkZDhhMGIzNi0zYjNlLTQ3M2MtOTI2NC1mZmE5NDM5Y2Y0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NhcmluYVdlaW5tYW5uXFxvd25DbG91ZFxcNzcgTGl0ZXJhdHVyXFxDaXRhdmkgNlxcUHJvamVjdHNcXERpc3NlcnRhdGlvblxcQ2l0YXZpIEF0dGFjaG1lbnRzXFxDb3ZlcnNcXEd1dG1hbm4sIFRob21wc29uIDIwMDQgLSBXaHkgZGVsaWJlcmF0ZSBkZW1vY3JhY3kuanBnIiwiVXJpU3RyaW5nIjoiZGQ4YTBiMzYtM2IzZS00NzNjLTkyNjQtZmZhOTQzOWNmND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Y5MS0xMjAxOS01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3ODUwNDYzMzIiLCJVcmlTdHJpbmciOiJodHRwOi8vd3d3LndvcmxkY2F0Lm9yZy9vY2xjLzc4NTA0NjMz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SsO8cmdlbiIsIkxhc3ROYW1lIjoiSGFiZXJtYXMiLCJQcm90ZWN0ZWQiOmZhbHNlLCJTZXgiOjIsIkNyZWF0ZWRCeSI6Il9DYXJpbmEgV2Vpbm1hbm4iLCJDcmVhdGVkT24iOiIyMDIxLTA2LTMwVDA0OjU1OjU1IiwiTW9kaWZpZWRCeSI6Il9DYXJpbmEgV2Vpbm1hbm4iLCJJZCI6IjQ1ZmE0ZmM4LWQ4NGUtNDNiNC1iNDhiLTI0NjZmMDBiNmYxNyIsIk1vZGlmaWVkT24iOiIyMDIxLTA2LTMwVDA0OjU1OjU1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3d3cud29ybGRjYXQub3JnL29jbGMvODMyNTM4NzQ4IiwiVXJpU3RyaW5nIjoiaHR0cDovL3d3dy53b3JsZGNhdC5vcmcvb2NsYy84MzI1Mzg3NDg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}</w:instrText>
          </w:r>
          <w:r w:rsidR="00D37010" w:rsidRPr="002741FA">
            <w:rPr>
              <w:rFonts w:cs="Times New Roman"/>
              <w:lang w:val="en-US"/>
            </w:rPr>
            <w:fldChar w:fldCharType="separate"/>
          </w:r>
          <w:r w:rsidR="006B5A67" w:rsidRPr="002741FA">
            <w:rPr>
              <w:rFonts w:cs="Times New Roman"/>
              <w:lang w:val="en-US"/>
            </w:rPr>
            <w:t>(Gutmann &amp; Thompson 2004; Habermas 1996)</w:t>
          </w:r>
          <w:r w:rsidR="00D37010" w:rsidRPr="002741FA">
            <w:rPr>
              <w:rFonts w:cs="Times New Roman"/>
              <w:lang w:val="en-US"/>
            </w:rPr>
            <w:fldChar w:fldCharType="end"/>
          </w:r>
        </w:sdtContent>
      </w:sdt>
      <w:r w:rsidRPr="002741FA">
        <w:rPr>
          <w:rFonts w:cs="Times New Roman"/>
          <w:lang w:val="en-US"/>
        </w:rPr>
        <w:t xml:space="preserve">. </w:t>
      </w:r>
      <w:r w:rsidR="00512590" w:rsidRPr="002741FA">
        <w:rPr>
          <w:rFonts w:cs="Times New Roman"/>
          <w:lang w:val="en-US"/>
        </w:rPr>
        <w:t>In essence, d</w:t>
      </w:r>
      <w:r w:rsidRPr="002741FA">
        <w:rPr>
          <w:rFonts w:cs="Times New Roman"/>
          <w:lang w:val="en-US"/>
        </w:rPr>
        <w:t>eliberative democrats argue that a certain type of communication</w:t>
      </w:r>
      <w:r w:rsidR="00517F75" w:rsidRPr="002741FA">
        <w:rPr>
          <w:rFonts w:cs="Times New Roman"/>
          <w:lang w:val="en-US"/>
        </w:rPr>
        <w:t xml:space="preserve">, </w:t>
      </w:r>
      <w:r w:rsidR="00512590" w:rsidRPr="002741FA">
        <w:rPr>
          <w:rFonts w:cs="Times New Roman"/>
          <w:lang w:val="en-US"/>
        </w:rPr>
        <w:t>namely</w:t>
      </w:r>
      <w:r w:rsidR="00517F75" w:rsidRPr="002741FA">
        <w:rPr>
          <w:rFonts w:cs="Times New Roman"/>
          <w:lang w:val="en-US"/>
        </w:rPr>
        <w:t xml:space="preserve"> </w:t>
      </w:r>
      <w:r w:rsidRPr="002741FA">
        <w:rPr>
          <w:rFonts w:cs="Times New Roman"/>
          <w:lang w:val="en-US"/>
        </w:rPr>
        <w:t>deliberation</w:t>
      </w:r>
      <w:r w:rsidR="00517F75" w:rsidRPr="002741FA">
        <w:rPr>
          <w:rFonts w:cs="Times New Roman"/>
          <w:lang w:val="en-US"/>
        </w:rPr>
        <w:t>,</w:t>
      </w:r>
      <w:r w:rsidRPr="002741FA">
        <w:rPr>
          <w:rFonts w:cs="Times New Roman"/>
          <w:lang w:val="en-US"/>
        </w:rPr>
        <w:t xml:space="preserve"> can lead to several democratically desirable outcomes</w:t>
      </w:r>
      <w:r w:rsidR="00512590" w:rsidRPr="002741FA">
        <w:rPr>
          <w:rFonts w:cs="Times New Roman"/>
          <w:lang w:val="en-US"/>
        </w:rPr>
        <w:t>,</w:t>
      </w:r>
      <w:r w:rsidR="00517F75" w:rsidRPr="002741FA">
        <w:rPr>
          <w:rFonts w:cs="Times New Roman"/>
          <w:lang w:val="en-US"/>
        </w:rPr>
        <w:t xml:space="preserve"> such as increased political tolerance and participation</w:t>
      </w:r>
      <w:r w:rsidRPr="002741FA">
        <w:rPr>
          <w:rFonts w:cs="Times New Roman"/>
          <w:lang w:val="en-US"/>
        </w:rPr>
        <w:t xml:space="preserve"> </w:t>
      </w:r>
      <w:sdt>
        <w:sdtPr>
          <w:rPr>
            <w:rFonts w:cs="Times New Roman"/>
            <w:lang w:val="en-US"/>
          </w:rPr>
          <w:alias w:val="To edit, see citavi.com/edit"/>
          <w:tag w:val="CitaviPlaceholder#fffe9efc-b9c5-4a2b-b7b8-a5deeb22ec68"/>
          <w:id w:val="-1525705013"/>
          <w:placeholder>
            <w:docPart w:val="DefaultPlaceholder_-1854013440"/>
          </w:placeholder>
        </w:sdtPr>
        <w:sdtEndPr/>
        <w:sdtContent>
          <w:r w:rsidR="00D37010" w:rsidRPr="002741FA">
            <w:rPr>
              <w:rFonts w:cs="Times New Roman"/>
              <w:lang w:val="en-US"/>
            </w:rPr>
            <w:fldChar w:fldCharType="begin"/>
          </w:r>
          <w:r w:rsidR="00CF2B81"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ZmU3ZjcwLTZmYTktNDMwMi04MDExLTZkNWNkNDQwNDlhNCIsIlJhbmdlU3RhcnQiOjI2LCJSYW5nZUxlbmd0aCI6MTMsIlJlZmVyZW5jZUlkIjoiMzMzY2I4M2YtNzVmYi00ZGRhLWFjNjItNGEzMDUwMmQ4Mjk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i9hbm51cmV2LnBvbGlzY2kuMTEuMDgxMzA2LjA3MDMwOCIsIlVyaVN0cmluZyI6Imh0dHBzOi8vZG9pLm9yZy8xMC4xMTQ2L2FubnVyZXYucG9saXNjaS4xMS4wODEzMDYuMDcwMzA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5My9veGZvcmRoYi85NzgwMTk4NzQ3MzY5LjAxMy4yNiIsIlVyaVN0cmluZyI6Imh0dHBzOi8vZG9pLm9yZy8xMC4xMDkzL294Zm9yZGhiLzk3ODAxOTg3NDczNjkuMDEzLjI2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}</w:instrText>
          </w:r>
          <w:r w:rsidR="00D37010" w:rsidRPr="002741FA">
            <w:rPr>
              <w:rFonts w:cs="Times New Roman"/>
              <w:lang w:val="en-US"/>
            </w:rPr>
            <w:fldChar w:fldCharType="separate"/>
          </w:r>
          <w:r w:rsidR="006B5A67" w:rsidRPr="002741FA">
            <w:rPr>
              <w:rFonts w:cs="Times New Roman"/>
              <w:lang w:val="en-US"/>
            </w:rPr>
            <w:t>(Mutz 2008)</w:t>
          </w:r>
          <w:r w:rsidR="00D37010" w:rsidRPr="002741FA">
            <w:rPr>
              <w:rFonts w:cs="Times New Roman"/>
              <w:lang w:val="en-US"/>
            </w:rPr>
            <w:fldChar w:fldCharType="end"/>
          </w:r>
        </w:sdtContent>
      </w:sdt>
      <w:r w:rsidRPr="002741FA">
        <w:rPr>
          <w:rFonts w:cs="Times New Roman"/>
          <w:lang w:val="en-US"/>
        </w:rPr>
        <w:t xml:space="preserve">. </w:t>
      </w:r>
      <w:r w:rsidR="00C07306" w:rsidRPr="002741FA">
        <w:rPr>
          <w:rFonts w:cs="Times New Roman"/>
          <w:lang w:val="en-US"/>
        </w:rPr>
        <w:t xml:space="preserve">While there are many readings of the theoretical literature and competing conceptions </w:t>
      </w:r>
      <w:r w:rsidR="00497F07" w:rsidRPr="002741FA">
        <w:rPr>
          <w:rFonts w:cs="Times New Roman"/>
          <w:lang w:val="en-US"/>
        </w:rPr>
        <w:t xml:space="preserve">of </w:t>
      </w:r>
      <w:r w:rsidR="00C07306" w:rsidRPr="002741FA">
        <w:rPr>
          <w:rFonts w:cs="Times New Roman"/>
          <w:lang w:val="en-US"/>
        </w:rPr>
        <w:t xml:space="preserve">what exactly constitutes deliberation </w:t>
      </w:r>
      <w:sdt>
        <w:sdtPr>
          <w:rPr>
            <w:rFonts w:cs="Times New Roman"/>
            <w:lang w:val="en-US"/>
          </w:rPr>
          <w:alias w:val="To edit, see citavi.com/edit"/>
          <w:tag w:val="CitaviPlaceholder#eb479ed0-577e-4cf2-93d6-da42ae56a906"/>
          <w:id w:val="1489980498"/>
          <w:placeholder>
            <w:docPart w:val="DefaultPlaceholder_-1854013440"/>
          </w:placeholder>
        </w:sdtPr>
        <w:sdtEndPr/>
        <w:sdtContent>
          <w:r w:rsidR="00BF2BD8"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TFiOTIzLTQ3NWItNDdkOS1hMTZlLTEyYjE3YjE5ZjE5MiIsIlJhbmdlTGVuZ3RoIjoyNCwiUmVmZXJlbmNlSWQiOiI2YmZiMDA0Yy0xZjdjLTRhMDItYWFlNS0yZDdjYTUwMzkyY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ouMTQ2Ny05NzYwLjIwMDkuMDAzNDIueCIsIlVyaVN0cmluZyI6Imh0dHBzOi8vZG9pLm9yZy8xMC4xMTExL2ouMTQ2Ny05NzYwLjIwMDkuMDAzNDIue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}</w:instrText>
          </w:r>
          <w:r w:rsidR="00BF2BD8" w:rsidRPr="002741FA">
            <w:rPr>
              <w:rFonts w:cs="Times New Roman"/>
              <w:lang w:val="en-US"/>
            </w:rPr>
            <w:fldChar w:fldCharType="separate"/>
          </w:r>
          <w:r w:rsidR="00BF2BD8" w:rsidRPr="002741FA">
            <w:rPr>
              <w:rFonts w:cs="Times New Roman"/>
              <w:lang w:val="en-US"/>
            </w:rPr>
            <w:t>(</w:t>
          </w:r>
          <w:proofErr w:type="spellStart"/>
          <w:r w:rsidR="00BF2BD8" w:rsidRPr="002741FA">
            <w:rPr>
              <w:rFonts w:cs="Times New Roman"/>
              <w:lang w:val="en-US"/>
            </w:rPr>
            <w:t>Bächtiger</w:t>
          </w:r>
          <w:proofErr w:type="spellEnd"/>
          <w:r w:rsidR="00BF2BD8" w:rsidRPr="002741FA">
            <w:rPr>
              <w:rFonts w:cs="Times New Roman"/>
              <w:lang w:val="en-US"/>
            </w:rPr>
            <w:t xml:space="preserve"> et al. 2010)</w:t>
          </w:r>
          <w:r w:rsidR="00BF2BD8" w:rsidRPr="002741FA">
            <w:rPr>
              <w:rFonts w:cs="Times New Roman"/>
              <w:lang w:val="en-US"/>
            </w:rPr>
            <w:fldChar w:fldCharType="end"/>
          </w:r>
        </w:sdtContent>
      </w:sdt>
      <w:r w:rsidR="00C07306" w:rsidRPr="002741FA">
        <w:rPr>
          <w:rFonts w:cs="Times New Roman"/>
          <w:lang w:val="en-US"/>
        </w:rPr>
        <w:t xml:space="preserve">, most authors share the idea that deliberation is a constructive and respectful exchange of reasons among equal participants </w:t>
      </w:r>
      <w:sdt>
        <w:sdtPr>
          <w:rPr>
            <w:rFonts w:cs="Times New Roman"/>
            <w:lang w:val="en-US"/>
          </w:rPr>
          <w:alias w:val="To edit, see citavi.com/edit"/>
          <w:tag w:val="CitaviPlaceholder#fee9ab7a-bc33-410b-bdc6-f02dfab8dc99"/>
          <w:id w:val="-2038120291"/>
          <w:placeholder>
            <w:docPart w:val="7FEE16FE1A2F404686513B451F6C6937"/>
          </w:placeholder>
        </w:sdtPr>
        <w:sdtEndPr/>
        <w:sdtContent>
          <w:r w:rsidR="00C07306"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WUwMzFiLTdkYTktNDI2Ny05NTQ0LWI2MGQ0NDdiMWUzYiIsIlJhbmdlTGVuZ3RoIjoyOCwiUmVmZXJlbmNlSWQiOiJjNTc0ZjJkMy1iYzBkLTQ5NzktODdhYy0zZjMwZDg0MGVm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HdlaW5tXFxBcHBEYXRhXFxMb2NhbFxcVGVtcFxcZTA0cHoyM2IuanBnIiwiVXJpU3RyaW5nIjoiYzU3NGYyZDMtYmMwZC00OTc5LTg3YWMtM2YzMGQ4NDBlZm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vc28vOTc4MDE5OTY3MjE5Ni4wMDEuMDAwMSIsIkVkaXRvcnMiOltdLCJFZGl0aW9uIjoiRmlyc3QgZWRpdGlvbiIsIkV2YWx1YXRpb25Db21wbGV4aXR5IjowLCJFdmFsdWF0aW9uU291cmNlVGV4dEZvcm1hdCI6MCwiR3JvdXBzIjpbXSwiSGFzTGFiZWwxIjpmYWxzZSwiSGFzTGFiZWwyIjpmYWxzZSwiSXNibiI6Ijk3OC0wLTE5LTk2NzIxOS02Ii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94Zm9yZHNjaG9sYXJzaGlwLmNvbS92aWV3LzEwLjEwOTMvb3NvLzk3ODAxOTk2NzIxOTYuMDAxLjAwMDEvb3NvLTk3ODAxOTk2NzIxOTYiLCJVcmlTdHJpbmciOiJodHRwczovL3d3dy5veGZvcmRzY2hvbGFyc2hpcC5jb20vdmlldy8xMC4xMDkzL29zby85NzgwMTk5NjcyMTk2LjAwMS4wMDAxL29zby05NzgwMTk5Njcy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YXJpbmEgV2Vpbm1hbm4iLCJDcmVhdGVkT24iOiIyMDIzLTA3LTE3VDE2OjI0OjIzIiwiTW9kaWZpZWRCeSI6Il9DYXJpbmEgV2Vpbm1hbm4iLCJJZCI6IjFhZTQxMTZjLWUyYmItNGVkMC1iMjAyLTFkY2EzYzc4MTZhZSIsIk1vZGlmaWVkT24iOiIyMDIzLTA3LTE3VDE2OjI0OjI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5My9vc28vOTc4MDE5OTY3MjE5Ni4wMDEuMDAwMSIsIlVyaVN0cmluZyI6Imh0dHBzOi8vZG9pLm9yZy8xMC4xMDkzL29zby85NzgwMTk5NjcyMTk2LjAwMS4wMDA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U2ltb25lIiwiTGFzdE5hbWUiOiJDaGFtYmVycyIsIlByb3RlY3RlZCI6ZmFsc2UsIlNleCI6MCwiQ3JlYXRlZEJ5IjoiX0NhcmluYSBXZWlubWFubiIsIkNyZWF0ZWRPbiI6IjIwMjEtMDYtMzBUMDQ6NTU6NTUiLCJNb2RpZmllZEJ5IjoiX0NhcmluYSBXZWlubWFubiIsIklkIjoiNjM2ZWNiMGItYWEyYS00ZmY5LWFkMTItY2QwOGI4MDQ3OWQxIiwiTW9kaWZpZWRPbiI6IjIwMjEtMDYtMzBUMDQ6NTU6NTUiLCJQcm9qZWN0Ijp7IiRyZWYiOiI4In19XSwiQ2l0YXRpb25LZXlVcGRhdGVUeXBlIjowLCJDb2xsYWJvcmF0b3JzIjpbXSwiRG9pIjoiMTAuMTE0Ni9hbm51cmV2LnBvbGlzY2kuNi4xMjE5MDEuMDg1NTM4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E0Ni9hbm51cmV2LnBvbGlzY2kuNi4xMjE5MDEuMDg1NTM4IiwiVXJpU3RyaW5nIjoiaHR0cHM6Ly9kb2kub3JnLzEwLjExNDYvYW5udXJldi5wb2xpc2NpLjYuMTIxOTAxLjA4NTUz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}</w:instrText>
          </w:r>
          <w:r w:rsidR="00C07306" w:rsidRPr="002741FA">
            <w:rPr>
              <w:rFonts w:cs="Times New Roman"/>
              <w:lang w:val="en-US"/>
            </w:rPr>
            <w:fldChar w:fldCharType="separate"/>
          </w:r>
          <w:r w:rsidR="00C07306" w:rsidRPr="002741FA">
            <w:rPr>
              <w:rFonts w:cs="Times New Roman"/>
              <w:lang w:val="en-US"/>
            </w:rPr>
            <w:t>(</w:t>
          </w:r>
          <w:proofErr w:type="spellStart"/>
          <w:r w:rsidR="009A2EFF" w:rsidRPr="002741FA">
            <w:rPr>
              <w:rFonts w:cs="Times New Roman"/>
              <w:lang w:val="en-US"/>
            </w:rPr>
            <w:t>Friess</w:t>
          </w:r>
          <w:proofErr w:type="spellEnd"/>
          <w:r w:rsidR="009A2EFF" w:rsidRPr="002741FA">
            <w:rPr>
              <w:rFonts w:cs="Times New Roman"/>
              <w:lang w:val="en-US"/>
            </w:rPr>
            <w:t xml:space="preserve"> &amp; </w:t>
          </w:r>
          <w:proofErr w:type="spellStart"/>
          <w:r w:rsidR="009A2EFF" w:rsidRPr="002741FA">
            <w:rPr>
              <w:rFonts w:cs="Times New Roman"/>
              <w:lang w:val="en-US"/>
            </w:rPr>
            <w:t>Eilders</w:t>
          </w:r>
          <w:proofErr w:type="spellEnd"/>
          <w:r w:rsidR="009A2EFF" w:rsidRPr="002741FA">
            <w:rPr>
              <w:rFonts w:cs="Times New Roman"/>
              <w:lang w:val="en-US"/>
            </w:rPr>
            <w:t xml:space="preserve"> 2015</w:t>
          </w:r>
          <w:r w:rsidR="00C07306" w:rsidRPr="002741FA">
            <w:rPr>
              <w:rFonts w:cs="Times New Roman"/>
              <w:lang w:val="en-US"/>
            </w:rPr>
            <w:t>)</w:t>
          </w:r>
          <w:r w:rsidR="00C07306" w:rsidRPr="002741FA">
            <w:rPr>
              <w:rFonts w:cs="Times New Roman"/>
              <w:lang w:val="en-US"/>
            </w:rPr>
            <w:fldChar w:fldCharType="end"/>
          </w:r>
        </w:sdtContent>
      </w:sdt>
      <w:r w:rsidR="00C07306" w:rsidRPr="002741FA">
        <w:rPr>
          <w:rFonts w:cs="Times New Roman"/>
          <w:lang w:val="en-US"/>
        </w:rPr>
        <w:t>. Following this minimal consensus, this study will define deliberation as a demanding type of communication characterized by the norms of civility, equality, rationality</w:t>
      </w:r>
      <w:r w:rsidR="00BF2BD8" w:rsidRPr="002741FA">
        <w:rPr>
          <w:rFonts w:cs="Times New Roman"/>
          <w:lang w:val="en-US"/>
        </w:rPr>
        <w:t>,</w:t>
      </w:r>
      <w:r w:rsidR="00C07306" w:rsidRPr="002741FA">
        <w:rPr>
          <w:rFonts w:cs="Times New Roman"/>
          <w:lang w:val="en-US"/>
        </w:rPr>
        <w:t xml:space="preserve"> and reciprocity</w:t>
      </w:r>
      <w:r w:rsidR="009E2728" w:rsidRPr="002741FA">
        <w:rPr>
          <w:rFonts w:cs="Times New Roman"/>
          <w:lang w:val="en-US"/>
        </w:rPr>
        <w:t xml:space="preserve">. </w:t>
      </w:r>
    </w:p>
    <w:p w14:paraId="06C93FF1" w14:textId="32B7AF4B" w:rsidR="00B32C5A" w:rsidRPr="002741FA" w:rsidRDefault="00B32C5A" w:rsidP="00C44381">
      <w:pPr>
        <w:spacing w:after="120"/>
        <w:ind w:firstLine="567"/>
        <w:jc w:val="both"/>
        <w:rPr>
          <w:rFonts w:cs="Times New Roman"/>
          <w:lang w:val="en-US"/>
        </w:rPr>
      </w:pPr>
      <w:r w:rsidRPr="002741FA">
        <w:rPr>
          <w:rFonts w:cs="Times New Roman"/>
          <w:lang w:val="en-US"/>
        </w:rPr>
        <w:t xml:space="preserve">(1) </w:t>
      </w:r>
      <w:r w:rsidRPr="002741FA">
        <w:rPr>
          <w:rFonts w:cs="Times New Roman"/>
          <w:i/>
          <w:iCs/>
          <w:lang w:val="en-US"/>
        </w:rPr>
        <w:t>Civility</w:t>
      </w:r>
      <w:r w:rsidRPr="002741FA">
        <w:rPr>
          <w:rFonts w:cs="Times New Roman"/>
          <w:lang w:val="en-US"/>
        </w:rPr>
        <w:t xml:space="preserve"> refers to respectful interaction among discussion participants. This dimension is crucial because mutual respect creates a constructive and supportive discussion environment, even when disagreements arise</w:t>
      </w:r>
      <w:r w:rsidR="00374F24" w:rsidRPr="002741FA">
        <w:rPr>
          <w:rFonts w:cs="Times New Roman"/>
          <w:lang w:val="en-US"/>
        </w:rPr>
        <w:t xml:space="preserve"> </w:t>
      </w:r>
      <w:sdt>
        <w:sdtPr>
          <w:rPr>
            <w:rFonts w:cs="Times New Roman"/>
            <w:lang w:val="en-US"/>
          </w:rPr>
          <w:alias w:val="To edit, see citavi.com/edit"/>
          <w:tag w:val="CitaviPlaceholder#10c7785f-2372-4070-8242-e85950ef6960"/>
          <w:id w:val="-1226293079"/>
          <w:placeholder>
            <w:docPart w:val="DefaultPlaceholder_-1854013440"/>
          </w:placeholder>
        </w:sdtPr>
        <w:sdtEndPr/>
        <w:sdtContent>
          <w:r w:rsidR="00801D4C" w:rsidRPr="002741FA">
            <w:rPr>
              <w:rFonts w:cs="Times New Roman"/>
              <w:lang w:val="en-US"/>
            </w:rPr>
            <w:fldChar w:fldCharType="begin"/>
          </w:r>
          <w:r w:rsidR="00801D4C"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zk1YzZiLWM5ZWEtNDVhYy1iMDQxLTc0ZDY3MGUxZTZjZCIsIlJhbmdlTGVuZ3RoIjoyNSwiUmVmZXJlbmNlSWQiOiI3NzE0YzZjMS04MTBmLTQwMTUtYjhkYi02YjAzMDE3ZjIw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I2PC9uPlxyXG4gIDxpbj50cnVlPC9pbj5cclxuICA8b3M+MjY8L29zPlxyXG4gIDxwcz4yNjwvcHM+XHJcbjwvZXA+XHJcbjxvcz4xLTI2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RvaSI6IjEwLjEwMTcvQ0JPOTc4MTEzOTE3ODkxNCIsIkVkaXRvcnMiOlt7IiRyZWYiOiIxMyJ9LHsiJHJlZiI6IjcifV0sIkV2YWx1YXRpb25Db21wbGV4aXR5IjowLCJFdmFsdWF0aW9uU291cmNlVGV4dEZvcm1hdCI6MCwiR3JvdXBzIjpbXSwiSGFzTGFiZWwxIjpmYWxzZSwiSGFzTGFiZWwyIjpmYWxzZSwiSXNibiI6Ijk3ODExMzkxNzg5MTQ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3L0NCTzk3ODExMzkxNzg5MTQiLCJVcmlTdHJpbmciOiJodHRwczovL2RvaS5vcmcvMTAuMTAxNy9DQk85NzgxMTM5MTc4OTE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}</w:instrText>
          </w:r>
          <w:r w:rsidR="00801D4C" w:rsidRPr="002741FA">
            <w:rPr>
              <w:rFonts w:cs="Times New Roman"/>
              <w:lang w:val="en-US"/>
            </w:rPr>
            <w:fldChar w:fldCharType="separate"/>
          </w:r>
          <w:r w:rsidR="00801D4C" w:rsidRPr="002741FA">
            <w:rPr>
              <w:rFonts w:cs="Times New Roman"/>
              <w:lang w:val="en-US"/>
            </w:rPr>
            <w:t>(</w:t>
          </w:r>
          <w:proofErr w:type="spellStart"/>
          <w:r w:rsidR="00801D4C" w:rsidRPr="002741FA">
            <w:rPr>
              <w:rFonts w:cs="Times New Roman"/>
              <w:lang w:val="en-US"/>
            </w:rPr>
            <w:t>Mansbridge</w:t>
          </w:r>
          <w:proofErr w:type="spellEnd"/>
          <w:r w:rsidR="00801D4C" w:rsidRPr="002741FA">
            <w:rPr>
              <w:rFonts w:cs="Times New Roman"/>
              <w:lang w:val="en-US"/>
            </w:rPr>
            <w:t xml:space="preserve"> et al. 2012)</w:t>
          </w:r>
          <w:r w:rsidR="00801D4C" w:rsidRPr="002741FA">
            <w:rPr>
              <w:rFonts w:cs="Times New Roman"/>
              <w:lang w:val="en-US"/>
            </w:rPr>
            <w:fldChar w:fldCharType="end"/>
          </w:r>
        </w:sdtContent>
      </w:sdt>
      <w:r w:rsidRPr="002741FA">
        <w:rPr>
          <w:rFonts w:cs="Times New Roman"/>
          <w:lang w:val="en-US"/>
        </w:rPr>
        <w:t xml:space="preserve">. When participants engage </w:t>
      </w:r>
      <w:r w:rsidR="00AF689F" w:rsidRPr="002741FA">
        <w:rPr>
          <w:rFonts w:cs="Times New Roman"/>
          <w:lang w:val="en-US"/>
        </w:rPr>
        <w:t>in a civil way</w:t>
      </w:r>
      <w:r w:rsidRPr="002741FA">
        <w:rPr>
          <w:rFonts w:cs="Times New Roman"/>
          <w:lang w:val="en-US"/>
        </w:rPr>
        <w:t xml:space="preserve">, it minimizes hostility and encourages open dialogue, allowing everyone to voice their perspectives without fear of personal attacks or negative judgments. Civility, therefore, is fundamental to fostering an inclusive atmosphere </w:t>
      </w:r>
      <w:r w:rsidR="004030F9" w:rsidRPr="002741FA">
        <w:rPr>
          <w:rFonts w:cs="Times New Roman"/>
          <w:lang w:val="en-US"/>
        </w:rPr>
        <w:t xml:space="preserve">conducive </w:t>
      </w:r>
      <w:r w:rsidR="00AF689F" w:rsidRPr="002741FA">
        <w:rPr>
          <w:rFonts w:cs="Times New Roman"/>
          <w:lang w:val="en-US"/>
        </w:rPr>
        <w:t xml:space="preserve">to </w:t>
      </w:r>
      <w:r w:rsidR="004030F9" w:rsidRPr="002741FA">
        <w:rPr>
          <w:rFonts w:cs="Times New Roman"/>
          <w:lang w:val="en-US"/>
        </w:rPr>
        <w:t>democratic conversation</w:t>
      </w:r>
      <w:r w:rsidR="001A51B3" w:rsidRPr="002741FA">
        <w:rPr>
          <w:rFonts w:cs="Times New Roman"/>
          <w:lang w:val="en-US"/>
        </w:rPr>
        <w:t xml:space="preserve"> </w:t>
      </w:r>
      <w:sdt>
        <w:sdtPr>
          <w:rPr>
            <w:rFonts w:cs="Times New Roman"/>
            <w:lang w:val="en-US"/>
          </w:rPr>
          <w:alias w:val="To edit, see citavi.com/edit"/>
          <w:tag w:val="CitaviPlaceholder#f69f0aaf-24f6-4c65-9291-b6755a56186e"/>
          <w:id w:val="1867019463"/>
          <w:placeholder>
            <w:docPart w:val="DefaultPlaceholder_-1854013440"/>
          </w:placeholder>
        </w:sdtPr>
        <w:sdtEndPr/>
        <w:sdtContent>
          <w:r w:rsidR="00801D4C"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zc1ZWY4LTM2N2MtNGViMi1iZjYxLTQzMmQwNWFmZjBlMSIsIlJhbmdlTGVuZ3RoIjoyMCwiUmVmZXJlbmNlSWQiOiIwZWM2MmM1Ni01MWQxLTRhOWQtYjkxMy0zZWEwZGYyOWMwY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E0NjE0NDQ4MDQwNDE0NDQiLCJVcmlTdHJpbmciOiJodHRwczovL2RvaS5vcmcvMTAuMTE3Ny8xNDYxNDQ0ODA0MDQxND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}</w:instrText>
          </w:r>
          <w:r w:rsidR="00801D4C" w:rsidRPr="002741FA">
            <w:rPr>
              <w:rFonts w:cs="Times New Roman"/>
              <w:lang w:val="en-US"/>
            </w:rPr>
            <w:fldChar w:fldCharType="separate"/>
          </w:r>
          <w:r w:rsidR="00801D4C" w:rsidRPr="002741FA">
            <w:rPr>
              <w:rFonts w:cs="Times New Roman"/>
              <w:lang w:val="en-US"/>
            </w:rPr>
            <w:t>(</w:t>
          </w:r>
          <w:proofErr w:type="spellStart"/>
          <w:r w:rsidR="00801D4C" w:rsidRPr="002741FA">
            <w:rPr>
              <w:rFonts w:cs="Times New Roman"/>
              <w:lang w:val="en-US"/>
            </w:rPr>
            <w:t>Papacharissi</w:t>
          </w:r>
          <w:proofErr w:type="spellEnd"/>
          <w:r w:rsidR="00801D4C" w:rsidRPr="002741FA">
            <w:rPr>
              <w:rFonts w:cs="Times New Roman"/>
              <w:lang w:val="en-US"/>
            </w:rPr>
            <w:t xml:space="preserve"> 2004)</w:t>
          </w:r>
          <w:r w:rsidR="00801D4C" w:rsidRPr="002741FA">
            <w:rPr>
              <w:rFonts w:cs="Times New Roman"/>
              <w:lang w:val="en-US"/>
            </w:rPr>
            <w:fldChar w:fldCharType="end"/>
          </w:r>
        </w:sdtContent>
      </w:sdt>
      <w:r w:rsidRPr="002741FA">
        <w:rPr>
          <w:rFonts w:cs="Times New Roman"/>
          <w:lang w:val="en-US"/>
        </w:rPr>
        <w:t xml:space="preserve">. However, empirical studies have </w:t>
      </w:r>
      <w:r w:rsidR="001A51B3" w:rsidRPr="002741FA">
        <w:rPr>
          <w:rFonts w:cs="Times New Roman"/>
          <w:lang w:val="en-US"/>
        </w:rPr>
        <w:t xml:space="preserve">not only </w:t>
      </w:r>
      <w:r w:rsidRPr="002741FA">
        <w:rPr>
          <w:rFonts w:cs="Times New Roman"/>
          <w:lang w:val="en-US"/>
        </w:rPr>
        <w:t xml:space="preserve">shown that online discussions tend to produce high volumes of hateful and derogatory user comments </w:t>
      </w:r>
      <w:sdt>
        <w:sdtPr>
          <w:rPr>
            <w:rFonts w:cs="Times New Roman"/>
            <w:lang w:val="en-US"/>
          </w:rPr>
          <w:alias w:val="To edit, see citavi.com/edit"/>
          <w:tag w:val="CitaviPlaceholder#67049d8a-d211-4550-b2ed-7e916576ad38"/>
          <w:id w:val="1465229125"/>
          <w:placeholder>
            <w:docPart w:val="DefaultPlaceholder_-1854013440"/>
          </w:placeholder>
        </w:sdtPr>
        <w:sdtEndPr/>
        <w:sdtContent>
          <w:r w:rsidR="00801D4C"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ZmUzMmM3LWMxMWQtNDQ0ZC1iYWJjLTI5MTA2YTJiMWJiMiIsIlJhbmdlTGVuZ3RoIjoxMSwiUmVmZXJlbmNlSWQiOiJmYzRkODExYi00YjY1LTQ3ZWUtYmFiOC0wZjRlNzI1ZjViM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bmEiLCJMYXN0TmFtZSI6IkNoZW4iLCJNaWRkbGVOYW1lIjoiTWFzdWxsbyIsIlByb3RlY3RlZCI6ZmFsc2UsIlNleCI6MSwiQ3JlYXRlZEJ5IjoiX0NhcmluYSBXZWlubWFubiIsIkNyZWF0ZWRPbiI6IjIwMjMtMDgtMTRUMTg6MjA6NTkiLCJNb2RpZmllZEJ5IjoiX0NhcmluYSBXZWlubWFubiIsIklkIjoiMjljODBiYTctZjMwZi00NWRmLTllYjMtZjJiMDMxYzc0MGRjIiwiTW9kaWZpZWRPbiI6IjIwMjMtMDgtMTRUMTg6MjA6NT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hcmluYVdlaW5tYW5uXFxBcHBEYXRhXFxMb2NhbFxcVGVtcFxcbXFwaGJxNHAuanBnIiwiVXJpU3RyaW5nIjoiZmM0ZDgxMWItNGI2NS00N2VlLWJhYjgtMGY0ZTcyNWY1Yj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NTYyNzMtNSIsIkVkaXRvcnMiOltdLCJFdmFsdWF0aW9uQ29tcGxleGl0eSI6MCwiRXZhbHVhdGlvblNvdXJjZVRleHRGb3JtYXQiOjAsIkdyb3VwcyI6W10sIkhhc0xhYmVsMSI6ZmFsc2UsIkhhc0xhYmVsMiI6ZmFsc2UsIklzYm4iOiI5NzgtMy0zMTktNTYyNzItO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MzE5LTU2MjczLTUiLCJVcmlTdHJpbmciOiJodHRwczovL2RvaS5vcmcvMTAuMTAwNy85NzgtMy0zMTktNTYyNzMt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MTEvamNvbS4xMjEwNCIsIlVyaVN0cmluZyI6Imh0dHBzOi8vZG9pLm9yZy8xMC4xMTExL2pjb20uMTIxMD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}</w:instrText>
          </w:r>
          <w:r w:rsidR="00801D4C" w:rsidRPr="002741FA">
            <w:rPr>
              <w:rFonts w:cs="Times New Roman"/>
              <w:lang w:val="en-US"/>
            </w:rPr>
            <w:fldChar w:fldCharType="separate"/>
          </w:r>
          <w:r w:rsidR="00801D4C" w:rsidRPr="002741FA">
            <w:rPr>
              <w:rFonts w:cs="Times New Roman"/>
              <w:lang w:val="en-US"/>
            </w:rPr>
            <w:t>(Coe</w:t>
          </w:r>
          <w:r w:rsidR="00565CD7">
            <w:rPr>
              <w:rFonts w:cs="Times New Roman"/>
              <w:lang w:val="en-US"/>
            </w:rPr>
            <w:t xml:space="preserve">, </w:t>
          </w:r>
          <w:proofErr w:type="spellStart"/>
          <w:r w:rsidR="00565CD7" w:rsidRPr="00565CD7">
            <w:rPr>
              <w:rFonts w:cs="Times New Roman"/>
              <w:lang w:val="en-US"/>
            </w:rPr>
            <w:t>Kenski</w:t>
          </w:r>
          <w:proofErr w:type="spellEnd"/>
          <w:r w:rsidR="00565CD7" w:rsidRPr="00565CD7">
            <w:rPr>
              <w:rFonts w:cs="Times New Roman"/>
              <w:lang w:val="en-US"/>
            </w:rPr>
            <w:t xml:space="preserve"> &amp; Rains</w:t>
          </w:r>
          <w:r w:rsidR="00801D4C" w:rsidRPr="002741FA">
            <w:rPr>
              <w:rFonts w:cs="Times New Roman"/>
              <w:lang w:val="en-US"/>
            </w:rPr>
            <w:t xml:space="preserve"> 2014)</w:t>
          </w:r>
          <w:r w:rsidR="00801D4C" w:rsidRPr="002741FA">
            <w:rPr>
              <w:rFonts w:cs="Times New Roman"/>
              <w:lang w:val="en-US"/>
            </w:rPr>
            <w:fldChar w:fldCharType="end"/>
          </w:r>
        </w:sdtContent>
      </w:sdt>
      <w:r w:rsidR="00AF689F" w:rsidRPr="002741FA">
        <w:rPr>
          <w:rFonts w:cs="Times New Roman"/>
          <w:lang w:val="en-US"/>
        </w:rPr>
        <w:t>,</w:t>
      </w:r>
      <w:r w:rsidR="001A51B3" w:rsidRPr="002741FA">
        <w:rPr>
          <w:rFonts w:cs="Times New Roman"/>
          <w:lang w:val="en-US"/>
        </w:rPr>
        <w:t xml:space="preserve"> but that this sort of communication can also </w:t>
      </w:r>
      <w:r w:rsidRPr="002741FA">
        <w:rPr>
          <w:rFonts w:cs="Times New Roman"/>
          <w:lang w:val="en-US"/>
        </w:rPr>
        <w:t>negatively impact their readers in several ways</w:t>
      </w:r>
      <w:r w:rsidR="00323AC7">
        <w:rPr>
          <w:rFonts w:cs="Times New Roman"/>
          <w:lang w:val="en-US"/>
        </w:rPr>
        <w:t>,</w:t>
      </w:r>
      <w:r w:rsidR="001A7345" w:rsidRPr="002741FA">
        <w:rPr>
          <w:rFonts w:cs="Times New Roman"/>
          <w:lang w:val="en-US"/>
        </w:rPr>
        <w:t xml:space="preserve"> such as increased perceptions of bias or antisocial behavior</w:t>
      </w:r>
      <w:r w:rsidRPr="002741FA">
        <w:rPr>
          <w:rFonts w:cs="Times New Roman"/>
          <w:lang w:val="en-US"/>
        </w:rPr>
        <w:t xml:space="preserve"> </w:t>
      </w:r>
      <w:sdt>
        <w:sdtPr>
          <w:rPr>
            <w:rFonts w:cs="Times New Roman"/>
            <w:lang w:val="en-US"/>
          </w:rPr>
          <w:alias w:val="To edit, see citavi.com/edit"/>
          <w:tag w:val="CitaviPlaceholder#01a51f02-dd1e-4a99-9cd8-4e482d2c48cf"/>
          <w:id w:val="860251990"/>
          <w:placeholder>
            <w:docPart w:val="DefaultPlaceholder_-1854013440"/>
          </w:placeholder>
        </w:sdtPr>
        <w:sdtEndPr/>
        <w:sdtContent>
          <w:r w:rsidR="00801D4C"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ODdjZTYyLWI5ZGEtNDY3Yi04MzZiLWFiNzUyNzliYmI5MCIsIlJhbmdlTGVuZ3RoIjoyMiwiUmVmZXJlbmNlSWQiOiJiYmRkZTQ0Yi1hMGMwLTQyYWItOTE5Mi05YTNmMTdiYjcw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panBvci9lZHcwMjIiLCJVcmlTdHJpbmciOiJodHRwczovL2RvaS5vcmcvMTAuMTA5My9panBvci9lZHcw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luYSBXZWlubWFubiIsIkNyZWF0ZWRPbiI6IjIwMjQtMTEtMTNUMTc6MDY6MzIiLCJNb2RpZmllZEJ5IjoiX0NhcmluYSBXZWlubWFubiIsIklkIjoiYjhlMzEzODQtNWFkYi00MzNiLWE1ZDYtNDFkOTFhZDlhMDQ3IiwiTW9kaWZpZWRPbiI6IjIwMjQtMTEtMTNUMTc6MDY6MzIiLCJQcm9qZWN0Ijp7IiRyZWYiOiI4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4MC8wODgzODE1MS4yMDE4LjE1MzI0MzAiLCJVcmlTdHJpbmciOiJodHRwczovL2RvaS5vcmcvMTAuMTA4MC8wODgzODE1MS4yMDE4LjE1MzI0Mz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}</w:instrText>
          </w:r>
          <w:r w:rsidR="00801D4C" w:rsidRPr="002741FA">
            <w:rPr>
              <w:rFonts w:cs="Times New Roman"/>
              <w:lang w:val="en-US"/>
            </w:rPr>
            <w:fldChar w:fldCharType="separate"/>
          </w:r>
          <w:r w:rsidR="00801D4C" w:rsidRPr="002741FA">
            <w:rPr>
              <w:rFonts w:cs="Times New Roman"/>
              <w:lang w:val="en-US"/>
            </w:rPr>
            <w:t xml:space="preserve">(Anderson et al. 2018; </w:t>
          </w:r>
          <w:proofErr w:type="spellStart"/>
          <w:r w:rsidR="00801D4C" w:rsidRPr="002741FA">
            <w:rPr>
              <w:rFonts w:cs="Times New Roman"/>
              <w:lang w:val="en-US"/>
            </w:rPr>
            <w:t>Ziegele</w:t>
          </w:r>
          <w:proofErr w:type="spellEnd"/>
          <w:r w:rsidR="00701E2C">
            <w:rPr>
              <w:rFonts w:cs="Times New Roman"/>
              <w:lang w:val="en-US"/>
            </w:rPr>
            <w:t xml:space="preserve">, </w:t>
          </w:r>
          <w:r w:rsidR="00701E2C" w:rsidRPr="00701E2C">
            <w:rPr>
              <w:rFonts w:cs="Times New Roman"/>
              <w:lang w:val="en-US"/>
            </w:rPr>
            <w:t>Koehler &amp; Weber</w:t>
          </w:r>
          <w:r w:rsidR="009554BA" w:rsidRPr="002741FA">
            <w:rPr>
              <w:rFonts w:cs="Times New Roman"/>
              <w:lang w:val="en-US"/>
            </w:rPr>
            <w:t xml:space="preserve"> </w:t>
          </w:r>
          <w:r w:rsidR="00801D4C" w:rsidRPr="002741FA">
            <w:rPr>
              <w:rFonts w:cs="Times New Roman"/>
              <w:lang w:val="en-US"/>
            </w:rPr>
            <w:t>2018)</w:t>
          </w:r>
          <w:r w:rsidR="00801D4C" w:rsidRPr="002741FA">
            <w:rPr>
              <w:rFonts w:cs="Times New Roman"/>
              <w:lang w:val="en-US"/>
            </w:rPr>
            <w:fldChar w:fldCharType="end"/>
          </w:r>
        </w:sdtContent>
      </w:sdt>
      <w:r w:rsidRPr="002741FA">
        <w:rPr>
          <w:rFonts w:cs="Times New Roman"/>
          <w:lang w:val="en-US"/>
        </w:rPr>
        <w:t>. Consequently, developing effective strategies to enhance the quality of user comments has become a</w:t>
      </w:r>
      <w:r w:rsidR="001A51B3" w:rsidRPr="002741FA">
        <w:rPr>
          <w:rFonts w:cs="Times New Roman"/>
          <w:lang w:val="en-US"/>
        </w:rPr>
        <w:t xml:space="preserve"> vibrant research area. </w:t>
      </w:r>
    </w:p>
    <w:p w14:paraId="2E9DC610" w14:textId="06CDD2CB" w:rsidR="00B32C5A" w:rsidRPr="002741FA" w:rsidRDefault="00872557" w:rsidP="00B32C5A">
      <w:pPr>
        <w:spacing w:after="120"/>
        <w:ind w:firstLine="567"/>
        <w:jc w:val="both"/>
        <w:rPr>
          <w:rFonts w:cs="Times New Roman"/>
          <w:lang w:val="en-US"/>
        </w:rPr>
      </w:pPr>
      <w:r w:rsidRPr="002741FA">
        <w:rPr>
          <w:rFonts w:cs="Times New Roman"/>
          <w:lang w:val="en-US"/>
        </w:rPr>
        <w:t xml:space="preserve">(2) </w:t>
      </w:r>
      <w:r w:rsidR="00B32C5A" w:rsidRPr="002741FA">
        <w:rPr>
          <w:rFonts w:cs="Times New Roman"/>
          <w:i/>
          <w:iCs/>
          <w:lang w:val="en-US"/>
        </w:rPr>
        <w:t>Equality</w:t>
      </w:r>
      <w:r w:rsidR="00B32C5A" w:rsidRPr="002741FA">
        <w:rPr>
          <w:rFonts w:cs="Times New Roman"/>
          <w:lang w:val="en-US"/>
        </w:rPr>
        <w:t xml:space="preserve"> means that all participants have equal rights and genuine opportunities to participate</w:t>
      </w:r>
      <w:r w:rsidR="00830330" w:rsidRPr="002741FA">
        <w:rPr>
          <w:rFonts w:cs="Times New Roman"/>
          <w:lang w:val="en-US"/>
        </w:rPr>
        <w:t xml:space="preserve"> (Gutmann &amp; Thompson 2004)</w:t>
      </w:r>
      <w:r w:rsidR="00B32C5A" w:rsidRPr="002741FA">
        <w:rPr>
          <w:rFonts w:cs="Times New Roman"/>
          <w:lang w:val="en-US"/>
        </w:rPr>
        <w:t xml:space="preserve">. </w:t>
      </w:r>
      <w:r w:rsidR="00544E29" w:rsidRPr="002741FA">
        <w:rPr>
          <w:rFonts w:cs="Times New Roman"/>
          <w:lang w:val="en-US"/>
        </w:rPr>
        <w:t>From a deliberative perspective</w:t>
      </w:r>
      <w:r w:rsidR="00AF689F" w:rsidRPr="002741FA">
        <w:rPr>
          <w:rFonts w:cs="Times New Roman"/>
          <w:lang w:val="en-US"/>
        </w:rPr>
        <w:t>,</w:t>
      </w:r>
      <w:r w:rsidR="00544E29" w:rsidRPr="002741FA">
        <w:rPr>
          <w:rFonts w:cs="Times New Roman"/>
          <w:lang w:val="en-US"/>
        </w:rPr>
        <w:t xml:space="preserve"> t</w:t>
      </w:r>
      <w:r w:rsidR="00B32C5A" w:rsidRPr="002741FA">
        <w:rPr>
          <w:rFonts w:cs="Times New Roman"/>
          <w:lang w:val="en-US"/>
        </w:rPr>
        <w:t>his dimension is essential because it ensures that every voice can be heard</w:t>
      </w:r>
      <w:r w:rsidR="00544E29" w:rsidRPr="002741FA">
        <w:rPr>
          <w:rFonts w:cs="Times New Roman"/>
          <w:lang w:val="en-US"/>
        </w:rPr>
        <w:t xml:space="preserve"> and thus has the potential to shape the </w:t>
      </w:r>
      <w:r w:rsidR="00544E29" w:rsidRPr="002741FA">
        <w:rPr>
          <w:rFonts w:cs="Times New Roman"/>
          <w:lang w:val="en-US"/>
        </w:rPr>
        <w:lastRenderedPageBreak/>
        <w:t>outcome</w:t>
      </w:r>
      <w:r w:rsidRPr="002741FA">
        <w:rPr>
          <w:rFonts w:cs="Times New Roman"/>
          <w:lang w:val="en-US"/>
        </w:rPr>
        <w:t xml:space="preserve"> </w:t>
      </w:r>
      <w:sdt>
        <w:sdtPr>
          <w:rPr>
            <w:rFonts w:cs="Times New Roman"/>
            <w:lang w:val="en-US"/>
          </w:rPr>
          <w:alias w:val="To edit, see citavi.com/edit"/>
          <w:tag w:val="CitaviPlaceholder#d228fa21-6cb7-4024-9ad4-e2ff4d3fbbb2"/>
          <w:id w:val="-1242013442"/>
          <w:placeholder>
            <w:docPart w:val="DefaultPlaceholder_-1854013440"/>
          </w:placeholder>
        </w:sdtPr>
        <w:sdtEndPr/>
        <w:sdtContent>
          <w:r w:rsidR="00801D4C"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YWJiMDVkLWEzOTktNDg4NC04YWRkLTlhMTUzZmFmNTcxNyIsIlJhbmdlTGVuZ3RoIjoxNiwiUmVmZXJlbmNlSWQiOiJiYzE2Mzc5YS01YjEwLTQxYzItOTI1ZS01ODc4MjQzZWJm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DvHJnZW4iLCJMYXN0TmFtZSI6IkhhYmVybWFzIiwiUHJvdGVjdGVkIjpmYWxzZSwiU2V4IjoyLCJDcmVhdGVkQnkiOiJfQ2FyaW5hIFdlaW5tYW5uIiwiQ3JlYXRlZE9uIjoiMjAyMS0wNi0zMFQwNDo1NTo1NSIsIk1vZGlmaWVkQnkiOiJfQ2FyaW5hIFdlaW5tYW5uIiwiSWQiOiI0NWZhNGZjOC1kODRlLTQzYjQtYjQ4Yi0yNDY2ZjAwYjZmMTciLCJNb2RpZmllZE9uIjoiMjAyMS0wNi0zMFQwNDo1NTo1N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}</w:instrText>
          </w:r>
          <w:r w:rsidR="00801D4C" w:rsidRPr="002741FA">
            <w:rPr>
              <w:rFonts w:cs="Times New Roman"/>
              <w:lang w:val="en-US"/>
            </w:rPr>
            <w:fldChar w:fldCharType="separate"/>
          </w:r>
          <w:r w:rsidR="00801D4C" w:rsidRPr="002741FA">
            <w:rPr>
              <w:rFonts w:cs="Times New Roman"/>
              <w:lang w:val="en-US"/>
            </w:rPr>
            <w:t>(Habermas 1990)</w:t>
          </w:r>
          <w:r w:rsidR="00801D4C" w:rsidRPr="002741FA">
            <w:rPr>
              <w:rFonts w:cs="Times New Roman"/>
              <w:lang w:val="en-US"/>
            </w:rPr>
            <w:fldChar w:fldCharType="end"/>
          </w:r>
        </w:sdtContent>
      </w:sdt>
      <w:r w:rsidR="00B32C5A" w:rsidRPr="002741FA">
        <w:rPr>
          <w:rFonts w:cs="Times New Roman"/>
          <w:lang w:val="en-US"/>
        </w:rPr>
        <w:t>. When equality is prioritized, it prevents dominant voices from overshadowing others, allowing a diversity of opinions to be considered</w:t>
      </w:r>
      <w:r w:rsidR="00830330" w:rsidRPr="002741FA">
        <w:rPr>
          <w:rFonts w:cs="Times New Roman"/>
          <w:lang w:val="en-US"/>
        </w:rPr>
        <w:t xml:space="preserve"> </w:t>
      </w:r>
      <w:sdt>
        <w:sdtPr>
          <w:rPr>
            <w:rFonts w:cs="Times New Roman"/>
            <w:lang w:val="en-US"/>
          </w:rPr>
          <w:alias w:val="To edit, see citavi.com/edit"/>
          <w:tag w:val="CitaviPlaceholder#5bf6feb6-0110-4524-bb41-775cd8ea477e"/>
          <w:id w:val="269823595"/>
          <w:placeholder>
            <w:docPart w:val="DefaultPlaceholder_-1854013440"/>
          </w:placeholder>
        </w:sdtPr>
        <w:sdtEndPr/>
        <w:sdtContent>
          <w:r w:rsidR="00801D4C"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WI5NGM0LThkZmEtNDcwMi04NDFiLWRjZGI1Zjk5OTFhYSIsIlJhbmdlTGVuZ3RoIjoyOCwiUmVmZXJlbmNlSWQiOiI0NGNkOWQ0MC1hYTYyLTRiZjEtYjI3OC0xMmI3ZTA1MzNhM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Y5OTcvamRkLjI1NCIsIlVyaVN0cmluZyI6Imh0dHBzOi8vZG9pLm9yZy8xMC4xNjk5Ny9qZGQuMjU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}</w:instrText>
          </w:r>
          <w:r w:rsidR="00801D4C" w:rsidRPr="002741FA">
            <w:rPr>
              <w:rFonts w:cs="Times New Roman"/>
              <w:lang w:val="en-US"/>
            </w:rPr>
            <w:fldChar w:fldCharType="separate"/>
          </w:r>
          <w:r w:rsidR="00801D4C" w:rsidRPr="002741FA">
            <w:rPr>
              <w:rFonts w:cs="Times New Roman"/>
              <w:lang w:val="en-US"/>
            </w:rPr>
            <w:t>(</w:t>
          </w:r>
          <w:proofErr w:type="spellStart"/>
          <w:r w:rsidR="00801D4C" w:rsidRPr="002741FA">
            <w:rPr>
              <w:rFonts w:cs="Times New Roman"/>
              <w:lang w:val="en-US"/>
            </w:rPr>
            <w:t>Bächtiger</w:t>
          </w:r>
          <w:proofErr w:type="spellEnd"/>
          <w:r w:rsidR="00801D4C" w:rsidRPr="002741FA">
            <w:rPr>
              <w:rFonts w:cs="Times New Roman"/>
              <w:lang w:val="en-US"/>
            </w:rPr>
            <w:t xml:space="preserve"> &amp; Beauvais 2016)</w:t>
          </w:r>
          <w:r w:rsidR="00801D4C" w:rsidRPr="002741FA">
            <w:rPr>
              <w:rFonts w:cs="Times New Roman"/>
              <w:lang w:val="en-US"/>
            </w:rPr>
            <w:fldChar w:fldCharType="end"/>
          </w:r>
        </w:sdtContent>
      </w:sdt>
      <w:r w:rsidR="00B32C5A" w:rsidRPr="002741FA">
        <w:rPr>
          <w:rFonts w:cs="Times New Roman"/>
          <w:lang w:val="en-US"/>
        </w:rPr>
        <w:t>.</w:t>
      </w:r>
      <w:r w:rsidRPr="002741FA">
        <w:rPr>
          <w:rFonts w:cs="Times New Roman"/>
          <w:lang w:val="en-US"/>
        </w:rPr>
        <w:t xml:space="preserve"> </w:t>
      </w:r>
      <w:r w:rsidR="009E2728" w:rsidRPr="002741FA">
        <w:rPr>
          <w:rFonts w:cs="Times New Roman"/>
          <w:lang w:val="en-US"/>
        </w:rPr>
        <w:t>Yet</w:t>
      </w:r>
      <w:r w:rsidRPr="002741FA">
        <w:rPr>
          <w:rFonts w:cs="Times New Roman"/>
          <w:lang w:val="en-US"/>
        </w:rPr>
        <w:t xml:space="preserve">, research shows that online deliberation often falls short in achieving equality, as the </w:t>
      </w:r>
      <w:r w:rsidR="00544E29" w:rsidRPr="002741FA">
        <w:rPr>
          <w:rFonts w:cs="Times New Roman"/>
          <w:lang w:val="en-US"/>
        </w:rPr>
        <w:t>‘</w:t>
      </w:r>
      <w:r w:rsidRPr="002741FA">
        <w:rPr>
          <w:rFonts w:cs="Times New Roman"/>
          <w:lang w:val="en-US"/>
        </w:rPr>
        <w:t>digital divide</w:t>
      </w:r>
      <w:r w:rsidR="00544E29" w:rsidRPr="002741FA">
        <w:rPr>
          <w:rFonts w:cs="Times New Roman"/>
          <w:lang w:val="en-US"/>
        </w:rPr>
        <w:t>’</w:t>
      </w:r>
      <w:r w:rsidRPr="002741FA">
        <w:rPr>
          <w:rFonts w:cs="Times New Roman"/>
          <w:lang w:val="en-US"/>
        </w:rPr>
        <w:t xml:space="preserve"> or </w:t>
      </w:r>
      <w:r w:rsidR="00544E29" w:rsidRPr="002741FA">
        <w:rPr>
          <w:rFonts w:cs="Times New Roman"/>
          <w:lang w:val="en-US"/>
        </w:rPr>
        <w:t>‘</w:t>
      </w:r>
      <w:r w:rsidRPr="002741FA">
        <w:rPr>
          <w:rFonts w:cs="Times New Roman"/>
          <w:lang w:val="en-US"/>
        </w:rPr>
        <w:t>participatory divide</w:t>
      </w:r>
      <w:r w:rsidR="00544E29" w:rsidRPr="002741FA">
        <w:rPr>
          <w:rFonts w:cs="Times New Roman"/>
          <w:lang w:val="en-US"/>
        </w:rPr>
        <w:t>’</w:t>
      </w:r>
      <w:r w:rsidRPr="002741FA">
        <w:rPr>
          <w:rFonts w:cs="Times New Roman"/>
          <w:lang w:val="en-US"/>
        </w:rPr>
        <w:t xml:space="preserve"> prevents certain groups from engaging in discussions online </w:t>
      </w:r>
      <w:sdt>
        <w:sdtPr>
          <w:rPr>
            <w:rFonts w:cs="Times New Roman"/>
            <w:lang w:val="en-US"/>
          </w:rPr>
          <w:alias w:val="To edit, see citavi.com/edit"/>
          <w:tag w:val="CitaviPlaceholder#16390bee-11c9-4e00-b215-cf2bb812cbc8"/>
          <w:id w:val="-897431180"/>
          <w:placeholder>
            <w:docPart w:val="DefaultPlaceholder_-1854013440"/>
          </w:placeholder>
        </w:sdtPr>
        <w:sdtEndPr/>
        <w:sdtContent>
          <w:r w:rsidR="00801D4C"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Dg0ODU4LWI4ZWUtNDQ4Ny05YWQ5LTgwZGVmNWRlNjBkZiIsIlJhbmdlTGVuZ3RoIjoyNiwiUmVmZXJlbmNlSWQiOiIwNzViZmM1Mi1mNDNiLTQwMDgtODRmNC1lODFhZGIwOTMzO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M2OTExODA4MDE5NDYxNTAiLCJVcmlTdHJpbmciOiJodHRwczovL2RvaS5vcmcvMTAuMTA4MC8xMzY5MTE4MDgwMTk0NjE1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cvQ0JPOTc4MTEzOTE2NDg4NyIsIkVkaXRvcnMiOltdLCJFdmFsdWF0aW9uQ29tcGxleGl0eSI6MCwiRXZhbHVhdGlvblNvdXJjZVRleHRGb3JtYXQiOjAsIkdyb3VwcyI6W10sIkhhc0xhYmVsMSI6ZmFsc2UsIkhhc0xhYmVsMiI6ZmFsc2UsIklzYm4iOiI5NzgwNTIxODA3NTE3Ii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y9DQk85NzgxMTM5MTY0ODg3IiwiVXJpU3RyaW5nIjoiaHR0cHM6Ly9kb2kub3JnLzEwLjEwMTcvQ0JPOTc4MTEzOTE2NDg4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}</w:instrText>
          </w:r>
          <w:r w:rsidR="00801D4C" w:rsidRPr="002741FA">
            <w:rPr>
              <w:rFonts w:cs="Times New Roman"/>
              <w:lang w:val="en-US"/>
            </w:rPr>
            <w:fldChar w:fldCharType="separate"/>
          </w:r>
          <w:r w:rsidR="00801D4C" w:rsidRPr="002741FA">
            <w:rPr>
              <w:rFonts w:cs="Times New Roman"/>
              <w:lang w:val="en-US"/>
            </w:rPr>
            <w:t>(</w:t>
          </w:r>
          <w:proofErr w:type="spellStart"/>
          <w:r w:rsidR="00801D4C" w:rsidRPr="002741FA">
            <w:rPr>
              <w:rFonts w:cs="Times New Roman"/>
              <w:lang w:val="en-US"/>
            </w:rPr>
            <w:t>Hargittai</w:t>
          </w:r>
          <w:proofErr w:type="spellEnd"/>
          <w:r w:rsidR="00801D4C" w:rsidRPr="002741FA">
            <w:rPr>
              <w:rFonts w:cs="Times New Roman"/>
              <w:lang w:val="en-US"/>
            </w:rPr>
            <w:t xml:space="preserve"> &amp; </w:t>
          </w:r>
          <w:proofErr w:type="spellStart"/>
          <w:r w:rsidR="00801D4C" w:rsidRPr="002741FA">
            <w:rPr>
              <w:rFonts w:cs="Times New Roman"/>
              <w:lang w:val="en-US"/>
            </w:rPr>
            <w:t>Walejko</w:t>
          </w:r>
          <w:proofErr w:type="spellEnd"/>
          <w:r w:rsidR="00801D4C" w:rsidRPr="002741FA">
            <w:rPr>
              <w:rFonts w:cs="Times New Roman"/>
              <w:lang w:val="en-US"/>
            </w:rPr>
            <w:t xml:space="preserve"> 2008; Norris 2012)</w:t>
          </w:r>
          <w:r w:rsidR="00801D4C" w:rsidRPr="002741FA">
            <w:rPr>
              <w:rFonts w:cs="Times New Roman"/>
              <w:lang w:val="en-US"/>
            </w:rPr>
            <w:fldChar w:fldCharType="end"/>
          </w:r>
        </w:sdtContent>
      </w:sdt>
      <w:r w:rsidRPr="002741FA">
        <w:rPr>
          <w:rFonts w:cs="Times New Roman"/>
          <w:lang w:val="en-US"/>
        </w:rPr>
        <w:t xml:space="preserve">. </w:t>
      </w:r>
      <w:r w:rsidR="00AF689F" w:rsidRPr="002741FA">
        <w:rPr>
          <w:rFonts w:cs="Times New Roman"/>
          <w:lang w:val="en-US"/>
        </w:rPr>
        <w:t>However, t</w:t>
      </w:r>
      <w:r w:rsidRPr="002741FA">
        <w:rPr>
          <w:rFonts w:cs="Times New Roman"/>
          <w:lang w:val="en-US"/>
        </w:rPr>
        <w:t xml:space="preserve">hese divides primarily relate to access or structural equality </w:t>
      </w:r>
      <w:sdt>
        <w:sdtPr>
          <w:rPr>
            <w:rFonts w:cs="Times New Roman"/>
            <w:lang w:val="en-US"/>
          </w:rPr>
          <w:alias w:val="To edit, see citavi.com/edit"/>
          <w:tag w:val="CitaviPlaceholder#1ab33817-6ce6-487f-83d4-766ab821dcb2"/>
          <w:id w:val="-567796585"/>
          <w:placeholder>
            <w:docPart w:val="DefaultPlaceholder_-1854013440"/>
          </w:placeholder>
        </w:sdtPr>
        <w:sdtEndPr/>
        <w:sdtContent>
          <w:r w:rsidR="00801D4C"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OTY0NzQ3LTE1M2YtNDU0NC05NWFiLWU5NzI0YTlhZGQwYSIsIlJhbmdlTGVuZ3RoIjoxNCwiUmVmZXJlbmNlSWQiOiJiNzFjYTgwNi1lODE5LTQxM2ItODVlYy0yNjBmZDZlZDhh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EzMTgzMjIyLjIwMDguMTEwMDg5NjgiLCJVcmlTdHJpbmciOiJodHRwczovL2RvaS5vcmcvMTAuMTA4MC8xMzE4MzIyMi4yMDA4LjExMDA4O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}</w:instrText>
          </w:r>
          <w:r w:rsidR="00801D4C" w:rsidRPr="002741FA">
            <w:rPr>
              <w:rFonts w:cs="Times New Roman"/>
              <w:lang w:val="en-US"/>
            </w:rPr>
            <w:fldChar w:fldCharType="separate"/>
          </w:r>
          <w:r w:rsidR="00801D4C" w:rsidRPr="002741FA">
            <w:rPr>
              <w:rFonts w:cs="Times New Roman"/>
              <w:lang w:val="en-US"/>
            </w:rPr>
            <w:t>(Graham 2008)</w:t>
          </w:r>
          <w:r w:rsidR="00801D4C" w:rsidRPr="002741FA">
            <w:rPr>
              <w:rFonts w:cs="Times New Roman"/>
              <w:lang w:val="en-US"/>
            </w:rPr>
            <w:fldChar w:fldCharType="end"/>
          </w:r>
        </w:sdtContent>
      </w:sdt>
      <w:r w:rsidRPr="002741FA">
        <w:rPr>
          <w:rFonts w:cs="Times New Roman"/>
          <w:lang w:val="en-US"/>
        </w:rPr>
        <w:t>. By contrast</w:t>
      </w:r>
      <w:r w:rsidR="00AF689F" w:rsidRPr="002741FA">
        <w:rPr>
          <w:rFonts w:cs="Times New Roman"/>
          <w:lang w:val="en-US"/>
        </w:rPr>
        <w:t xml:space="preserve"> and going on</w:t>
      </w:r>
      <w:r w:rsidR="00497F07" w:rsidRPr="002741FA">
        <w:rPr>
          <w:rFonts w:cs="Times New Roman"/>
          <w:lang w:val="en-US"/>
        </w:rPr>
        <w:t>e</w:t>
      </w:r>
      <w:r w:rsidR="00AF689F" w:rsidRPr="002741FA">
        <w:rPr>
          <w:rFonts w:cs="Times New Roman"/>
          <w:lang w:val="en-US"/>
        </w:rPr>
        <w:t xml:space="preserve"> step further</w:t>
      </w:r>
      <w:r w:rsidRPr="002741FA">
        <w:rPr>
          <w:rFonts w:cs="Times New Roman"/>
          <w:lang w:val="en-US"/>
        </w:rPr>
        <w:t>, discursive equality centers on the communication process itself</w:t>
      </w:r>
      <w:r w:rsidR="00544E29" w:rsidRPr="002741FA">
        <w:rPr>
          <w:rFonts w:cs="Times New Roman"/>
          <w:lang w:val="en-US"/>
        </w:rPr>
        <w:t xml:space="preserve">. </w:t>
      </w:r>
      <w:r w:rsidRPr="002741FA">
        <w:rPr>
          <w:rFonts w:cs="Times New Roman"/>
          <w:lang w:val="en-US"/>
        </w:rPr>
        <w:t>Graham (2008</w:t>
      </w:r>
      <w:r w:rsidR="006F2EAA">
        <w:rPr>
          <w:rFonts w:cs="Times New Roman"/>
          <w:lang w:val="en-US"/>
        </w:rPr>
        <w:t>: 21</w:t>
      </w:r>
      <w:r w:rsidRPr="002741FA">
        <w:rPr>
          <w:rFonts w:cs="Times New Roman"/>
          <w:lang w:val="en-US"/>
        </w:rPr>
        <w:t xml:space="preserve">) defines discursive equality as the principle that </w:t>
      </w:r>
      <w:r w:rsidR="00CA2499">
        <w:rPr>
          <w:rFonts w:cs="Times New Roman"/>
          <w:lang w:val="en-US"/>
        </w:rPr>
        <w:t>‘</w:t>
      </w:r>
      <w:r w:rsidRPr="002741FA">
        <w:rPr>
          <w:rFonts w:cs="Times New Roman"/>
          <w:lang w:val="en-US"/>
        </w:rPr>
        <w:t>all participants within the process of deliberation be considered equal members</w:t>
      </w:r>
      <w:r w:rsidR="00CA2499">
        <w:rPr>
          <w:rFonts w:cs="Times New Roman"/>
          <w:lang w:val="en-US"/>
        </w:rPr>
        <w:t>’</w:t>
      </w:r>
      <w:r w:rsidRPr="002741FA">
        <w:rPr>
          <w:rFonts w:cs="Times New Roman"/>
          <w:lang w:val="en-US"/>
        </w:rPr>
        <w:t>, ideally resulting in an equitable distribution of voice</w:t>
      </w:r>
      <w:r w:rsidR="00AF689F" w:rsidRPr="002741FA">
        <w:rPr>
          <w:rFonts w:cs="Times New Roman"/>
          <w:lang w:val="en-US"/>
        </w:rPr>
        <w:t>s</w:t>
      </w:r>
      <w:r w:rsidRPr="002741FA">
        <w:rPr>
          <w:rFonts w:cs="Times New Roman"/>
          <w:lang w:val="en-US"/>
        </w:rPr>
        <w:t xml:space="preserve">. However, studies reveal that online discussions are frequently dominated by a small number of highly active users </w:t>
      </w:r>
      <w:sdt>
        <w:sdtPr>
          <w:rPr>
            <w:rFonts w:cs="Times New Roman"/>
            <w:lang w:val="en-US"/>
          </w:rPr>
          <w:alias w:val="To edit, see citavi.com/edit"/>
          <w:tag w:val="CitaviPlaceholder#673c4a6f-9c8d-4898-a32f-55b4bbf68d97"/>
          <w:id w:val="-1022856255"/>
          <w:placeholder>
            <w:docPart w:val="DefaultPlaceholder_-1854013440"/>
          </w:placeholder>
        </w:sdtPr>
        <w:sdtEndPr/>
        <w:sdtContent>
          <w:r w:rsidR="0003671F"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GRhYjFhLWMyYjctNGJjYS1hZjI2LWExZDkxZGI0MWNhZiIsIlJhbmdlU3RhcnQiOjExLCJSYW5nZUxlbmd0aCI6MjQsIlJlZmVyZW5jZUlkIjoiZDYyYmYyZGMtYWYyYS00MTQ0LTk1NTAtNjRmNWM4MmYwNjE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2pjYzQuMTIwMTYiLCJVcmlTdHJpbmciOiJodHRwczovL2RvaS5vcmcvMTAuMTExMS9qY2M0LjEyMDE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tpbCIsIkxhc3ROYW1lIjoiQXdhbiIsIk1pZGRsZU5hbWUiOiJOLiIsIlByb3RlY3RlZCI6ZmFsc2UsIlNleCI6MCwiQ3JlYXRlZEJ5IjoiX0NhcmluYSBXZWlubWFubiIsIkNyZWF0ZWRPbiI6IjIwMjQtMTEtMTNUMTc6MTQ6MDAiLCJNb2RpZmllZEJ5IjoiX0NhcmluYSBXZWlubWFubiIsIklkIjoiZTc2ZDRlMjktMGUxMy00NzY4LTkwMDQtYjlhNmViYWRmMjFiIiwiTW9kaWZpZWRPbiI6IjIwMjQtMTEtMTNUMTc6MTQ6MDAiLCJQcm9qZWN0Ijp7IiRyZWYiOiI4In19XSwiQ2l0YXRpb25LZXlVcGRhdGVUeXBlIjowLCJDb2xsYWJvcmF0b3JzIjpbXSwiRG9pIjoiMTAuMTE3Ny8xMzY3NTQ5NDA3MDc5NzEz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3Ny8xMzY3NTQ5NDA3MDc5NzEzIiwiVXJpU3RyaW5nIjoiaHR0cHM6Ly9kb2kub3JnLzEwLjExNzcvMTM2NzU0OTQwNzA3OTcx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}</w:instrText>
          </w:r>
          <w:r w:rsidR="0003671F" w:rsidRPr="002741FA">
            <w:rPr>
              <w:rFonts w:cs="Times New Roman"/>
              <w:lang w:val="en-US"/>
            </w:rPr>
            <w:fldChar w:fldCharType="separate"/>
          </w:r>
          <w:r w:rsidR="0003671F" w:rsidRPr="002741FA">
            <w:rPr>
              <w:rFonts w:cs="Times New Roman"/>
              <w:lang w:val="en-US"/>
            </w:rPr>
            <w:t>(Graham &amp; Wright 2014)</w:t>
          </w:r>
          <w:r w:rsidR="0003671F" w:rsidRPr="002741FA">
            <w:rPr>
              <w:rFonts w:cs="Times New Roman"/>
              <w:lang w:val="en-US"/>
            </w:rPr>
            <w:fldChar w:fldCharType="end"/>
          </w:r>
        </w:sdtContent>
      </w:sdt>
      <w:r w:rsidR="00AF689F" w:rsidRPr="002741FA">
        <w:rPr>
          <w:rFonts w:cs="Times New Roman"/>
          <w:lang w:val="en-US"/>
        </w:rPr>
        <w:t>, which runs counter to the principle of equality</w:t>
      </w:r>
      <w:r w:rsidRPr="002741FA">
        <w:rPr>
          <w:rFonts w:cs="Times New Roman"/>
          <w:lang w:val="en-US"/>
        </w:rPr>
        <w:t>.</w:t>
      </w:r>
    </w:p>
    <w:p w14:paraId="02B08A7D" w14:textId="5AD36FEC" w:rsidR="00B32C5A" w:rsidRPr="002741FA" w:rsidRDefault="00846B37">
      <w:pPr>
        <w:spacing w:after="120"/>
        <w:ind w:firstLine="567"/>
        <w:jc w:val="both"/>
        <w:rPr>
          <w:rFonts w:cs="Times New Roman"/>
          <w:lang w:val="en-US"/>
        </w:rPr>
      </w:pPr>
      <w:r w:rsidRPr="002741FA">
        <w:rPr>
          <w:rFonts w:cs="Times New Roman"/>
          <w:lang w:val="en-US"/>
        </w:rPr>
        <w:t>(3)</w:t>
      </w:r>
      <w:r w:rsidR="00B32C5A" w:rsidRPr="002741FA">
        <w:rPr>
          <w:rFonts w:cs="Times New Roman"/>
          <w:lang w:val="en-US"/>
        </w:rPr>
        <w:t xml:space="preserve"> </w:t>
      </w:r>
      <w:r w:rsidR="00B32C5A" w:rsidRPr="002741FA">
        <w:rPr>
          <w:rFonts w:cs="Times New Roman"/>
          <w:i/>
          <w:iCs/>
          <w:lang w:val="en-US"/>
        </w:rPr>
        <w:t xml:space="preserve">Rationality </w:t>
      </w:r>
      <w:r w:rsidR="00B32C5A" w:rsidRPr="002741FA">
        <w:rPr>
          <w:rFonts w:cs="Times New Roman"/>
          <w:lang w:val="en-US"/>
        </w:rPr>
        <w:t xml:space="preserve">in deliberation implies that the discussion is grounded in reasoned arguments and </w:t>
      </w:r>
      <w:r w:rsidR="00050541" w:rsidRPr="002741FA">
        <w:rPr>
          <w:rFonts w:cs="Times New Roman"/>
          <w:lang w:val="en-US"/>
        </w:rPr>
        <w:t xml:space="preserve">the search for </w:t>
      </w:r>
      <w:r w:rsidR="00B32C5A" w:rsidRPr="002741FA">
        <w:rPr>
          <w:rFonts w:cs="Times New Roman"/>
          <w:lang w:val="en-US"/>
        </w:rPr>
        <w:t>constructive solutions</w:t>
      </w:r>
      <w:r w:rsidR="009918EE" w:rsidRPr="002741FA">
        <w:rPr>
          <w:rFonts w:cs="Times New Roman"/>
          <w:lang w:val="en-US"/>
        </w:rPr>
        <w:t xml:space="preserve"> </w:t>
      </w:r>
      <w:sdt>
        <w:sdtPr>
          <w:rPr>
            <w:rFonts w:cs="Times New Roman"/>
            <w:lang w:val="en-US"/>
          </w:rPr>
          <w:alias w:val="To edit, see citavi.com/edit"/>
          <w:tag w:val="CitaviPlaceholder#be545406-400a-467f-97c4-b4e6a1285c4d"/>
          <w:id w:val="1731040339"/>
          <w:placeholder>
            <w:docPart w:val="DefaultPlaceholder_-1854013440"/>
          </w:placeholder>
        </w:sdtPr>
        <w:sdtEndPr/>
        <w:sdtContent>
          <w:r w:rsidR="0003671F" w:rsidRPr="002741FA">
            <w:rPr>
              <w:rFonts w:cs="Times New Roman"/>
              <w:lang w:val="en-US"/>
            </w:rPr>
            <w:fldChar w:fldCharType="begin"/>
          </w:r>
          <w:r w:rsidR="0003671F"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2NiZTA1LTNmOGUtNGYwZS05ODlmLTQ0ZTgzNDA2NjI0YiIsIlJhbmdlTGVuZ3RoIjoyNiwiUmVmZXJlbmNlSWQiOiJkZDhhMGIzNi0zYjNlLTQ3M2MtOTI2NC1mZmE5NDM5Y2Y0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NhcmluYVdlaW5tYW5uXFxvd25DbG91ZFxcNzcgTGl0ZXJhdHVyXFxDaXRhdmkgNlxcUHJvamVjdHNcXERpc3NlcnRhdGlvblxcQ2l0YXZpIEF0dGFjaG1lbnRzXFxDb3ZlcnNcXEd1dG1hbm4sIFRob21wc29uIDIwMDQgLSBXaHkgZGVsaWJlcmF0ZSBkZW1vY3JhY3kuanBnIiwiVXJpU3RyaW5nIjoiZGQ4YTBiMzYtM2IzZS00NzNjLTkyNjQtZmZhOTQzOWNmND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Y5MS0xMjAxOS01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3ODUwNDYzMzIiLCJVcmlTdHJpbmciOiJodHRwOi8vd3d3LndvcmxkY2F0Lm9yZy9vY2xjLzc4NTA0NjMz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}</w:instrText>
          </w:r>
          <w:r w:rsidR="0003671F" w:rsidRPr="002741FA">
            <w:rPr>
              <w:rFonts w:cs="Times New Roman"/>
              <w:lang w:val="en-US"/>
            </w:rPr>
            <w:fldChar w:fldCharType="separate"/>
          </w:r>
          <w:r w:rsidR="0003671F" w:rsidRPr="002741FA">
            <w:rPr>
              <w:rFonts w:cs="Times New Roman"/>
              <w:lang w:val="en-US"/>
            </w:rPr>
            <w:t>(Gutmann &amp; Thompson 2004)</w:t>
          </w:r>
          <w:r w:rsidR="0003671F" w:rsidRPr="002741FA">
            <w:rPr>
              <w:rFonts w:cs="Times New Roman"/>
              <w:lang w:val="en-US"/>
            </w:rPr>
            <w:fldChar w:fldCharType="end"/>
          </w:r>
        </w:sdtContent>
      </w:sdt>
      <w:r w:rsidR="00B32C5A" w:rsidRPr="002741FA">
        <w:rPr>
          <w:rFonts w:cs="Times New Roman"/>
          <w:lang w:val="en-US"/>
        </w:rPr>
        <w:t>. This dimension is important because it directs the conversation towards a</w:t>
      </w:r>
      <w:r w:rsidR="007F57A0" w:rsidRPr="002741FA">
        <w:rPr>
          <w:rFonts w:cs="Times New Roman"/>
          <w:lang w:val="en-US"/>
        </w:rPr>
        <w:t>n</w:t>
      </w:r>
      <w:r w:rsidR="00B32C5A" w:rsidRPr="002741FA">
        <w:rPr>
          <w:rFonts w:cs="Times New Roman"/>
          <w:lang w:val="en-US"/>
        </w:rPr>
        <w:t xml:space="preserve"> evidence-based exchange </w:t>
      </w:r>
      <w:r w:rsidR="00AF689F" w:rsidRPr="002741FA">
        <w:rPr>
          <w:rFonts w:cs="Times New Roman"/>
          <w:lang w:val="en-US"/>
        </w:rPr>
        <w:t xml:space="preserve">and </w:t>
      </w:r>
      <w:r w:rsidR="00050541" w:rsidRPr="002741FA">
        <w:rPr>
          <w:rFonts w:cs="Times New Roman"/>
          <w:lang w:val="en-US"/>
        </w:rPr>
        <w:t>th</w:t>
      </w:r>
      <w:r w:rsidR="009918EE" w:rsidRPr="002741FA">
        <w:rPr>
          <w:rFonts w:cs="Times New Roman"/>
          <w:lang w:val="en-US"/>
        </w:rPr>
        <w:t xml:space="preserve">us unfolds the </w:t>
      </w:r>
      <w:r w:rsidR="00050541" w:rsidRPr="002741FA">
        <w:rPr>
          <w:rFonts w:cs="Times New Roman"/>
          <w:lang w:val="en-US"/>
        </w:rPr>
        <w:t xml:space="preserve">legitimizing power of deliberation </w:t>
      </w:r>
      <w:sdt>
        <w:sdtPr>
          <w:rPr>
            <w:rFonts w:cs="Times New Roman"/>
            <w:lang w:val="en-US"/>
          </w:rPr>
          <w:alias w:val="To edit, see citavi.com/edit"/>
          <w:tag w:val="CitaviPlaceholder#06eafc53-f4c1-4a3c-b525-4b38e84a58b8"/>
          <w:id w:val="1645160771"/>
          <w:placeholder>
            <w:docPart w:val="DefaultPlaceholder_-1854013440"/>
          </w:placeholder>
        </w:sdtPr>
        <w:sdtEndPr/>
        <w:sdtContent>
          <w:r w:rsidR="0003671F"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Nzg0MDY0LTdkMDUtNGE3NC1hYWYyLTUzNGFhZjBiMzE2NyIsIlJhbmdlTGVuZ3RoIjoxNSwiUmVmZXJlbmNlSWQiOiIzN2VjYWM3NS1mMDkwLTQxNjMtYTViNi03OTQyMzM5MDN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i9hbm51cmV2LnBvbGlzY2kuNi4xMjE5MDEuMDg1NTM4IiwiVXJpU3RyaW5nIjoiaHR0cHM6Ly9kb2kub3JnLzEwLjExNDYvYW5udXJldi5wb2xpc2NpLjYuMTIxOTAxLjA4NTUz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MDkwNTkxNzg3MDE1MDAzMDA1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3Ny8wMDkwNTkxNzg3MDE1MDAzMDA1IiwiVXJpU3RyaW5nIjoiaHR0cHM6Ly9kb2kub3JnLzEwLjExNzcvMDA5MDU5MTc4NzAxNTAwMzAw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}</w:instrText>
          </w:r>
          <w:r w:rsidR="0003671F" w:rsidRPr="002741FA">
            <w:rPr>
              <w:rFonts w:cs="Times New Roman"/>
              <w:lang w:val="en-US"/>
            </w:rPr>
            <w:fldChar w:fldCharType="separate"/>
          </w:r>
          <w:r w:rsidR="0003671F" w:rsidRPr="002741FA">
            <w:rPr>
              <w:rFonts w:cs="Times New Roman"/>
              <w:lang w:val="en-US"/>
            </w:rPr>
            <w:t>(</w:t>
          </w:r>
          <w:proofErr w:type="spellStart"/>
          <w:r w:rsidR="0003671F" w:rsidRPr="002741FA">
            <w:rPr>
              <w:rFonts w:cs="Times New Roman"/>
              <w:lang w:val="en-US"/>
            </w:rPr>
            <w:t>Manin</w:t>
          </w:r>
          <w:proofErr w:type="spellEnd"/>
          <w:r w:rsidR="009554BA" w:rsidRPr="002741FA">
            <w:rPr>
              <w:rFonts w:cs="Times New Roman"/>
              <w:lang w:val="en-US"/>
            </w:rPr>
            <w:t xml:space="preserve"> </w:t>
          </w:r>
          <w:r w:rsidR="0003671F" w:rsidRPr="002741FA">
            <w:rPr>
              <w:rFonts w:cs="Times New Roman"/>
              <w:lang w:val="en-US"/>
            </w:rPr>
            <w:t>1987)</w:t>
          </w:r>
          <w:r w:rsidR="0003671F" w:rsidRPr="002741FA">
            <w:rPr>
              <w:rFonts w:cs="Times New Roman"/>
              <w:lang w:val="en-US"/>
            </w:rPr>
            <w:fldChar w:fldCharType="end"/>
          </w:r>
        </w:sdtContent>
      </w:sdt>
      <w:r w:rsidR="009918EE" w:rsidRPr="002741FA">
        <w:rPr>
          <w:rFonts w:cs="Times New Roman"/>
          <w:lang w:val="en-US"/>
        </w:rPr>
        <w:t xml:space="preserve">. </w:t>
      </w:r>
      <w:r w:rsidR="00B32C5A" w:rsidRPr="002741FA">
        <w:rPr>
          <w:rFonts w:cs="Times New Roman"/>
          <w:lang w:val="en-US"/>
        </w:rPr>
        <w:t>When participants provide justifications for their views</w:t>
      </w:r>
      <w:r w:rsidR="009918EE" w:rsidRPr="002741FA">
        <w:rPr>
          <w:rFonts w:cs="Times New Roman"/>
          <w:lang w:val="en-US"/>
        </w:rPr>
        <w:t>, contest other arguments</w:t>
      </w:r>
      <w:r w:rsidR="00AF689F" w:rsidRPr="002741FA">
        <w:rPr>
          <w:rFonts w:cs="Times New Roman"/>
          <w:lang w:val="en-US"/>
        </w:rPr>
        <w:t>,</w:t>
      </w:r>
      <w:r w:rsidR="009918EE" w:rsidRPr="002741FA">
        <w:rPr>
          <w:rFonts w:cs="Times New Roman"/>
          <w:lang w:val="en-US"/>
        </w:rPr>
        <w:t xml:space="preserve"> </w:t>
      </w:r>
      <w:r w:rsidR="00B32C5A" w:rsidRPr="002741FA">
        <w:rPr>
          <w:rFonts w:cs="Times New Roman"/>
          <w:lang w:val="en-US"/>
        </w:rPr>
        <w:t xml:space="preserve">and propose practical solutions, </w:t>
      </w:r>
      <w:r w:rsidR="009468FE" w:rsidRPr="002741FA">
        <w:rPr>
          <w:rFonts w:cs="Times New Roman"/>
          <w:lang w:val="en-US"/>
        </w:rPr>
        <w:t xml:space="preserve">deliberation unfolds its </w:t>
      </w:r>
      <w:r w:rsidR="00BE1D38">
        <w:rPr>
          <w:rFonts w:cs="Times New Roman"/>
          <w:lang w:val="en-US"/>
        </w:rPr>
        <w:t>‘</w:t>
      </w:r>
      <w:r w:rsidR="009468FE" w:rsidRPr="002741FA">
        <w:rPr>
          <w:rFonts w:cs="Times New Roman"/>
          <w:lang w:val="en-US"/>
        </w:rPr>
        <w:t>truth-tracking potential</w:t>
      </w:r>
      <w:r w:rsidR="00BE1D38">
        <w:rPr>
          <w:rFonts w:cs="Times New Roman"/>
          <w:lang w:val="en-US"/>
        </w:rPr>
        <w:t>’</w:t>
      </w:r>
      <w:r w:rsidR="009468FE" w:rsidRPr="002741FA">
        <w:rPr>
          <w:rFonts w:cs="Times New Roman"/>
          <w:lang w:val="en-US"/>
        </w:rPr>
        <w:t xml:space="preserve"> </w:t>
      </w:r>
      <w:sdt>
        <w:sdtPr>
          <w:rPr>
            <w:rFonts w:cs="Times New Roman"/>
            <w:lang w:val="en-US"/>
          </w:rPr>
          <w:alias w:val="To edit, see citavi.com/edit"/>
          <w:tag w:val="CitaviPlaceholder#ca2b2a30-1e08-43f9-9dde-05a13a2a8000"/>
          <w:id w:val="-436677462"/>
          <w:placeholder>
            <w:docPart w:val="DefaultPlaceholder_-1854013440"/>
          </w:placeholder>
        </w:sdtPr>
        <w:sdtEndPr/>
        <w:sdtContent>
          <w:r w:rsidR="0003671F"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FiZjE5LTJlMTYtNGZjZi1iZjE5LWM5ODM3ZDcxMWRhYiIsIlJhbmdlTGVuZ3RoIjoyNCwiUmVmZXJlbmNlSWQiOiI1ZTdhMGZlYy0wOTlmLTRlYTctODI3Zi04ZDkxNjhkMGNkN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EzIiwiU3RhcnRQYWdlIjp7IiRpZCI6IjUiLCIkdHlwZSI6IlN3aXNzQWNhZGVtaWMuUGFnZU51bWJlciwgU3dpc3NBY2FkZW1pYyIsIklzRnVsbHlOdW1lcmljIjp0cnVlLCJOdW1iZXIiOjQxMywiTnVtYmVyaW5nVHlwZSI6MCwiTnVtZXJhbFN5c3RlbSI6MCwiT3JpZ2luYWxTdHJpbmciOiI0MTMiLCJQcmV0dHlTdHJpbmciOiI0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i4xNDY4LTI4ODUuMjAwNi4wMDI4MC54IiwiVXJpU3RyaW5nIjoiaHR0cHM6Ly9kb2kub3JnLzEwLjExMTEvai4xNDY4LTI4ODUuMjAwNi4wMDI4MC5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}</w:instrText>
          </w:r>
          <w:r w:rsidR="0003671F" w:rsidRPr="002741FA">
            <w:rPr>
              <w:rFonts w:cs="Times New Roman"/>
              <w:lang w:val="en-US"/>
            </w:rPr>
            <w:fldChar w:fldCharType="separate"/>
          </w:r>
          <w:r w:rsidR="0003671F" w:rsidRPr="002741FA">
            <w:rPr>
              <w:rFonts w:cs="Times New Roman"/>
              <w:lang w:val="en-US"/>
            </w:rPr>
            <w:t>(Habermas 2006</w:t>
          </w:r>
          <w:r w:rsidR="00BE1D38">
            <w:rPr>
              <w:rFonts w:cs="Times New Roman"/>
              <w:lang w:val="en-US"/>
            </w:rPr>
            <w:t xml:space="preserve">: </w:t>
          </w:r>
          <w:r w:rsidR="0003671F" w:rsidRPr="002741FA">
            <w:rPr>
              <w:rFonts w:cs="Times New Roman"/>
              <w:lang w:val="en-US"/>
            </w:rPr>
            <w:t>413)</w:t>
          </w:r>
          <w:r w:rsidR="0003671F" w:rsidRPr="002741FA">
            <w:rPr>
              <w:rFonts w:cs="Times New Roman"/>
              <w:lang w:val="en-US"/>
            </w:rPr>
            <w:fldChar w:fldCharType="end"/>
          </w:r>
        </w:sdtContent>
      </w:sdt>
      <w:r w:rsidR="009468FE" w:rsidRPr="002741FA">
        <w:rPr>
          <w:rFonts w:cs="Times New Roman"/>
          <w:lang w:val="en-US"/>
        </w:rPr>
        <w:t xml:space="preserve"> and </w:t>
      </w:r>
      <w:r w:rsidR="00B32C5A" w:rsidRPr="002741FA">
        <w:rPr>
          <w:rFonts w:cs="Times New Roman"/>
          <w:lang w:val="en-US"/>
        </w:rPr>
        <w:t>can lead to better-informed decision-making</w:t>
      </w:r>
      <w:r w:rsidR="009918EE" w:rsidRPr="002741FA">
        <w:rPr>
          <w:rFonts w:cs="Times New Roman"/>
          <w:lang w:val="en-US"/>
        </w:rPr>
        <w:t>. Even though different author</w:t>
      </w:r>
      <w:r w:rsidR="003946BA" w:rsidRPr="002741FA">
        <w:rPr>
          <w:rFonts w:cs="Times New Roman"/>
          <w:lang w:val="en-US"/>
        </w:rPr>
        <w:t>s</w:t>
      </w:r>
      <w:r w:rsidR="009918EE" w:rsidRPr="002741FA">
        <w:rPr>
          <w:rFonts w:cs="Times New Roman"/>
          <w:lang w:val="en-US"/>
        </w:rPr>
        <w:t xml:space="preserve"> have emphasized that there are alternative ways of reasoning, for example</w:t>
      </w:r>
      <w:r w:rsidR="00502A05">
        <w:rPr>
          <w:rFonts w:cs="Times New Roman"/>
          <w:lang w:val="en-US"/>
        </w:rPr>
        <w:t>,</w:t>
      </w:r>
      <w:r w:rsidR="009918EE" w:rsidRPr="002741FA">
        <w:rPr>
          <w:rFonts w:cs="Times New Roman"/>
          <w:lang w:val="en-US"/>
        </w:rPr>
        <w:t xml:space="preserve"> through the expressions of emotions, narratives</w:t>
      </w:r>
      <w:r w:rsidR="00AF689F" w:rsidRPr="002741FA">
        <w:rPr>
          <w:rFonts w:cs="Times New Roman"/>
          <w:lang w:val="en-US"/>
        </w:rPr>
        <w:t>,</w:t>
      </w:r>
      <w:r w:rsidR="009918EE" w:rsidRPr="002741FA">
        <w:rPr>
          <w:rFonts w:cs="Times New Roman"/>
          <w:lang w:val="en-US"/>
        </w:rPr>
        <w:t xml:space="preserve"> and testimony </w:t>
      </w:r>
      <w:sdt>
        <w:sdtPr>
          <w:rPr>
            <w:rFonts w:cs="Times New Roman"/>
            <w:lang w:val="en-US"/>
          </w:rPr>
          <w:alias w:val="To edit, see citavi.com/edit"/>
          <w:tag w:val="CitaviPlaceholder#84289206-07b9-43af-a62e-7f75675de357"/>
          <w:id w:val="941186059"/>
          <w:placeholder>
            <w:docPart w:val="DefaultPlaceholder_-1854013440"/>
          </w:placeholder>
        </w:sdtPr>
        <w:sdtEndPr/>
        <w:sdtContent>
          <w:r w:rsidR="0003671F"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OTQ2ZWU2LTg1MDAtNDcwOS05NmI3LTM5YTNmZmY2N2JkYiIsIlJhbmdlTGVuZ3RoIjoxMywiUmVmZXJlbmNlSWQiOiJmNzBlODJkYy1hN2VlLTRiZGUtYWJmOC0zZDYxNWU0Y2I1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aG4iLCJMYXN0TmFtZSI6IkRyeXplayIsIk1pZGRsZU5hbWUiOiJTLiIsIlByb3RlY3RlZCI6ZmFsc2UsIlNleCI6MiwiQ3JlYXRlZEJ5IjoiX01pcmEgV2FybmUiLCJDcmVhdGVkT24iOiIyMDIxLTEyLTE0VDE2OjIzOjQ1IiwiTW9kaWZpZWRCeSI6Il9NaXJhIFdhcm5lIiwiSWQiOiJhZDUzNTU5MC02NGFlLTRlMmItYTg0MC0xMmMxODk5ZmUyZjUiLCJNb2RpZmllZE9uIjoiMjAyMS0xMi0xNFQxNjoyMzo0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Q2FyaW5hV2Vpbm1hbm5cXEFwcERhdGFcXExvY2FsXFxUZW1wXFxvdnZxc216MC5qcGciLCJVcmlTdHJpbmciOiJmNzBlODJkYy1hN2VlLTRiZGUtYWJmOC0zZDYxNWU0Y2I1Mz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zLzAxOTkyNTA0M1guMDAxLjAwMDEiLCJFZGl0b3JzIjpbXSwiRXZhbHVhdGlvbkNvbXBsZXhpdHkiOjAsIkV2YWx1YXRpb25Tb3VyY2VUZXh0Rm9ybWF0IjowLCJHcm91cHMiOltdLCJIYXNMYWJlbDEiOmZhbHNlLCJIYXNMYWJlbDIiOmZhbHNlLCJJc2JuIjoiMDE5OTI1MDQzW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MDE5OTI1MDQzWC4wMDEuMDAwMSIsIlVyaVN0cmluZyI6Imh0dHBzOi8vZG9pLm9yZy8xMC4xMDkzLzAxOTkyNTA0M1guMDAxLjA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MDE5ODI5NzU1Ni4wMDEuMDAwMSIsIkVkaXRvcnMiOltdLCJFdmFsdWF0aW9uQ29tcGxleGl0eSI6MCwiRXZhbHVhdGlvblNvdXJjZVRleHRGb3JtYXQiOjAsIkdyb3VwcyI6W10sIkhhc0xhYmVsMSI6ZmFsc2UsIkhhc0xhYmVsMiI6ZmFsc2UsIklzYm4iOiIwMTk4Mjk3NTU2Ii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5My8wMTk4Mjk3NTU2LjAwMS4wMDAxIiwiVXJpU3RyaW5nIjoiaHR0cHM6Ly9kb2kub3JnLzEwLjEwOTMvMDE5ODI5NzU1Ni4wMDEuMDAw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}</w:instrText>
          </w:r>
          <w:r w:rsidR="0003671F" w:rsidRPr="002741FA">
            <w:rPr>
              <w:rFonts w:cs="Times New Roman"/>
              <w:lang w:val="en-US"/>
            </w:rPr>
            <w:fldChar w:fldCharType="separate"/>
          </w:r>
          <w:r w:rsidR="0003671F" w:rsidRPr="002741FA">
            <w:rPr>
              <w:rFonts w:cs="Times New Roman"/>
              <w:lang w:val="en-US"/>
            </w:rPr>
            <w:t>(</w:t>
          </w:r>
          <w:proofErr w:type="spellStart"/>
          <w:r w:rsidR="0003671F" w:rsidRPr="002741FA">
            <w:rPr>
              <w:rFonts w:cs="Times New Roman"/>
              <w:lang w:val="en-US"/>
            </w:rPr>
            <w:t>Dryzek</w:t>
          </w:r>
          <w:proofErr w:type="spellEnd"/>
          <w:r w:rsidR="0003671F" w:rsidRPr="002741FA">
            <w:rPr>
              <w:rFonts w:cs="Times New Roman"/>
              <w:lang w:val="en-US"/>
            </w:rPr>
            <w:t xml:space="preserve"> 2002)</w:t>
          </w:r>
          <w:r w:rsidR="0003671F" w:rsidRPr="002741FA">
            <w:rPr>
              <w:rFonts w:cs="Times New Roman"/>
              <w:lang w:val="en-US"/>
            </w:rPr>
            <w:fldChar w:fldCharType="end"/>
          </w:r>
        </w:sdtContent>
      </w:sdt>
      <w:r w:rsidR="003946BA" w:rsidRPr="002741FA">
        <w:rPr>
          <w:rFonts w:cs="Times New Roman"/>
          <w:lang w:val="en-US"/>
        </w:rPr>
        <w:t>,</w:t>
      </w:r>
      <w:r w:rsidR="009918EE" w:rsidRPr="002741FA">
        <w:rPr>
          <w:rFonts w:cs="Times New Roman"/>
          <w:lang w:val="en-US"/>
        </w:rPr>
        <w:t xml:space="preserve"> the </w:t>
      </w:r>
      <w:r w:rsidR="003946BA" w:rsidRPr="002741FA">
        <w:rPr>
          <w:rFonts w:cs="Times New Roman"/>
          <w:lang w:val="en-US"/>
        </w:rPr>
        <w:t xml:space="preserve">classic idea in which deliberation follows the ideal of rational discourse in which verifiable reasons are mutually contested is </w:t>
      </w:r>
      <w:r w:rsidRPr="002741FA">
        <w:rPr>
          <w:rFonts w:cs="Times New Roman"/>
          <w:lang w:val="en-US"/>
        </w:rPr>
        <w:t xml:space="preserve">still </w:t>
      </w:r>
      <w:r w:rsidR="003946BA" w:rsidRPr="002741FA">
        <w:rPr>
          <w:rFonts w:cs="Times New Roman"/>
          <w:lang w:val="en-US"/>
        </w:rPr>
        <w:t xml:space="preserve">very much dominant. </w:t>
      </w:r>
      <w:r w:rsidR="009468FE" w:rsidRPr="002741FA">
        <w:rPr>
          <w:rFonts w:cs="Times New Roman"/>
          <w:lang w:val="en-US"/>
        </w:rPr>
        <w:t xml:space="preserve">Empirical research provides mixed evidence with regard to </w:t>
      </w:r>
      <w:r w:rsidR="00400962" w:rsidRPr="002741FA">
        <w:rPr>
          <w:rFonts w:cs="Times New Roman"/>
          <w:lang w:val="en-US"/>
        </w:rPr>
        <w:t xml:space="preserve">rationality in online discussions. While some studies find a fair amount </w:t>
      </w:r>
      <w:r w:rsidR="00AF689F" w:rsidRPr="002741FA">
        <w:rPr>
          <w:rFonts w:cs="Times New Roman"/>
          <w:lang w:val="en-US"/>
        </w:rPr>
        <w:t xml:space="preserve">of </w:t>
      </w:r>
      <w:r w:rsidR="00400962" w:rsidRPr="002741FA">
        <w:rPr>
          <w:rFonts w:cs="Times New Roman"/>
          <w:lang w:val="en-US"/>
        </w:rPr>
        <w:t>reasoning</w:t>
      </w:r>
      <w:r w:rsidR="00B46955" w:rsidRPr="002741FA">
        <w:rPr>
          <w:rFonts w:cs="Times New Roman"/>
          <w:lang w:val="en-US"/>
        </w:rPr>
        <w:t xml:space="preserve"> online</w:t>
      </w:r>
      <w:r w:rsidR="00400962" w:rsidRPr="002741FA">
        <w:rPr>
          <w:rFonts w:cs="Times New Roman"/>
          <w:lang w:val="en-US"/>
        </w:rPr>
        <w:t xml:space="preserve"> </w:t>
      </w:r>
      <w:sdt>
        <w:sdtPr>
          <w:rPr>
            <w:rFonts w:cs="Times New Roman"/>
            <w:lang w:val="en-US"/>
          </w:rPr>
          <w:alias w:val="To edit, see citavi.com/edit"/>
          <w:tag w:val="CitaviPlaceholder#8aecadd2-98ee-4baa-a8d1-910f5c416234"/>
          <w:id w:val="1808511349"/>
          <w:placeholder>
            <w:docPart w:val="DefaultPlaceholder_-1854013440"/>
          </w:placeholder>
        </w:sdtPr>
        <w:sdtEndPr/>
        <w:sdtContent>
          <w:r w:rsidR="0003671F"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ZTBiOWNhLWJjYWUtNDkxOS1iYmUwLTkxYmRmMTI5MzFjZiIsIlJhbmdlTGVuZ3RoIjoxOCwiUmVmZXJlbmNlSWQiOiJiZjVhODBiNy1hMDkzLTQ1NTctYmUyYi1kMDZlOGE4MmFm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c1MTI3ODYuMjAyNC4yMzI5NzU5IiwiVXJpU3RyaW5nIjoiaHR0cHM6Ly9kb2kub3JnLzEwLjEwODAvMTc1MTI3ODYuMjAyNC4yMzI5NzU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3Ny8xOTQwMTYxMjE1NTgxOTI2IiwiVXJpU3RyaW5nIjoiaHR0cHM6Ly9kb2kub3JnLzEwLjExNzcvMTk0MDE2MTIxNTU4MTky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}</w:instrText>
          </w:r>
          <w:r w:rsidR="0003671F" w:rsidRPr="002741FA">
            <w:rPr>
              <w:rFonts w:cs="Times New Roman"/>
              <w:lang w:val="en-US"/>
            </w:rPr>
            <w:fldChar w:fldCharType="separate"/>
          </w:r>
          <w:r w:rsidR="0003671F" w:rsidRPr="002741FA">
            <w:rPr>
              <w:rFonts w:cs="Times New Roman"/>
              <w:lang w:val="en-US"/>
            </w:rPr>
            <w:t>(Berg</w:t>
          </w:r>
          <w:r w:rsidR="0089130D">
            <w:rPr>
              <w:rFonts w:cs="Times New Roman"/>
              <w:lang w:val="en-US"/>
            </w:rPr>
            <w:t xml:space="preserve">, </w:t>
          </w:r>
          <w:proofErr w:type="spellStart"/>
          <w:r w:rsidR="0089130D" w:rsidRPr="0089130D">
            <w:rPr>
              <w:rFonts w:cs="Times New Roman"/>
              <w:lang w:val="en-US"/>
            </w:rPr>
            <w:t>Fagerholm</w:t>
          </w:r>
          <w:proofErr w:type="spellEnd"/>
          <w:r w:rsidR="0089130D" w:rsidRPr="0089130D">
            <w:rPr>
              <w:rFonts w:cs="Times New Roman"/>
              <w:lang w:val="en-US"/>
            </w:rPr>
            <w:t xml:space="preserve"> &amp; Strandberg</w:t>
          </w:r>
          <w:r w:rsidR="0003671F" w:rsidRPr="002741FA">
            <w:rPr>
              <w:rFonts w:cs="Times New Roman"/>
              <w:lang w:val="en-US"/>
            </w:rPr>
            <w:t xml:space="preserve"> 2024)</w:t>
          </w:r>
          <w:r w:rsidR="0003671F" w:rsidRPr="002741FA">
            <w:rPr>
              <w:rFonts w:cs="Times New Roman"/>
              <w:lang w:val="en-US"/>
            </w:rPr>
            <w:fldChar w:fldCharType="end"/>
          </w:r>
        </w:sdtContent>
      </w:sdt>
      <w:r w:rsidR="00AF689F" w:rsidRPr="002741FA">
        <w:rPr>
          <w:rFonts w:cs="Times New Roman"/>
          <w:lang w:val="en-US"/>
        </w:rPr>
        <w:t>,</w:t>
      </w:r>
      <w:r w:rsidR="00400962" w:rsidRPr="002741FA">
        <w:rPr>
          <w:rFonts w:cs="Times New Roman"/>
          <w:lang w:val="en-US"/>
        </w:rPr>
        <w:t xml:space="preserve"> other findings </w:t>
      </w:r>
      <w:r w:rsidR="00AF689F" w:rsidRPr="002741FA">
        <w:rPr>
          <w:rFonts w:cs="Times New Roman"/>
          <w:lang w:val="en-US"/>
        </w:rPr>
        <w:t xml:space="preserve">provide </w:t>
      </w:r>
      <w:r w:rsidR="00400962" w:rsidRPr="002741FA">
        <w:rPr>
          <w:rFonts w:cs="Times New Roman"/>
          <w:lang w:val="en-US"/>
        </w:rPr>
        <w:t>a rather skeptical</w:t>
      </w:r>
      <w:r w:rsidR="00AF689F" w:rsidRPr="002741FA">
        <w:rPr>
          <w:rFonts w:cs="Times New Roman"/>
          <w:lang w:val="en-US"/>
        </w:rPr>
        <w:t xml:space="preserve"> view,</w:t>
      </w:r>
      <w:r w:rsidR="00400962" w:rsidRPr="002741FA">
        <w:rPr>
          <w:rFonts w:cs="Times New Roman"/>
          <w:lang w:val="en-US"/>
        </w:rPr>
        <w:t xml:space="preserve"> </w:t>
      </w:r>
      <w:r w:rsidR="00B46955" w:rsidRPr="002741FA">
        <w:rPr>
          <w:rFonts w:cs="Times New Roman"/>
          <w:lang w:val="en-US"/>
        </w:rPr>
        <w:t>mostly regard</w:t>
      </w:r>
      <w:r w:rsidR="00AF689F" w:rsidRPr="002741FA">
        <w:rPr>
          <w:rFonts w:cs="Times New Roman"/>
          <w:lang w:val="en-US"/>
        </w:rPr>
        <w:t>ing</w:t>
      </w:r>
      <w:r w:rsidR="00B46955" w:rsidRPr="002741FA">
        <w:rPr>
          <w:rFonts w:cs="Times New Roman"/>
          <w:lang w:val="en-US"/>
        </w:rPr>
        <w:t xml:space="preserve"> the complexity of argumentation provided in online discussions </w:t>
      </w:r>
      <w:sdt>
        <w:sdtPr>
          <w:rPr>
            <w:rFonts w:cs="Times New Roman"/>
            <w:lang w:val="en-US"/>
          </w:rPr>
          <w:alias w:val="To edit, see citavi.com/edit"/>
          <w:tag w:val="CitaviPlaceholder#fbf9e67e-3207-4edf-a931-06b2e464b6fd"/>
          <w:id w:val="-1986460948"/>
          <w:placeholder>
            <w:docPart w:val="DefaultPlaceholder_-1854013440"/>
          </w:placeholder>
        </w:sdtPr>
        <w:sdtEndPr/>
        <w:sdtContent>
          <w:r w:rsidR="0003671F"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Tk4ZjY2LTYyNGQtNDMwNi04Mzc0LWIyZTkzZTIyY2Y2ZSIsIlJhbmdlTGVuZ3RoIjoxNCwiUmVmZXJlbmNlSWQiOiJkZDQ1NTRjOS1hYjBhLTRiNTQtYmIxMS1lYjc0MDI1NGI4Y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3Mzk1MzI5MTk4NzMwODkiLCJVcmlTdHJpbmciOiJodHRwczovL2RvaS5vcmcvMTAuMTE3Ny8wNzM5NTMyOTE5ODczMDg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ODAvMTQ2MTY3MDA4MDIyMDc3NzEiLCJVcmlTdHJpbmciOiJodHRwczovL2RvaS5vcmcvMTAuMTA4MC8xNDYxNjcwMDgwMjIwNzc3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}</w:instrText>
          </w:r>
          <w:r w:rsidR="0003671F" w:rsidRPr="002741FA">
            <w:rPr>
              <w:rFonts w:cs="Times New Roman"/>
              <w:lang w:val="en-US"/>
            </w:rPr>
            <w:fldChar w:fldCharType="separate"/>
          </w:r>
          <w:r w:rsidR="0003671F" w:rsidRPr="002741FA">
            <w:rPr>
              <w:rFonts w:cs="Times New Roman"/>
              <w:lang w:val="en-US"/>
            </w:rPr>
            <w:t>(Santana 2019)</w:t>
          </w:r>
          <w:r w:rsidR="0003671F" w:rsidRPr="002741FA">
            <w:rPr>
              <w:rFonts w:cs="Times New Roman"/>
              <w:lang w:val="en-US"/>
            </w:rPr>
            <w:fldChar w:fldCharType="end"/>
          </w:r>
        </w:sdtContent>
      </w:sdt>
      <w:r w:rsidR="00B46955" w:rsidRPr="002741FA">
        <w:rPr>
          <w:rFonts w:cs="Times New Roman"/>
          <w:lang w:val="en-US"/>
        </w:rPr>
        <w:t xml:space="preserve">. </w:t>
      </w:r>
      <w:r w:rsidR="00B92A9D" w:rsidRPr="002741FA">
        <w:rPr>
          <w:rFonts w:cs="Times New Roman"/>
          <w:lang w:val="en-US"/>
        </w:rPr>
        <w:t xml:space="preserve">Another strand of literature </w:t>
      </w:r>
      <w:r w:rsidR="00B92A9D" w:rsidRPr="002741FA">
        <w:rPr>
          <w:rFonts w:cs="Times New Roman"/>
          <w:lang w:val="en-US"/>
        </w:rPr>
        <w:lastRenderedPageBreak/>
        <w:t xml:space="preserve">suggests that rationality is </w:t>
      </w:r>
      <w:r w:rsidRPr="002741FA">
        <w:rPr>
          <w:rFonts w:cs="Times New Roman"/>
          <w:lang w:val="en-US"/>
        </w:rPr>
        <w:t xml:space="preserve">highly </w:t>
      </w:r>
      <w:r w:rsidR="00B92A9D" w:rsidRPr="002741FA">
        <w:rPr>
          <w:rFonts w:cs="Times New Roman"/>
          <w:lang w:val="en-US"/>
        </w:rPr>
        <w:t xml:space="preserve">contingent upon the design and context of online discussion environments </w:t>
      </w:r>
      <w:sdt>
        <w:sdtPr>
          <w:rPr>
            <w:rFonts w:cs="Times New Roman"/>
            <w:lang w:val="en-US"/>
          </w:rPr>
          <w:alias w:val="To edit, see citavi.com/edit"/>
          <w:tag w:val="CitaviPlaceholder#07d33dab-d59f-438c-b079-121a09bd6701"/>
          <w:id w:val="-824812155"/>
          <w:placeholder>
            <w:docPart w:val="DefaultPlaceholder_-1854013440"/>
          </w:placeholder>
        </w:sdtPr>
        <w:sdtEndPr/>
        <w:sdtContent>
          <w:r w:rsidR="0003671F"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DI2ZTg4LWZkNTYtNDFlMy1iNTcxLTcwY2Q0ZGVjNjU1OSIsIlJhbmdlTGVuZ3RoIjoxOCwiUmVmZXJlbmNlSWQiOiI0N2E5M2FmZi1mZWFjLTRjZTAtOWE2Yy1iOGQxNTgxMzhjN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Mi9wb2kzLjE1NCIsIlVyaVN0cmluZyI6Imh0dHBzOi8vZG9pLm9yZy8xMC4xMDAyL3BvaTMuMTU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DAvMjE2NzA4MTEuMjAyMS4xOTU3OTY4IiwiVXJpU3RyaW5nIjoiaHR0cHM6Ly9kb2kub3JnLzEwLjEwODAvMjE2NzA4MTEuMjAyMS4xOTU3OTY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E5NDAxNjEyMTE0MTU4NDkiLCJVcmlTdHJpbmciOiJodHRwczovL2RvaS5vcmcvMTAuMTE3Ny8xOTQwMTYxMjExNDE1ODQ5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}</w:instrText>
          </w:r>
          <w:r w:rsidR="0003671F" w:rsidRPr="002741FA">
            <w:rPr>
              <w:rFonts w:cs="Times New Roman"/>
              <w:lang w:val="en-US"/>
            </w:rPr>
            <w:fldChar w:fldCharType="separate"/>
          </w:r>
          <w:r w:rsidR="0003671F" w:rsidRPr="002741FA">
            <w:rPr>
              <w:rFonts w:cs="Times New Roman"/>
              <w:lang w:val="en-US"/>
            </w:rPr>
            <w:t>(</w:t>
          </w:r>
          <w:r w:rsidR="00974FF8" w:rsidRPr="002741FA">
            <w:rPr>
              <w:rFonts w:cs="Times New Roman"/>
              <w:lang w:val="en-US"/>
            </w:rPr>
            <w:t>Esau</w:t>
          </w:r>
          <w:r w:rsidR="00D31238">
            <w:rPr>
              <w:rFonts w:cs="Times New Roman"/>
              <w:lang w:val="en-US"/>
            </w:rPr>
            <w:t xml:space="preserve">, </w:t>
          </w:r>
          <w:proofErr w:type="spellStart"/>
          <w:r w:rsidR="00D31238" w:rsidRPr="00D31238">
            <w:rPr>
              <w:rFonts w:cs="Times New Roman"/>
              <w:lang w:val="en-US"/>
            </w:rPr>
            <w:t>Friess</w:t>
          </w:r>
          <w:proofErr w:type="spellEnd"/>
          <w:r w:rsidR="00D31238" w:rsidRPr="00D31238">
            <w:rPr>
              <w:rFonts w:cs="Times New Roman"/>
              <w:lang w:val="en-US"/>
            </w:rPr>
            <w:t xml:space="preserve"> &amp; </w:t>
          </w:r>
          <w:proofErr w:type="spellStart"/>
          <w:r w:rsidR="00D31238" w:rsidRPr="00D31238">
            <w:rPr>
              <w:rFonts w:cs="Times New Roman"/>
              <w:lang w:val="en-US"/>
            </w:rPr>
            <w:t>Eilders</w:t>
          </w:r>
          <w:proofErr w:type="spellEnd"/>
          <w:r w:rsidR="00974FF8" w:rsidRPr="002741FA">
            <w:rPr>
              <w:rFonts w:cs="Times New Roman"/>
              <w:lang w:val="en-US"/>
            </w:rPr>
            <w:t xml:space="preserve"> 2017</w:t>
          </w:r>
          <w:r w:rsidR="0003671F" w:rsidRPr="002741FA">
            <w:rPr>
              <w:rFonts w:cs="Times New Roman"/>
              <w:lang w:val="en-US"/>
            </w:rPr>
            <w:t xml:space="preserve">; </w:t>
          </w:r>
          <w:proofErr w:type="spellStart"/>
          <w:r w:rsidR="0003671F" w:rsidRPr="002741FA">
            <w:rPr>
              <w:rFonts w:cs="Times New Roman"/>
              <w:lang w:val="en-US"/>
            </w:rPr>
            <w:t>Marzinkowski</w:t>
          </w:r>
          <w:proofErr w:type="spellEnd"/>
          <w:r w:rsidR="0003671F" w:rsidRPr="002741FA">
            <w:rPr>
              <w:rFonts w:cs="Times New Roman"/>
              <w:lang w:val="en-US"/>
            </w:rPr>
            <w:t xml:space="preserve"> &amp; Engelmann 2022)</w:t>
          </w:r>
          <w:r w:rsidR="0003671F" w:rsidRPr="002741FA">
            <w:rPr>
              <w:rFonts w:cs="Times New Roman"/>
              <w:lang w:val="en-US"/>
            </w:rPr>
            <w:fldChar w:fldCharType="end"/>
          </w:r>
        </w:sdtContent>
      </w:sdt>
      <w:r w:rsidR="00400962" w:rsidRPr="002741FA">
        <w:rPr>
          <w:rFonts w:cs="Times New Roman"/>
          <w:lang w:val="en-US"/>
        </w:rPr>
        <w:t xml:space="preserve">. </w:t>
      </w:r>
    </w:p>
    <w:p w14:paraId="2B79F91F" w14:textId="5C4FFC8A" w:rsidR="00DA7859" w:rsidRPr="002741FA" w:rsidRDefault="00846B37" w:rsidP="00B32C5A">
      <w:pPr>
        <w:spacing w:after="120"/>
        <w:ind w:firstLine="567"/>
        <w:jc w:val="both"/>
        <w:rPr>
          <w:rFonts w:cs="Times New Roman"/>
          <w:lang w:val="en-US"/>
        </w:rPr>
      </w:pPr>
      <w:r w:rsidRPr="002741FA">
        <w:rPr>
          <w:rFonts w:cs="Times New Roman"/>
          <w:lang w:val="en-US"/>
        </w:rPr>
        <w:t>(4)</w:t>
      </w:r>
      <w:r w:rsidR="00B32C5A" w:rsidRPr="002741FA">
        <w:rPr>
          <w:rFonts w:cs="Times New Roman"/>
          <w:lang w:val="en-US"/>
        </w:rPr>
        <w:t xml:space="preserve"> </w:t>
      </w:r>
      <w:r w:rsidR="00B32C5A" w:rsidRPr="002741FA">
        <w:rPr>
          <w:rFonts w:cs="Times New Roman"/>
          <w:i/>
          <w:iCs/>
          <w:lang w:val="en-US"/>
        </w:rPr>
        <w:t xml:space="preserve">Reciprocity </w:t>
      </w:r>
      <w:r w:rsidR="000F23BC" w:rsidRPr="002741FA">
        <w:rPr>
          <w:rFonts w:cs="Times New Roman"/>
          <w:lang w:val="en-US"/>
        </w:rPr>
        <w:t>is a</w:t>
      </w:r>
      <w:r w:rsidR="000F23BC" w:rsidRPr="002741FA">
        <w:rPr>
          <w:rFonts w:cs="Times New Roman"/>
          <w:i/>
          <w:iCs/>
          <w:lang w:val="en-US"/>
        </w:rPr>
        <w:t xml:space="preserve"> </w:t>
      </w:r>
      <w:r w:rsidR="000F23BC" w:rsidRPr="002741FA">
        <w:rPr>
          <w:rFonts w:cs="Times New Roman"/>
          <w:lang w:val="en-US"/>
        </w:rPr>
        <w:t xml:space="preserve">foundational principle of deliberation and </w:t>
      </w:r>
      <w:r w:rsidR="00B32C5A" w:rsidRPr="002741FA">
        <w:rPr>
          <w:rFonts w:cs="Times New Roman"/>
          <w:lang w:val="en-US"/>
        </w:rPr>
        <w:t xml:space="preserve">means that participants </w:t>
      </w:r>
      <w:r w:rsidR="000F23BC" w:rsidRPr="002741FA">
        <w:rPr>
          <w:rFonts w:cs="Times New Roman"/>
          <w:lang w:val="en-US"/>
        </w:rPr>
        <w:t xml:space="preserve">are supposed to </w:t>
      </w:r>
      <w:r w:rsidR="00B32C5A" w:rsidRPr="002741FA">
        <w:rPr>
          <w:rFonts w:cs="Times New Roman"/>
          <w:lang w:val="en-US"/>
        </w:rPr>
        <w:t>refer to each other</w:t>
      </w:r>
      <w:r w:rsidR="0003671F" w:rsidRPr="002741FA">
        <w:rPr>
          <w:rFonts w:cs="Times New Roman"/>
          <w:lang w:val="en-US"/>
        </w:rPr>
        <w:t>’</w:t>
      </w:r>
      <w:r w:rsidR="00B32C5A" w:rsidRPr="002741FA">
        <w:rPr>
          <w:rFonts w:cs="Times New Roman"/>
          <w:lang w:val="en-US"/>
        </w:rPr>
        <w:t>s statements, engaging in a back-and-forth exchange</w:t>
      </w:r>
      <w:r w:rsidR="000F23BC" w:rsidRPr="002741FA">
        <w:rPr>
          <w:rFonts w:cs="Times New Roman"/>
          <w:lang w:val="en-US"/>
        </w:rPr>
        <w:t xml:space="preserve"> </w:t>
      </w:r>
      <w:sdt>
        <w:sdtPr>
          <w:rPr>
            <w:rFonts w:cs="Times New Roman"/>
            <w:lang w:val="en-US"/>
          </w:rPr>
          <w:alias w:val="To edit, see citavi.com/edit"/>
          <w:tag w:val="CitaviPlaceholder#826045fb-22ab-45b4-8863-6123adc981b6"/>
          <w:id w:val="1518507268"/>
          <w:placeholder>
            <w:docPart w:val="DefaultPlaceholder_-1854013440"/>
          </w:placeholder>
        </w:sdtPr>
        <w:sdtEndPr/>
        <w:sdtContent>
          <w:r w:rsidR="00DB2082"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c4ZTAwLTU3YjctNDFhNS05YTE3LTc2OTlkYTc3YmM5YiIsIlJhbmdlTGVuZ3RoIjoyNSwiUmVmZXJlbmNlSWQiOiJjMDAzMzY2Ny1jNWY2LTRiYzMtYTAyMi00M2RmNTFkZjQyN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zE0NjctOTc2MC4wMDE0NyIsIlVyaVN0cmluZyI6Imh0dHBzOi8vZG9pLm9yZy8xMC4xMTExLzE0NjctOTc2MC4wMDE0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aWNoYWVsIiwiTGFzdE5hbWUiOiJNb3JyZWxsIiwiUHJvdGVjdGVkIjpmYWxzZSwiU2V4IjoyLCJDcmVhdGVkQnkiOiJfQ2FyaW5hIFdlaW5tYW5uIiwiQ3JlYXRlZE9uIjoiMjAyNC0xMS0xM1QxNzoyNTo0NSIsIk1vZGlmaWVkQnkiOiJfQ2FyaW5hIFdlaW5tYW5uIiwiSWQiOiJjM2ZjZjUwNS0wMjNkLTRiY2ItOWVlNi0xNmI3MDBlN2Q0MzgiLCJNb2RpZmllZE9uIjoiMjAyNC0xMS0xM1QxNzoyNTo0NSIsIlByb2plY3QiOnsiJHJlZiI6IjgifX1dLCJDaXRhdGlvbktleVVwZGF0ZVR5cGUiOjAsIkNvbGxhYm9yYXRvcnMiOltdLCJEb2kiOiIxMC4xMDkzL294Zm9yZGhiLzk3ODAxOTg3NDczNjkuMDEzLjU1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5My9veGZvcmRoYi85NzgwMTk4NzQ3MzY5LjAxMy41NSIsIlVyaVN0cmluZyI6Imh0dHBzOi8vZG9pLm9yZy8xMC4xMDkzL294Zm9yZGhiLzk3ODAxOTg3NDczNjkuMDEzLjU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}</w:instrText>
          </w:r>
          <w:r w:rsidR="00DB2082" w:rsidRPr="002741FA">
            <w:rPr>
              <w:rFonts w:cs="Times New Roman"/>
              <w:lang w:val="en-US"/>
            </w:rPr>
            <w:fldChar w:fldCharType="separate"/>
          </w:r>
          <w:r w:rsidR="00DB2082" w:rsidRPr="002741FA">
            <w:rPr>
              <w:rFonts w:cs="Times New Roman"/>
              <w:lang w:val="en-US"/>
            </w:rPr>
            <w:t>(Morrell 2018)</w:t>
          </w:r>
          <w:r w:rsidR="00DB2082" w:rsidRPr="002741FA">
            <w:rPr>
              <w:rFonts w:cs="Times New Roman"/>
              <w:lang w:val="en-US"/>
            </w:rPr>
            <w:fldChar w:fldCharType="end"/>
          </w:r>
        </w:sdtContent>
      </w:sdt>
      <w:r w:rsidR="00231DD5" w:rsidRPr="002741FA">
        <w:rPr>
          <w:rFonts w:cs="Times New Roman"/>
          <w:lang w:val="en-US"/>
        </w:rPr>
        <w:t>. Reciprocity is critical for deliberation</w:t>
      </w:r>
      <w:r w:rsidR="00DA01B4" w:rsidRPr="002741FA">
        <w:rPr>
          <w:rFonts w:cs="Times New Roman"/>
          <w:lang w:val="en-US"/>
        </w:rPr>
        <w:t>’</w:t>
      </w:r>
      <w:r w:rsidR="00231DD5" w:rsidRPr="002741FA">
        <w:rPr>
          <w:rFonts w:cs="Times New Roman"/>
          <w:lang w:val="en-US"/>
        </w:rPr>
        <w:t xml:space="preserve">s epistemic functions—facilitating learning, changing opinions, </w:t>
      </w:r>
      <w:r w:rsidR="00AF689F" w:rsidRPr="002741FA">
        <w:rPr>
          <w:rFonts w:cs="Times New Roman"/>
          <w:lang w:val="en-US"/>
        </w:rPr>
        <w:t xml:space="preserve">and </w:t>
      </w:r>
      <w:r w:rsidR="00231DD5" w:rsidRPr="002741FA">
        <w:rPr>
          <w:rFonts w:cs="Times New Roman"/>
          <w:lang w:val="en-US"/>
        </w:rPr>
        <w:t>fostering informed reasoning</w:t>
      </w:r>
      <w:r w:rsidR="000F23BC" w:rsidRPr="002741FA">
        <w:rPr>
          <w:rFonts w:cs="Times New Roman"/>
          <w:lang w:val="en-US"/>
        </w:rPr>
        <w:t xml:space="preserve"> </w:t>
      </w:r>
      <w:sdt>
        <w:sdtPr>
          <w:rPr>
            <w:rFonts w:cs="Times New Roman"/>
            <w:lang w:val="en-US"/>
          </w:rPr>
          <w:alias w:val="To edit, see citavi.com/edit"/>
          <w:tag w:val="CitaviPlaceholder#d098973e-5218-4775-848a-393b17d579b2"/>
          <w:id w:val="-1316880490"/>
          <w:placeholder>
            <w:docPart w:val="DefaultPlaceholder_-1854013440"/>
          </w:placeholder>
        </w:sdtPr>
        <w:sdtEndPr/>
        <w:sdtContent>
          <w:r w:rsidR="0003671F" w:rsidRPr="002741FA">
            <w:rPr>
              <w:rFonts w:cs="Times New Roman"/>
              <w:lang w:val="en-US"/>
            </w:rPr>
            <w:fldChar w:fldCharType="begin"/>
          </w:r>
          <w:r w:rsidR="0003671F"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ZDA0NWZjLWRhYjAtNDY2Yy1hYjQwLTI1MzlkZTgzOGQwYiIsIlJhbmdlTGVuZ3RoIjoyNywiUmVmZXJlbmNlSWQiOiJjODRmMDJjYS05YWQ5LTRjZTUtOGY1MC1hMGVjMTkxMTY5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Mvb3hmb3JkaGIvOTc4MDE5ODc0NzM2OS4wMTMuMjYiLCJVcmlTdHJpbmciOiJodHRwczovL2RvaS5vcmcvMTAuMTA5My9veGZvcmRoYi85NzgwMTk4NzQ3MzY5LjAxMy4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}</w:instrText>
          </w:r>
          <w:r w:rsidR="0003671F" w:rsidRPr="002741FA">
            <w:rPr>
              <w:rFonts w:cs="Times New Roman"/>
              <w:lang w:val="en-US"/>
            </w:rPr>
            <w:fldChar w:fldCharType="separate"/>
          </w:r>
          <w:r w:rsidR="0003671F" w:rsidRPr="002741FA">
            <w:rPr>
              <w:rFonts w:cs="Times New Roman"/>
              <w:lang w:val="en-US"/>
            </w:rPr>
            <w:t>(</w:t>
          </w:r>
          <w:proofErr w:type="spellStart"/>
          <w:r w:rsidR="0003671F" w:rsidRPr="002741FA">
            <w:rPr>
              <w:rFonts w:cs="Times New Roman"/>
              <w:lang w:val="en-US"/>
            </w:rPr>
            <w:t>Estlund</w:t>
          </w:r>
          <w:proofErr w:type="spellEnd"/>
          <w:r w:rsidR="0003671F" w:rsidRPr="002741FA">
            <w:rPr>
              <w:rFonts w:cs="Times New Roman"/>
              <w:lang w:val="en-US"/>
            </w:rPr>
            <w:t xml:space="preserve"> &amp; </w:t>
          </w:r>
          <w:proofErr w:type="spellStart"/>
          <w:r w:rsidR="0003671F" w:rsidRPr="002741FA">
            <w:rPr>
              <w:rFonts w:cs="Times New Roman"/>
              <w:lang w:val="en-US"/>
            </w:rPr>
            <w:t>Landemore</w:t>
          </w:r>
          <w:proofErr w:type="spellEnd"/>
          <w:r w:rsidR="0003671F" w:rsidRPr="002741FA">
            <w:rPr>
              <w:rFonts w:cs="Times New Roman"/>
              <w:lang w:val="en-US"/>
            </w:rPr>
            <w:t xml:space="preserve"> 2018)</w:t>
          </w:r>
          <w:r w:rsidR="0003671F" w:rsidRPr="002741FA">
            <w:rPr>
              <w:rFonts w:cs="Times New Roman"/>
              <w:lang w:val="en-US"/>
            </w:rPr>
            <w:fldChar w:fldCharType="end"/>
          </w:r>
        </w:sdtContent>
      </w:sdt>
      <w:r w:rsidR="00231DD5" w:rsidRPr="002741FA">
        <w:rPr>
          <w:rFonts w:cs="Times New Roman"/>
          <w:lang w:val="en-US"/>
        </w:rPr>
        <w:t xml:space="preserve">. Engaging with diverse perspectives also enhances error prevention </w:t>
      </w:r>
      <w:sdt>
        <w:sdtPr>
          <w:rPr>
            <w:rFonts w:cs="Times New Roman"/>
            <w:lang w:val="en-US"/>
          </w:rPr>
          <w:alias w:val="To edit, see citavi.com/edit"/>
          <w:tag w:val="CitaviPlaceholder#f4d5a712-ff74-4419-8317-4881cf53ea3e"/>
          <w:id w:val="-916473163"/>
          <w:placeholder>
            <w:docPart w:val="DefaultPlaceholder_-1854013440"/>
          </w:placeholder>
        </w:sdtPr>
        <w:sdtEndPr/>
        <w:sdtContent>
          <w:r w:rsidR="00DB2082"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Dc1OTQxLWJiODMtNGE5OS1iMjJkLWFlNDYzMzQ5ZGM4MCIsIlJhbmdlTGVuZ3RoIjoxNCwiUmVmZXJlbmNlSWQiOiI5NmVhZDU3NS1kZDRiLTQ5MjItOWYzZC1mNDQ5NjlmNjZiM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i4xNDY4LTI4ODUuMjAwNy4wMDMwMS54IiwiVXJpU3RyaW5nIjoiaHR0cHM6Ly9kb2kub3JnLzEwLjExMTEvai4xNDY4LTI4ODUuMjAwNy4wMDMwMS5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}</w:instrText>
          </w:r>
          <w:r w:rsidR="00DB2082" w:rsidRPr="002741FA">
            <w:rPr>
              <w:rFonts w:cs="Times New Roman"/>
              <w:lang w:val="en-US"/>
            </w:rPr>
            <w:fldChar w:fldCharType="separate"/>
          </w:r>
          <w:r w:rsidR="00DB2082" w:rsidRPr="002741FA">
            <w:rPr>
              <w:rFonts w:cs="Times New Roman"/>
              <w:lang w:val="en-US"/>
            </w:rPr>
            <w:t>(</w:t>
          </w:r>
          <w:proofErr w:type="spellStart"/>
          <w:r w:rsidR="00DB2082" w:rsidRPr="002741FA">
            <w:rPr>
              <w:rFonts w:cs="Times New Roman"/>
              <w:lang w:val="en-US"/>
            </w:rPr>
            <w:t>Bohman</w:t>
          </w:r>
          <w:proofErr w:type="spellEnd"/>
          <w:r w:rsidR="00DB2082" w:rsidRPr="002741FA">
            <w:rPr>
              <w:rFonts w:cs="Times New Roman"/>
              <w:lang w:val="en-US"/>
            </w:rPr>
            <w:t xml:space="preserve"> 2007)</w:t>
          </w:r>
          <w:r w:rsidR="00DB2082" w:rsidRPr="002741FA">
            <w:rPr>
              <w:rFonts w:cs="Times New Roman"/>
              <w:lang w:val="en-US"/>
            </w:rPr>
            <w:fldChar w:fldCharType="end"/>
          </w:r>
        </w:sdtContent>
      </w:sdt>
      <w:r w:rsidR="000F23BC" w:rsidRPr="002741FA">
        <w:rPr>
          <w:rFonts w:cs="Times New Roman"/>
          <w:lang w:val="en-US"/>
        </w:rPr>
        <w:t xml:space="preserve"> and </w:t>
      </w:r>
      <w:r w:rsidR="00231DD5" w:rsidRPr="002741FA">
        <w:rPr>
          <w:rFonts w:cs="Times New Roman"/>
          <w:lang w:val="en-US"/>
        </w:rPr>
        <w:t xml:space="preserve">enables empathy, mutual understanding, and a shared focus on the common good </w:t>
      </w:r>
      <w:sdt>
        <w:sdtPr>
          <w:rPr>
            <w:rFonts w:cs="Times New Roman"/>
            <w:lang w:val="en-US"/>
          </w:rPr>
          <w:alias w:val="To edit, see citavi.com/edit"/>
          <w:tag w:val="CitaviPlaceholder#1b2f6623-0140-47bd-80aa-2ca37bbfbedd"/>
          <w:id w:val="-1462106352"/>
          <w:placeholder>
            <w:docPart w:val="DefaultPlaceholder_-1854013440"/>
          </w:placeholder>
        </w:sdtPr>
        <w:sdtEndPr/>
        <w:sdtContent>
          <w:r w:rsidR="00DB2082"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DRjYjI3LTdlNDYtNGVmNi1hZTA5LTFjMDAzOTZhMDIwZiIsIlJhbmdlTGVuZ3RoIjoxNCwiUmVmZXJlbmNlSWQiOiJhZmE1ZDUyNy01NGUxLTRjYzMtYTY1OC1kN2E0ZjllMWJl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bmphbWluIiwiTGFzdE5hbWUiOiJCYXJiZXIiLCJNaWRkbGVOYW1lIjoiUi4iLCJQcm90ZWN0ZWQiOmZhbHNlLCJTZXgiOjIsIkNyZWF0ZWRCeSI6Il9DYXJpbmEgV2Vpbm1hbm4iLCJDcmVhdGVkT24iOiIyMDI0LTExLTEzVDE3OjI0OjIzIiwiTW9kaWZpZWRCeSI6Il9DYXJpbmEgV2Vpbm1hbm4iLCJJZCI6ImUyYjczNTkyLTk4MDAtNDAxNi1hMjMwLTU2NzU0NmJlNjI4MCIsIk1vZGlmaWVkT24iOiIyMDI0LTExLTEzVDE3OjI0OjI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}</w:instrText>
          </w:r>
          <w:r w:rsidR="00DB2082" w:rsidRPr="002741FA">
            <w:rPr>
              <w:rFonts w:cs="Times New Roman"/>
              <w:lang w:val="en-US"/>
            </w:rPr>
            <w:fldChar w:fldCharType="separate"/>
          </w:r>
          <w:r w:rsidR="00DB2082" w:rsidRPr="002741FA">
            <w:rPr>
              <w:rFonts w:cs="Times New Roman"/>
              <w:lang w:val="en-US"/>
            </w:rPr>
            <w:t>(Barber 1984)</w:t>
          </w:r>
          <w:r w:rsidR="00DB2082" w:rsidRPr="002741FA">
            <w:rPr>
              <w:rFonts w:cs="Times New Roman"/>
              <w:lang w:val="en-US"/>
            </w:rPr>
            <w:fldChar w:fldCharType="end"/>
          </w:r>
        </w:sdtContent>
      </w:sdt>
      <w:r w:rsidR="000F23BC" w:rsidRPr="002741FA">
        <w:rPr>
          <w:rFonts w:cs="Times New Roman"/>
          <w:lang w:val="en-US"/>
        </w:rPr>
        <w:t xml:space="preserve">. In addition to that, reciprocity </w:t>
      </w:r>
      <w:r w:rsidR="00231DD5" w:rsidRPr="002741FA">
        <w:rPr>
          <w:rFonts w:cs="Times New Roman"/>
          <w:lang w:val="en-US"/>
        </w:rPr>
        <w:t xml:space="preserve">upholds norms of politeness and civility, promoting mutual recognition, community, and trust </w:t>
      </w:r>
      <w:sdt>
        <w:sdtPr>
          <w:rPr>
            <w:rFonts w:cs="Times New Roman"/>
            <w:lang w:val="en-US"/>
          </w:rPr>
          <w:alias w:val="To edit, see citavi.com/edit"/>
          <w:tag w:val="CitaviPlaceholder#203ea8ff-df27-4298-ba10-f1a07977a49d"/>
          <w:id w:val="444966378"/>
          <w:placeholder>
            <w:docPart w:val="DefaultPlaceholder_-1854013440"/>
          </w:placeholder>
        </w:sdtPr>
        <w:sdtEndPr/>
        <w:sdtContent>
          <w:r w:rsidR="0003671F"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GVjY2YwLTEyZTUtNGU4YS1iNzAzLTgxMWZjYmU3NGQ5NiIsIlJhbmdlTGVuZ3RoIjoyOCwiUmVmZXJlbmNlSWQiOiI0NGNkOWQ0MC1hYTYyLTRiZjEtYjI3OC0xMmI3ZTA1MzNhM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Y5OTcvamRkLjI1NCIsIlVyaVN0cmluZyI6Imh0dHBzOi8vZG9pLm9yZy8xMC4xNjk5Ny9qZGQuMjU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}</w:instrText>
          </w:r>
          <w:r w:rsidR="0003671F" w:rsidRPr="002741FA">
            <w:rPr>
              <w:rFonts w:cs="Times New Roman"/>
              <w:lang w:val="en-US"/>
            </w:rPr>
            <w:fldChar w:fldCharType="separate"/>
          </w:r>
          <w:r w:rsidR="0003671F" w:rsidRPr="002741FA">
            <w:rPr>
              <w:rFonts w:cs="Times New Roman"/>
              <w:lang w:val="en-US"/>
            </w:rPr>
            <w:t>(</w:t>
          </w:r>
          <w:proofErr w:type="spellStart"/>
          <w:r w:rsidR="0003671F" w:rsidRPr="002741FA">
            <w:rPr>
              <w:rFonts w:cs="Times New Roman"/>
              <w:lang w:val="en-US"/>
            </w:rPr>
            <w:t>Bächtiger</w:t>
          </w:r>
          <w:proofErr w:type="spellEnd"/>
          <w:r w:rsidR="0003671F" w:rsidRPr="002741FA">
            <w:rPr>
              <w:rFonts w:cs="Times New Roman"/>
              <w:lang w:val="en-US"/>
            </w:rPr>
            <w:t xml:space="preserve"> &amp; Beauvais 2016)</w:t>
          </w:r>
          <w:r w:rsidR="0003671F" w:rsidRPr="002741FA">
            <w:rPr>
              <w:rFonts w:cs="Times New Roman"/>
              <w:lang w:val="en-US"/>
            </w:rPr>
            <w:fldChar w:fldCharType="end"/>
          </w:r>
        </w:sdtContent>
      </w:sdt>
      <w:r w:rsidR="00231DD5" w:rsidRPr="002741FA">
        <w:rPr>
          <w:rFonts w:cs="Times New Roman"/>
          <w:lang w:val="en-US"/>
        </w:rPr>
        <w:t>.</w:t>
      </w:r>
      <w:r w:rsidR="000F23BC" w:rsidRPr="002741FA">
        <w:rPr>
          <w:rFonts w:cs="Times New Roman"/>
          <w:lang w:val="en-US"/>
        </w:rPr>
        <w:t xml:space="preserve"> Thus, </w:t>
      </w:r>
      <w:sdt>
        <w:sdtPr>
          <w:rPr>
            <w:rFonts w:cs="Times New Roman"/>
            <w:lang w:val="en-US"/>
          </w:rPr>
          <w:alias w:val="To edit, see citavi.com/edit"/>
          <w:tag w:val="CitaviPlaceholder#77f13979-9245-4dcf-87d8-a5ed7b99d504"/>
          <w:id w:val="-553843929"/>
          <w:placeholder>
            <w:docPart w:val="DefaultPlaceholder_-1854013440"/>
          </w:placeholder>
        </w:sdtPr>
        <w:sdtEndPr/>
        <w:sdtContent>
          <w:r w:rsidR="00974FF8" w:rsidRPr="002741FA">
            <w:rPr>
              <w:rFonts w:cs="Times New Roman"/>
              <w:lang w:val="en-US"/>
            </w:rPr>
            <w:t xml:space="preserve">Esau </w:t>
          </w:r>
          <w:r w:rsidR="009A2EFF" w:rsidRPr="002741FA">
            <w:rPr>
              <w:rFonts w:cs="Times New Roman"/>
              <w:lang w:val="en-US"/>
            </w:rPr>
            <w:t>and</w:t>
          </w:r>
          <w:r w:rsidR="00974FF8" w:rsidRPr="002741FA">
            <w:rPr>
              <w:rFonts w:cs="Times New Roman"/>
              <w:lang w:val="en-US"/>
            </w:rPr>
            <w:t xml:space="preserve"> </w:t>
          </w:r>
          <w:proofErr w:type="spellStart"/>
          <w:r w:rsidR="00974FF8" w:rsidRPr="002741FA">
            <w:rPr>
              <w:rFonts w:cs="Times New Roman"/>
              <w:lang w:val="en-US"/>
            </w:rPr>
            <w:t>Friess</w:t>
          </w:r>
          <w:proofErr w:type="spellEnd"/>
          <w:r w:rsidR="009A2EFF" w:rsidRPr="002741FA">
            <w:rPr>
              <w:rFonts w:cs="Times New Roman"/>
              <w:lang w:val="en-US"/>
            </w:rPr>
            <w:t xml:space="preserve"> (</w:t>
          </w:r>
          <w:r w:rsidR="00974FF8" w:rsidRPr="002741FA">
            <w:rPr>
              <w:rFonts w:cs="Times New Roman"/>
              <w:lang w:val="en-US"/>
            </w:rPr>
            <w:t>2022</w:t>
          </w:r>
        </w:sdtContent>
      </w:sdt>
      <w:r w:rsidR="00DD4A85" w:rsidRPr="002741FA">
        <w:rPr>
          <w:rFonts w:cs="Times New Roman"/>
          <w:lang w:val="en-US"/>
        </w:rPr>
        <w:t>)</w:t>
      </w:r>
      <w:r w:rsidR="00DB2082" w:rsidRPr="002741FA">
        <w:rPr>
          <w:rFonts w:cs="Times New Roman"/>
          <w:lang w:val="en-US"/>
        </w:rPr>
        <w:t xml:space="preserve"> </w:t>
      </w:r>
      <w:r w:rsidR="00DD4A85" w:rsidRPr="002741FA">
        <w:rPr>
          <w:rFonts w:cs="Times New Roman"/>
          <w:lang w:val="en-US"/>
        </w:rPr>
        <w:t>c</w:t>
      </w:r>
      <w:r w:rsidR="000F23BC" w:rsidRPr="002741FA">
        <w:rPr>
          <w:rFonts w:cs="Times New Roman"/>
          <w:lang w:val="en-US"/>
        </w:rPr>
        <w:t xml:space="preserve">onclude that within deliberative theory, the role of reciprocity can hardly be overestimated. Against the backdrop of its theoretical importance, many studies have investigated reciprocity in online discussions </w:t>
      </w:r>
      <w:sdt>
        <w:sdtPr>
          <w:rPr>
            <w:rFonts w:cs="Times New Roman"/>
            <w:lang w:val="en-US"/>
          </w:rPr>
          <w:alias w:val="To edit, see citavi.com/edit"/>
          <w:tag w:val="CitaviPlaceholder#81eb0208-2a17-4036-a58c-ccddfe8c9cb7"/>
          <w:id w:val="1086037389"/>
          <w:placeholder>
            <w:docPart w:val="DefaultPlaceholder_-1854013440"/>
          </w:placeholder>
        </w:sdtPr>
        <w:sdtEndPr/>
        <w:sdtContent>
          <w:r w:rsidR="00DB2082"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jZiYWExLTY1OGQtNDIxNC04MDM3LTA0MWJiYTI1NzU3ZSIsIlJhbmdlTGVuZ3RoIjoyMCwiUmVmZXJlbmNlSWQiOiIyOGEwZWNiMy02YmFhLTQ1Y2ItOGM5OC1mNTE2ZjEwZDQ1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yL3BvaTMuMTU4IiwiVXJpU3RyaW5nIjoiaHR0cHM6Ly9kb2kub3JnLzEwLjEwMDIvcG9pMy4xNT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G9kZCIsIkxhc3ROYW1lIjoiR3JhaGFtIiwiUHJvdGVjdGVkIjpmYWxzZSwiU2V4IjoyLCJDcmVhdGVkQnkiOiJfQ2FyaW5hIFdlaW5tYW5uIiwiQ3JlYXRlZE9uIjoiMjAyMS0wNi0zMFQwNDo1NTo1NSIsIk1vZGlmaWVkQnkiOiJfQ2FyaW5hIFdlaW5tYW5uIiwiSWQiOiI5YmVhZTU2OS05ZDU1LTRkN2MtYWEyOS0yM2Q4MzdmOWVmNzEiLCJNb2RpZmllZE9uIjoiMjAyMS0wNi0zMFQwNDo1NTo1NSIsIlByb2plY3QiOnsiJHJlZiI6IjgifX1dLCJDaXRhdGlvbktleVVwZGF0ZVR5cGUiOjAsIkNvbGxhYm9yYXRvcnMiOltdLCJEb2kiOiIxMC4xMDgwLzEzMTgzMjIyLjIwMDguMTEwMDg5Njg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zMTgzMjIyLjIwMDguMTEwMDg5NjgiLCJVcmlTdHJpbmciOiJodHRwczovL2RvaS5vcmcvMTAuMTA4MC8xMzE4MzIyMi4yMDA4LjExMDA4OTY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BbnRob255IiwiTGFzdE5hbWUiOiJXaWxoZWxtIiwiTWlkZGxlTmFtZSI6IkcuIiwiUHJvdGVjdGVkIjpmYWxzZSwiU2V4IjoyLCJDcmVhdGVkQnkiOiJfQ2FyaW5hIFdlaW5tYW5uIiwiQ3JlYXRlZE9uIjoiMjAyNC0xMS0xM1QxNzozMDoxNSIsIk1vZGlmaWVkQnkiOiJfQ2FyaW5hIFdlaW5tYW5uIiwiSWQiOiI0NWM2YTVmMi1jNTZkLTQ2YmItOTU3MC1lZmQ0ODU2N2Q4OTMiLCJNb2RpZmllZE9uIjoiMjAyNC0xMS0xM1QxNzozMDoxNSIsIlByb2plY3QiOnsiJHJlZiI6IjgifX1dLCJDaXRhdGlvbktleVVwZGF0ZVR5cGUiOjAsIkNvbGxhYm9yYXRvcnMiOltdLCJEb2kiOiIxMC4xMDgwLzEzNjkxMTg5ODA5MzU4OTc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4MC8xMzY5MTE4OTgwOTM1ODk3MiIsIlVyaVN0cmluZyI6Imh0dHBzOi8vZG9pLm9yZy8xMC4xMDgwLzEzNjkxMTg5ODA5MzU4OTc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}</w:instrText>
          </w:r>
          <w:r w:rsidR="00DB2082" w:rsidRPr="002741FA">
            <w:rPr>
              <w:rFonts w:cs="Times New Roman"/>
              <w:lang w:val="en-US"/>
            </w:rPr>
            <w:fldChar w:fldCharType="separate"/>
          </w:r>
          <w:r w:rsidR="00DB2082" w:rsidRPr="002741FA">
            <w:rPr>
              <w:rFonts w:cs="Times New Roman"/>
              <w:lang w:val="en-US"/>
            </w:rPr>
            <w:t>(Aragón et al. 2017; Graham 2008)</w:t>
          </w:r>
          <w:r w:rsidR="00DB2082" w:rsidRPr="002741FA">
            <w:rPr>
              <w:rFonts w:cs="Times New Roman"/>
              <w:lang w:val="en-US"/>
            </w:rPr>
            <w:fldChar w:fldCharType="end"/>
          </w:r>
        </w:sdtContent>
      </w:sdt>
      <w:r w:rsidR="000F23BC" w:rsidRPr="002741FA">
        <w:rPr>
          <w:rFonts w:cs="Times New Roman"/>
          <w:lang w:val="en-US"/>
        </w:rPr>
        <w:t xml:space="preserve">. </w:t>
      </w:r>
      <w:r w:rsidR="00A465C5" w:rsidRPr="002741FA">
        <w:rPr>
          <w:rFonts w:cs="Times New Roman"/>
          <w:lang w:val="en-US"/>
        </w:rPr>
        <w:t>Studies s</w:t>
      </w:r>
      <w:r w:rsidR="000F23BC" w:rsidRPr="002741FA">
        <w:rPr>
          <w:rFonts w:cs="Times New Roman"/>
          <w:lang w:val="en-US"/>
        </w:rPr>
        <w:t>uggest a general lack of reciprocity in online discussions</w:t>
      </w:r>
      <w:r w:rsidR="00AF689F" w:rsidRPr="002741FA">
        <w:rPr>
          <w:rFonts w:cs="Times New Roman"/>
          <w:lang w:val="en-US"/>
        </w:rPr>
        <w:t>, meaning that they</w:t>
      </w:r>
      <w:r w:rsidR="000F23BC" w:rsidRPr="002741FA">
        <w:rPr>
          <w:rFonts w:cs="Times New Roman"/>
          <w:lang w:val="en-US"/>
        </w:rPr>
        <w:t xml:space="preserve"> more</w:t>
      </w:r>
      <w:r w:rsidR="0099675E" w:rsidRPr="002741FA">
        <w:rPr>
          <w:rFonts w:cs="Times New Roman"/>
          <w:lang w:val="en-US"/>
        </w:rPr>
        <w:t xml:space="preserve"> often</w:t>
      </w:r>
      <w:r w:rsidR="000F23BC" w:rsidRPr="002741FA">
        <w:rPr>
          <w:rFonts w:cs="Times New Roman"/>
          <w:lang w:val="en-US"/>
        </w:rPr>
        <w:t xml:space="preserve"> take the form of monologic statements rather than reflexive discourse</w:t>
      </w:r>
      <w:r w:rsidR="00A465C5" w:rsidRPr="002741FA">
        <w:rPr>
          <w:rFonts w:cs="Times New Roman"/>
          <w:lang w:val="en-US"/>
        </w:rPr>
        <w:t>s</w:t>
      </w:r>
      <w:r w:rsidR="00DA7859" w:rsidRPr="002741FA">
        <w:rPr>
          <w:rFonts w:cs="Times New Roman"/>
          <w:lang w:val="en-US"/>
        </w:rPr>
        <w:t xml:space="preserve">; many comments do not receive any sort of response </w:t>
      </w:r>
      <w:sdt>
        <w:sdtPr>
          <w:rPr>
            <w:rFonts w:cs="Times New Roman"/>
            <w:lang w:val="en-US"/>
          </w:rPr>
          <w:alias w:val="To edit, see citavi.com/edit"/>
          <w:tag w:val="CitaviPlaceholder#1c8d1063-094f-4786-86ed-2cc2cd53b360"/>
          <w:id w:val="-1048832324"/>
          <w:placeholder>
            <w:docPart w:val="DefaultPlaceholder_-1854013440"/>
          </w:placeholder>
        </w:sdtPr>
        <w:sdtEndPr/>
        <w:sdtContent>
          <w:r w:rsidR="00DB2082"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zkzYjAzLTYxMTMtNDk0OC04NmNmLWUzMjZiODJlZGYzNiIsIlJhbmdlTGVuZ3RoIjoyMCwiUmVmZXJlbmNlSWQiOiJhODk3MTA5Yi0yZGM5LTRhYzktYmQ3Mi00NDA5OTZhMzBlY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Y5OTcvamRkLjEwMjEiLCJVcmlTdHJpbmciOiJodHRwczovL2RvaS5vcmcvMTAuMTY5OTcvamRkLjEw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xNDYxNjcwMDgwMjIwNzc3MSIsIlVyaVN0cmluZyI6Imh0dHBzOi8vZG9pLm9yZy8xMC4xMDgwLzE0NjE2NzAwODAyMjA3Nzc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}</w:instrText>
          </w:r>
          <w:r w:rsidR="00DB2082" w:rsidRPr="002741FA">
            <w:rPr>
              <w:rFonts w:cs="Times New Roman"/>
              <w:lang w:val="en-US"/>
            </w:rPr>
            <w:fldChar w:fldCharType="separate"/>
          </w:r>
          <w:r w:rsidR="00DB2082" w:rsidRPr="002741FA">
            <w:rPr>
              <w:rFonts w:cs="Times New Roman"/>
              <w:lang w:val="en-US"/>
            </w:rPr>
            <w:t>(</w:t>
          </w:r>
          <w:r w:rsidR="00974FF8" w:rsidRPr="002741FA">
            <w:rPr>
              <w:rFonts w:cs="Times New Roman"/>
              <w:lang w:val="en-US"/>
            </w:rPr>
            <w:t xml:space="preserve">Esau &amp; </w:t>
          </w:r>
          <w:proofErr w:type="spellStart"/>
          <w:r w:rsidR="00974FF8" w:rsidRPr="002741FA">
            <w:rPr>
              <w:rFonts w:cs="Times New Roman"/>
              <w:lang w:val="en-US"/>
            </w:rPr>
            <w:t>Friess</w:t>
          </w:r>
          <w:proofErr w:type="spellEnd"/>
          <w:r w:rsidR="00974FF8" w:rsidRPr="002741FA">
            <w:rPr>
              <w:rFonts w:cs="Times New Roman"/>
              <w:lang w:val="en-US"/>
            </w:rPr>
            <w:t xml:space="preserve"> 2022</w:t>
          </w:r>
          <w:r w:rsidR="00DB2082" w:rsidRPr="002741FA">
            <w:rPr>
              <w:rFonts w:cs="Times New Roman"/>
              <w:lang w:val="en-US"/>
            </w:rPr>
            <w:t>)</w:t>
          </w:r>
          <w:r w:rsidR="00DB2082" w:rsidRPr="002741FA">
            <w:rPr>
              <w:rFonts w:cs="Times New Roman"/>
              <w:lang w:val="en-US"/>
            </w:rPr>
            <w:fldChar w:fldCharType="end"/>
          </w:r>
        </w:sdtContent>
      </w:sdt>
      <w:r w:rsidR="000F23BC" w:rsidRPr="002741FA">
        <w:rPr>
          <w:rFonts w:cs="Times New Roman"/>
          <w:lang w:val="en-US"/>
        </w:rPr>
        <w:t xml:space="preserve">. </w:t>
      </w:r>
      <w:r w:rsidR="00DA7859" w:rsidRPr="002741FA">
        <w:rPr>
          <w:rFonts w:cs="Times New Roman"/>
          <w:lang w:val="en-US"/>
        </w:rPr>
        <w:t xml:space="preserve">Previous research indicates that </w:t>
      </w:r>
      <w:r w:rsidR="00497F07" w:rsidRPr="002741FA">
        <w:rPr>
          <w:rFonts w:cs="Times New Roman"/>
          <w:lang w:val="en-US"/>
        </w:rPr>
        <w:t xml:space="preserve">the </w:t>
      </w:r>
      <w:r w:rsidR="005435B7" w:rsidRPr="002741FA">
        <w:rPr>
          <w:rFonts w:cs="Times New Roman"/>
          <w:lang w:val="en-US"/>
        </w:rPr>
        <w:t xml:space="preserve">distribution of </w:t>
      </w:r>
      <w:r w:rsidR="00DA7859" w:rsidRPr="002741FA">
        <w:rPr>
          <w:rFonts w:cs="Times New Roman"/>
          <w:lang w:val="en-US"/>
        </w:rPr>
        <w:t>reciprocity is highly uneven</w:t>
      </w:r>
      <w:r w:rsidR="00AF689F" w:rsidRPr="002741FA">
        <w:rPr>
          <w:rFonts w:cs="Times New Roman"/>
          <w:lang w:val="en-US"/>
        </w:rPr>
        <w:t>:</w:t>
      </w:r>
      <w:r w:rsidR="00DA7859" w:rsidRPr="002741FA">
        <w:rPr>
          <w:rFonts w:cs="Times New Roman"/>
          <w:lang w:val="en-US"/>
        </w:rPr>
        <w:t xml:space="preserve"> </w:t>
      </w:r>
      <w:r w:rsidR="00AF689F" w:rsidRPr="002741FA">
        <w:rPr>
          <w:rFonts w:cs="Times New Roman"/>
          <w:lang w:val="en-US"/>
        </w:rPr>
        <w:t>T</w:t>
      </w:r>
      <w:r w:rsidR="00DA7859" w:rsidRPr="002741FA">
        <w:rPr>
          <w:rFonts w:cs="Times New Roman"/>
          <w:lang w:val="en-US"/>
        </w:rPr>
        <w:t xml:space="preserve">he frequency of social interactions often follows a </w:t>
      </w:r>
      <w:r w:rsidR="00AF689F" w:rsidRPr="002741FA">
        <w:rPr>
          <w:rFonts w:cs="Times New Roman"/>
          <w:lang w:val="en-US"/>
        </w:rPr>
        <w:t>law of power</w:t>
      </w:r>
      <w:r w:rsidR="00DA7859" w:rsidRPr="002741FA">
        <w:rPr>
          <w:rFonts w:cs="Times New Roman"/>
          <w:lang w:val="en-US"/>
        </w:rPr>
        <w:t xml:space="preserve"> distribution, meaning that a small number of actors receive a large and disproportionate share of replies</w:t>
      </w:r>
      <w:r w:rsidR="00DB2082" w:rsidRPr="002741FA">
        <w:rPr>
          <w:rFonts w:cs="Times New Roman"/>
          <w:lang w:val="en-US"/>
        </w:rPr>
        <w:t xml:space="preserve"> </w:t>
      </w:r>
      <w:sdt>
        <w:sdtPr>
          <w:rPr>
            <w:rFonts w:cs="Times New Roman"/>
            <w:lang w:val="en-US"/>
          </w:rPr>
          <w:alias w:val="To edit, see citavi.com/edit"/>
          <w:tag w:val="CitaviPlaceholder#8339f0eb-44c6-4a0f-87a5-917ddab37c64"/>
          <w:id w:val="296803060"/>
          <w:placeholder>
            <w:docPart w:val="DefaultPlaceholder_-1854013440"/>
          </w:placeholder>
        </w:sdtPr>
        <w:sdtEndPr/>
        <w:sdtContent>
          <w:r w:rsidR="00DB2082"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jU2MDdmLWFjNmQtNDQxMS1hZGM0LWQwMmMwNzE4OGY2NyIsIlJhbmdlTGVuZ3RoIjoyMCwiUmVmZXJlbmNlSWQiOiIwNzViYjk4ZS1kZDllLTRkMzEtOTUzOC1hMTgwZTQzYjQ5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gvNDM2MDEiLCJVcmlTdHJpbmciOiJodHRwczovL2RvaS5vcmcvMTAuMTAzOC80MzY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DgvMTA2NjIyNDA5MTA5NjUzNDIiLCJVcmlTdHJpbmciOiJodHRwczovL2RvaS5vcmcvMTAuMTEwOC8xMDY2MjI0MDkxMDk2NTM0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}</w:instrText>
          </w:r>
          <w:r w:rsidR="00DB2082" w:rsidRPr="002741FA">
            <w:rPr>
              <w:rFonts w:cs="Times New Roman"/>
              <w:lang w:val="en-US"/>
            </w:rPr>
            <w:fldChar w:fldCharType="separate"/>
          </w:r>
          <w:r w:rsidR="00DB2082" w:rsidRPr="002741FA">
            <w:rPr>
              <w:rFonts w:cs="Times New Roman"/>
              <w:lang w:val="en-US"/>
            </w:rPr>
            <w:t>(</w:t>
          </w:r>
          <w:proofErr w:type="spellStart"/>
          <w:r w:rsidR="00DB2082" w:rsidRPr="002741FA">
            <w:rPr>
              <w:rFonts w:cs="Times New Roman"/>
              <w:lang w:val="en-US"/>
            </w:rPr>
            <w:t>Raban</w:t>
          </w:r>
          <w:proofErr w:type="spellEnd"/>
          <w:r w:rsidR="00DB2082" w:rsidRPr="002741FA">
            <w:rPr>
              <w:rFonts w:cs="Times New Roman"/>
              <w:lang w:val="en-US"/>
            </w:rPr>
            <w:t xml:space="preserve"> &amp; Rabin 2009)</w:t>
          </w:r>
          <w:r w:rsidR="00DB2082" w:rsidRPr="002741FA">
            <w:rPr>
              <w:rFonts w:cs="Times New Roman"/>
              <w:lang w:val="en-US"/>
            </w:rPr>
            <w:fldChar w:fldCharType="end"/>
          </w:r>
        </w:sdtContent>
      </w:sdt>
      <w:r w:rsidR="00DA7859" w:rsidRPr="002741FA">
        <w:rPr>
          <w:rFonts w:cs="Times New Roman"/>
          <w:lang w:val="en-US"/>
        </w:rPr>
        <w:t>.</w:t>
      </w:r>
    </w:p>
    <w:p w14:paraId="6E2D0C77" w14:textId="5A06A5A9" w:rsidR="00B8510C" w:rsidRPr="002741FA" w:rsidRDefault="00261840" w:rsidP="00AD322F">
      <w:pPr>
        <w:ind w:firstLine="567"/>
        <w:jc w:val="both"/>
        <w:rPr>
          <w:rFonts w:cs="Times New Roman"/>
          <w:lang w:val="en-US"/>
        </w:rPr>
      </w:pPr>
      <w:r w:rsidRPr="002741FA">
        <w:rPr>
          <w:rFonts w:cs="Times New Roman"/>
          <w:lang w:val="en-US"/>
        </w:rPr>
        <w:t xml:space="preserve">The concept of </w:t>
      </w:r>
      <w:r w:rsidR="00DA7859" w:rsidRPr="002741FA">
        <w:rPr>
          <w:rFonts w:cs="Times New Roman"/>
          <w:lang w:val="en-US"/>
        </w:rPr>
        <w:t xml:space="preserve">deliberation </w:t>
      </w:r>
      <w:r w:rsidRPr="002741FA">
        <w:rPr>
          <w:rFonts w:cs="Times New Roman"/>
          <w:lang w:val="en-US"/>
        </w:rPr>
        <w:t xml:space="preserve">has been used widely to evaluate </w:t>
      </w:r>
      <w:r w:rsidR="00DA7859" w:rsidRPr="002741FA">
        <w:rPr>
          <w:rFonts w:cs="Times New Roman"/>
          <w:lang w:val="en-US"/>
        </w:rPr>
        <w:t>the democratic potential of online discourse</w:t>
      </w:r>
      <w:r w:rsidRPr="002741FA">
        <w:rPr>
          <w:rFonts w:cs="Times New Roman"/>
          <w:lang w:val="en-US"/>
        </w:rPr>
        <w:t>. We think</w:t>
      </w:r>
      <w:r w:rsidR="00AF689F" w:rsidRPr="002741FA">
        <w:rPr>
          <w:rFonts w:cs="Times New Roman"/>
          <w:lang w:val="en-US"/>
        </w:rPr>
        <w:t xml:space="preserve"> that the</w:t>
      </w:r>
      <w:r w:rsidRPr="002741FA">
        <w:rPr>
          <w:rFonts w:cs="Times New Roman"/>
          <w:lang w:val="en-US"/>
        </w:rPr>
        <w:t xml:space="preserve"> </w:t>
      </w:r>
      <w:r w:rsidR="00DA7859" w:rsidRPr="002741FA">
        <w:rPr>
          <w:rFonts w:cs="Times New Roman"/>
          <w:lang w:val="en-US"/>
        </w:rPr>
        <w:t>four normative dimensions discussed</w:t>
      </w:r>
      <w:r w:rsidR="005435B7" w:rsidRPr="002741FA">
        <w:rPr>
          <w:rFonts w:cs="Times New Roman"/>
          <w:lang w:val="en-US"/>
        </w:rPr>
        <w:t xml:space="preserve"> </w:t>
      </w:r>
      <w:r w:rsidR="00DA7859" w:rsidRPr="002741FA">
        <w:rPr>
          <w:rFonts w:cs="Times New Roman"/>
          <w:lang w:val="en-US"/>
        </w:rPr>
        <w:t xml:space="preserve">offer </w:t>
      </w:r>
      <w:r w:rsidRPr="002741FA">
        <w:rPr>
          <w:rFonts w:cs="Times New Roman"/>
          <w:lang w:val="en-US"/>
        </w:rPr>
        <w:t xml:space="preserve">a suitable theoretical framework to review current AI research more systematically. </w:t>
      </w:r>
      <w:r w:rsidR="00DA7859" w:rsidRPr="002741FA">
        <w:rPr>
          <w:rFonts w:cs="Times New Roman"/>
          <w:lang w:val="en-US"/>
        </w:rPr>
        <w:t xml:space="preserve">Current research reveals significant challenges in each area, indicating that while online discussions have the potential to foster democratic values, they frequently fall short in practice, often due to </w:t>
      </w:r>
      <w:r w:rsidR="00AF689F" w:rsidRPr="002741FA">
        <w:rPr>
          <w:rFonts w:cs="Times New Roman"/>
          <w:lang w:val="en-US"/>
        </w:rPr>
        <w:t xml:space="preserve">uncivil forms of discussion, </w:t>
      </w:r>
      <w:r w:rsidR="00DA7859" w:rsidRPr="002741FA">
        <w:rPr>
          <w:rFonts w:cs="Times New Roman"/>
          <w:lang w:val="en-US"/>
        </w:rPr>
        <w:t>unequal participation, limited rational engagement</w:t>
      </w:r>
      <w:r w:rsidR="00AF689F" w:rsidRPr="002741FA">
        <w:rPr>
          <w:rFonts w:cs="Times New Roman"/>
          <w:lang w:val="en-US"/>
        </w:rPr>
        <w:t>, and lack of reciprocity</w:t>
      </w:r>
      <w:r w:rsidR="00DA7859" w:rsidRPr="002741FA">
        <w:rPr>
          <w:rFonts w:cs="Times New Roman"/>
          <w:lang w:val="en-US"/>
        </w:rPr>
        <w:t xml:space="preserve">. As AI continues to shape the dynamics of online discourse, applying these deliberative </w:t>
      </w:r>
      <w:r w:rsidR="00DA7859" w:rsidRPr="002741FA">
        <w:rPr>
          <w:rFonts w:cs="Times New Roman"/>
          <w:lang w:val="en-US"/>
        </w:rPr>
        <w:lastRenderedPageBreak/>
        <w:t xml:space="preserve">principles will be crucial for </w:t>
      </w:r>
      <w:r w:rsidR="00017E26" w:rsidRPr="002741FA">
        <w:rPr>
          <w:rFonts w:cs="Times New Roman"/>
          <w:lang w:val="en-US"/>
        </w:rPr>
        <w:t xml:space="preserve">highlighting how </w:t>
      </w:r>
      <w:r w:rsidR="00DA7859" w:rsidRPr="002741FA">
        <w:rPr>
          <w:rFonts w:cs="Times New Roman"/>
          <w:lang w:val="en-US"/>
        </w:rPr>
        <w:t xml:space="preserve">AI </w:t>
      </w:r>
      <w:r w:rsidR="00017E26" w:rsidRPr="002741FA">
        <w:rPr>
          <w:rFonts w:cs="Times New Roman"/>
          <w:lang w:val="en-US"/>
        </w:rPr>
        <w:t>intervenes in</w:t>
      </w:r>
      <w:r w:rsidR="00DA7859" w:rsidRPr="002741FA">
        <w:rPr>
          <w:rFonts w:cs="Times New Roman"/>
          <w:lang w:val="en-US"/>
        </w:rPr>
        <w:t xml:space="preserve"> democratic communication</w:t>
      </w:r>
      <w:r w:rsidR="00017E26" w:rsidRPr="002741FA">
        <w:rPr>
          <w:rFonts w:cs="Times New Roman"/>
          <w:lang w:val="en-US"/>
        </w:rPr>
        <w:t xml:space="preserve">, identifying both the </w:t>
      </w:r>
      <w:r w:rsidR="00AD322F" w:rsidRPr="002741FA">
        <w:rPr>
          <w:rFonts w:cs="Times New Roman"/>
          <w:lang w:val="en-US"/>
        </w:rPr>
        <w:t>opportunities</w:t>
      </w:r>
      <w:r w:rsidR="00017E26" w:rsidRPr="002741FA">
        <w:rPr>
          <w:rFonts w:cs="Times New Roman"/>
          <w:lang w:val="en-US"/>
        </w:rPr>
        <w:t xml:space="preserve"> and potential risks</w:t>
      </w:r>
      <w:r w:rsidR="00DA7859" w:rsidRPr="002741FA">
        <w:rPr>
          <w:rFonts w:cs="Times New Roman"/>
          <w:lang w:val="en-US"/>
        </w:rPr>
        <w:t xml:space="preserve">. </w:t>
      </w:r>
    </w:p>
    <w:p w14:paraId="34059112" w14:textId="7E2DA27F" w:rsidR="00A168B8" w:rsidRPr="002741FA" w:rsidRDefault="000575A3" w:rsidP="00AD322F">
      <w:pPr>
        <w:jc w:val="center"/>
        <w:rPr>
          <w:rFonts w:cs="Times New Roman"/>
          <w:b/>
          <w:lang w:val="en-US"/>
        </w:rPr>
      </w:pPr>
      <w:r w:rsidRPr="002741FA">
        <w:rPr>
          <w:rFonts w:cs="Times New Roman"/>
          <w:b/>
          <w:lang w:val="en-US"/>
        </w:rPr>
        <w:t>Method</w:t>
      </w:r>
    </w:p>
    <w:p w14:paraId="7FBCE895" w14:textId="0398158D" w:rsidR="00280803" w:rsidRPr="002741FA" w:rsidRDefault="00280803" w:rsidP="008D58F8">
      <w:pPr>
        <w:spacing w:after="120"/>
        <w:jc w:val="both"/>
        <w:rPr>
          <w:lang w:val="en-US"/>
        </w:rPr>
      </w:pPr>
      <w:r w:rsidRPr="002741FA">
        <w:rPr>
          <w:lang w:val="en-US"/>
        </w:rPr>
        <w:t xml:space="preserve">The application of </w:t>
      </w:r>
      <w:r w:rsidR="00E7479F" w:rsidRPr="002741FA">
        <w:rPr>
          <w:lang w:val="en-US"/>
        </w:rPr>
        <w:t>AI</w:t>
      </w:r>
      <w:r w:rsidRPr="002741FA">
        <w:rPr>
          <w:lang w:val="en-US"/>
        </w:rPr>
        <w:t xml:space="preserve"> in the context of online discussions is a highly interdisciplinary and emergent field, encompassing contributions from computer science, communication studies, political </w:t>
      </w:r>
      <w:r w:rsidR="00584020" w:rsidRPr="002741FA">
        <w:rPr>
          <w:lang w:val="en-US"/>
        </w:rPr>
        <w:t>science</w:t>
      </w:r>
      <w:r w:rsidR="004225CE">
        <w:rPr>
          <w:lang w:val="en-US"/>
        </w:rPr>
        <w:t>,</w:t>
      </w:r>
      <w:r w:rsidRPr="002741FA">
        <w:rPr>
          <w:lang w:val="en-US"/>
        </w:rPr>
        <w:t xml:space="preserve"> and beyond. As such, it consists of a wide range of study types—ranging from conceptual discussions and normative proposals to empirical evaluations of AI applications. Our objective is to generate a broad overview of how AI has been proposed</w:t>
      </w:r>
      <w:r w:rsidR="00584020" w:rsidRPr="002741FA">
        <w:rPr>
          <w:lang w:val="en-US"/>
        </w:rPr>
        <w:t xml:space="preserve"> </w:t>
      </w:r>
      <w:r w:rsidRPr="002741FA">
        <w:rPr>
          <w:lang w:val="en-US"/>
        </w:rPr>
        <w:t xml:space="preserve">or implemented in relation to deliberative processes. Given the exploratory nature and conceptual breadth of our research interest, we adopted a </w:t>
      </w:r>
      <w:r w:rsidRPr="002741FA">
        <w:rPr>
          <w:i/>
          <w:iCs/>
          <w:lang w:val="en-US"/>
        </w:rPr>
        <w:t>scoping review</w:t>
      </w:r>
      <w:r w:rsidRPr="002741FA">
        <w:rPr>
          <w:lang w:val="en-US"/>
        </w:rPr>
        <w:t xml:space="preserve"> as the appropriate methodological approach since </w:t>
      </w:r>
      <w:r w:rsidR="00010BD7" w:rsidRPr="002741FA">
        <w:rPr>
          <w:lang w:val="en-US"/>
        </w:rPr>
        <w:t>it is</w:t>
      </w:r>
      <w:r w:rsidRPr="002741FA">
        <w:rPr>
          <w:lang w:val="en-US"/>
        </w:rPr>
        <w:t xml:space="preserve"> particularly well-suited for mapping heterogeneous research areas and for identifying gaps, thematic patterns, and future research directions (</w:t>
      </w:r>
      <w:proofErr w:type="spellStart"/>
      <w:r w:rsidRPr="002741FA">
        <w:rPr>
          <w:lang w:val="en-US"/>
        </w:rPr>
        <w:t>Paré</w:t>
      </w:r>
      <w:proofErr w:type="spellEnd"/>
      <w:r w:rsidRPr="002741FA">
        <w:rPr>
          <w:lang w:val="en-US"/>
        </w:rPr>
        <w:t xml:space="preserve"> et al. 2015). Following the methodological guidelines for scoping studies by Arksey and O’Malley (2005), we structured </w:t>
      </w:r>
      <w:r w:rsidR="00407FEA" w:rsidRPr="002741FA">
        <w:rPr>
          <w:lang w:val="en-US"/>
        </w:rPr>
        <w:t>the literature</w:t>
      </w:r>
      <w:r w:rsidRPr="002741FA">
        <w:rPr>
          <w:lang w:val="en-US"/>
        </w:rPr>
        <w:t xml:space="preserve"> review along five st</w:t>
      </w:r>
      <w:r w:rsidR="00407FEA" w:rsidRPr="002741FA">
        <w:rPr>
          <w:lang w:val="en-US"/>
        </w:rPr>
        <w:t>ages</w:t>
      </w:r>
      <w:r w:rsidRPr="002741FA">
        <w:rPr>
          <w:lang w:val="en-US"/>
        </w:rPr>
        <w:t>.</w:t>
      </w:r>
    </w:p>
    <w:p w14:paraId="409B8C07" w14:textId="2A85CB98" w:rsidR="00490374" w:rsidRPr="002741FA" w:rsidRDefault="004B083E" w:rsidP="002B4C1C">
      <w:pPr>
        <w:spacing w:after="120"/>
        <w:ind w:firstLine="567"/>
        <w:jc w:val="both"/>
        <w:rPr>
          <w:rFonts w:cs="Times New Roman"/>
          <w:lang w:val="en-US"/>
        </w:rPr>
      </w:pPr>
      <w:r w:rsidRPr="002741FA">
        <w:rPr>
          <w:rFonts w:cs="Times New Roman"/>
          <w:lang w:val="en-US"/>
        </w:rPr>
        <w:t xml:space="preserve">The </w:t>
      </w:r>
      <w:r w:rsidRPr="002741FA">
        <w:rPr>
          <w:lang w:val="en-US"/>
        </w:rPr>
        <w:t>overarching aim</w:t>
      </w:r>
      <w:r w:rsidRPr="002741FA">
        <w:rPr>
          <w:rFonts w:cs="Times New Roman"/>
          <w:lang w:val="en-US"/>
        </w:rPr>
        <w:t xml:space="preserve"> of the </w:t>
      </w:r>
      <w:r w:rsidRPr="002741FA">
        <w:rPr>
          <w:lang w:val="en-US"/>
        </w:rPr>
        <w:t xml:space="preserve">review </w:t>
      </w:r>
      <w:r w:rsidRPr="002741FA">
        <w:rPr>
          <w:rFonts w:cs="Times New Roman"/>
          <w:lang w:val="en-US"/>
        </w:rPr>
        <w:t>(</w:t>
      </w:r>
      <w:r w:rsidRPr="002741FA">
        <w:rPr>
          <w:rFonts w:cs="Times New Roman"/>
          <w:i/>
          <w:iCs/>
          <w:lang w:val="en-US"/>
        </w:rPr>
        <w:t>Stage 1</w:t>
      </w:r>
      <w:r w:rsidRPr="002741FA">
        <w:rPr>
          <w:rFonts w:cs="Times New Roman"/>
          <w:lang w:val="en-US"/>
        </w:rPr>
        <w:t xml:space="preserve">) </w:t>
      </w:r>
      <w:r w:rsidRPr="002741FA">
        <w:rPr>
          <w:lang w:val="en-US"/>
        </w:rPr>
        <w:t>was guided by a normative understanding of deliberation (see Theoretical Framework), which provided a conceptual lens for evaluating AI applications. Our guiding objective therefore is to explore in which areas—and to what extent—AI is being proposed or implemented in ways that intersect with deliberative ideals. We adopted a multi-pronged strategy to identify relevant studies (</w:t>
      </w:r>
      <w:r w:rsidRPr="002741FA">
        <w:rPr>
          <w:i/>
          <w:iCs/>
          <w:lang w:val="en-US"/>
        </w:rPr>
        <w:t>Stage 2</w:t>
      </w:r>
      <w:r w:rsidRPr="002741FA">
        <w:rPr>
          <w:lang w:val="en-US"/>
        </w:rPr>
        <w:t>). This included</w:t>
      </w:r>
      <w:r w:rsidRPr="002741FA">
        <w:rPr>
          <w:rFonts w:cs="Times New Roman"/>
          <w:lang w:val="en-US"/>
        </w:rPr>
        <w:t xml:space="preserve"> a keyword-based approach and Google Scholar as a starting point, followed by a snowballing process. </w:t>
      </w:r>
      <w:r w:rsidRPr="002741FA">
        <w:rPr>
          <w:lang w:val="en-US"/>
        </w:rPr>
        <w:t>The initial keyword combinations</w:t>
      </w:r>
      <w:r w:rsidRPr="002741FA">
        <w:rPr>
          <w:rStyle w:val="Funotenzeichen"/>
          <w:lang w:val="en-US"/>
        </w:rPr>
        <w:footnoteReference w:id="1"/>
      </w:r>
      <w:r w:rsidRPr="002741FA">
        <w:rPr>
          <w:lang w:val="en-US"/>
        </w:rPr>
        <w:t xml:space="preserve"> covered terms related to </w:t>
      </w:r>
      <w:r w:rsidR="006F5604">
        <w:rPr>
          <w:lang w:val="en-US"/>
        </w:rPr>
        <w:t>‘</w:t>
      </w:r>
      <w:r w:rsidRPr="002741FA">
        <w:rPr>
          <w:lang w:val="en-US"/>
        </w:rPr>
        <w:t>artificial intelligence</w:t>
      </w:r>
      <w:r w:rsidR="006F5604">
        <w:rPr>
          <w:lang w:val="en-US"/>
        </w:rPr>
        <w:t>’</w:t>
      </w:r>
      <w:r w:rsidR="00010BD7" w:rsidRPr="002741FA">
        <w:rPr>
          <w:lang w:val="en-US"/>
        </w:rPr>
        <w:t>,</w:t>
      </w:r>
      <w:r w:rsidR="00D05566" w:rsidRPr="002741FA">
        <w:rPr>
          <w:lang w:val="en-US"/>
        </w:rPr>
        <w:t xml:space="preserve"> </w:t>
      </w:r>
      <w:r w:rsidR="006F5604">
        <w:rPr>
          <w:lang w:val="en-US"/>
        </w:rPr>
        <w:t>‘</w:t>
      </w:r>
      <w:r w:rsidR="00D05566" w:rsidRPr="002741FA">
        <w:rPr>
          <w:lang w:val="en-US"/>
        </w:rPr>
        <w:t>deliberation</w:t>
      </w:r>
      <w:r w:rsidR="006F5604">
        <w:rPr>
          <w:lang w:val="en-US"/>
        </w:rPr>
        <w:t>’</w:t>
      </w:r>
      <w:r w:rsidR="00010BD7" w:rsidRPr="002741FA">
        <w:rPr>
          <w:lang w:val="en-US"/>
        </w:rPr>
        <w:t>,</w:t>
      </w:r>
      <w:r w:rsidR="00D05566" w:rsidRPr="002741FA">
        <w:rPr>
          <w:lang w:val="en-US"/>
        </w:rPr>
        <w:t xml:space="preserve"> and </w:t>
      </w:r>
      <w:r w:rsidR="006F5604">
        <w:rPr>
          <w:lang w:val="en-US"/>
        </w:rPr>
        <w:t>‘</w:t>
      </w:r>
      <w:r w:rsidRPr="002741FA">
        <w:rPr>
          <w:lang w:val="en-US"/>
        </w:rPr>
        <w:t>online discussion</w:t>
      </w:r>
      <w:r w:rsidR="006F5604">
        <w:rPr>
          <w:lang w:val="en-US"/>
        </w:rPr>
        <w:t>’</w:t>
      </w:r>
      <w:r w:rsidR="00D05566" w:rsidRPr="002741FA">
        <w:rPr>
          <w:lang w:val="en-US"/>
        </w:rPr>
        <w:t xml:space="preserve"> </w:t>
      </w:r>
      <w:r w:rsidRPr="002741FA">
        <w:rPr>
          <w:lang w:val="en-US"/>
        </w:rPr>
        <w:t>in both English and German</w:t>
      </w:r>
      <w:r w:rsidR="0099675E" w:rsidRPr="002741FA">
        <w:rPr>
          <w:lang w:val="en-US"/>
        </w:rPr>
        <w:t xml:space="preserve"> (as the two languages the authors speak)</w:t>
      </w:r>
      <w:r w:rsidRPr="002741FA">
        <w:rPr>
          <w:lang w:val="en-US"/>
        </w:rPr>
        <w:t>.</w:t>
      </w:r>
      <w:r w:rsidRPr="002741FA">
        <w:rPr>
          <w:rFonts w:cs="Times New Roman"/>
          <w:lang w:val="en-US"/>
        </w:rPr>
        <w:t xml:space="preserve"> To ensure topicality, we limited ourselves to articles published no earlier than 2015 whenever possible, although earlier work (identified by looking through reference lists) was included in </w:t>
      </w:r>
      <w:r w:rsidRPr="002741FA">
        <w:rPr>
          <w:rFonts w:cs="Times New Roman"/>
          <w:lang w:val="en-US"/>
        </w:rPr>
        <w:lastRenderedPageBreak/>
        <w:t>cases of particular technical relevance or uniqueness of the AI task examined.</w:t>
      </w:r>
      <w:r w:rsidRPr="002741FA">
        <w:rPr>
          <w:lang w:val="en-US"/>
        </w:rPr>
        <w:t xml:space="preserve"> Our inclusion criteria were intentionally broad to account for the interdisciplinary nature of the topic.</w:t>
      </w:r>
      <w:r w:rsidRPr="002741FA">
        <w:rPr>
          <w:rFonts w:cs="Times New Roman"/>
          <w:lang w:val="en-US"/>
        </w:rPr>
        <w:t xml:space="preserve"> </w:t>
      </w:r>
      <w:r w:rsidR="00B7426C">
        <w:rPr>
          <w:rFonts w:cs="Times New Roman"/>
          <w:lang w:val="en-US"/>
        </w:rPr>
        <w:t>T</w:t>
      </w:r>
      <w:r w:rsidR="006B67D7" w:rsidRPr="002741FA">
        <w:rPr>
          <w:rFonts w:cs="Times New Roman"/>
          <w:lang w:val="en-US"/>
        </w:rPr>
        <w:t>o provide a comprehensive overview</w:t>
      </w:r>
      <w:r w:rsidR="00E7479F" w:rsidRPr="002741FA">
        <w:rPr>
          <w:rFonts w:cs="Times New Roman"/>
          <w:lang w:val="en-US"/>
        </w:rPr>
        <w:t xml:space="preserve">, </w:t>
      </w:r>
      <w:r w:rsidR="006B67D7" w:rsidRPr="002741FA">
        <w:rPr>
          <w:rFonts w:cs="Times New Roman"/>
          <w:lang w:val="en-US"/>
        </w:rPr>
        <w:t>we have</w:t>
      </w:r>
      <w:r w:rsidR="002B38B5" w:rsidRPr="002741FA">
        <w:rPr>
          <w:rFonts w:cs="Times New Roman"/>
          <w:lang w:val="en-US"/>
        </w:rPr>
        <w:t xml:space="preserve"> not limited our search to specific disciplines</w:t>
      </w:r>
      <w:r w:rsidRPr="002741FA">
        <w:rPr>
          <w:rFonts w:cs="Times New Roman"/>
          <w:lang w:val="en-US"/>
        </w:rPr>
        <w:t xml:space="preserve">, included </w:t>
      </w:r>
      <w:r w:rsidR="00A6432A" w:rsidRPr="002741FA">
        <w:rPr>
          <w:rFonts w:cs="Times New Roman"/>
          <w:lang w:val="en-US"/>
        </w:rPr>
        <w:t>gr</w:t>
      </w:r>
      <w:r w:rsidR="00A6432A">
        <w:rPr>
          <w:rFonts w:cs="Times New Roman"/>
          <w:lang w:val="en-US"/>
        </w:rPr>
        <w:t>a</w:t>
      </w:r>
      <w:r w:rsidR="00A6432A" w:rsidRPr="002741FA">
        <w:rPr>
          <w:rFonts w:cs="Times New Roman"/>
          <w:lang w:val="en-US"/>
        </w:rPr>
        <w:t xml:space="preserve">y </w:t>
      </w:r>
      <w:r w:rsidRPr="002741FA">
        <w:rPr>
          <w:rFonts w:cs="Times New Roman"/>
          <w:lang w:val="en-US"/>
        </w:rPr>
        <w:t xml:space="preserve">literature </w:t>
      </w:r>
      <w:r w:rsidRPr="002741FA">
        <w:rPr>
          <w:lang w:val="en-US"/>
        </w:rPr>
        <w:t>such as policy reports and white papers</w:t>
      </w:r>
      <w:r w:rsidR="00010BD7" w:rsidRPr="002741FA">
        <w:rPr>
          <w:lang w:val="en-US"/>
        </w:rPr>
        <w:t>,</w:t>
      </w:r>
      <w:r w:rsidR="002B38B5" w:rsidRPr="002741FA">
        <w:rPr>
          <w:rFonts w:cs="Times New Roman"/>
          <w:lang w:val="en-US"/>
        </w:rPr>
        <w:t xml:space="preserve"> </w:t>
      </w:r>
      <w:r w:rsidR="008D58F8" w:rsidRPr="002741FA">
        <w:rPr>
          <w:rFonts w:cs="Times New Roman"/>
          <w:lang w:val="en-US"/>
        </w:rPr>
        <w:t>and</w:t>
      </w:r>
      <w:r w:rsidR="006B67D7" w:rsidRPr="002741FA">
        <w:rPr>
          <w:rFonts w:cs="Times New Roman"/>
          <w:lang w:val="en-US"/>
        </w:rPr>
        <w:t xml:space="preserve"> included papers that do not explicitly refer to deliberation as a theoretical concept. As a result, the context was expanded, and papers were also included that deal with the use of </w:t>
      </w:r>
      <w:r w:rsidR="00E7479F" w:rsidRPr="002741FA">
        <w:rPr>
          <w:rFonts w:cs="Times New Roman"/>
          <w:lang w:val="en-US"/>
        </w:rPr>
        <w:t>AI</w:t>
      </w:r>
      <w:r w:rsidR="006B67D7" w:rsidRPr="002741FA">
        <w:rPr>
          <w:rFonts w:cs="Times New Roman"/>
          <w:lang w:val="en-US"/>
        </w:rPr>
        <w:t xml:space="preserve"> in a broader sense of online discussions (including social media). </w:t>
      </w:r>
      <w:r w:rsidRPr="002741FA">
        <w:rPr>
          <w:lang w:val="en-US"/>
        </w:rPr>
        <w:t xml:space="preserve">However, for reasons of time and resources, only materials in English or German were considered. In total, </w:t>
      </w:r>
      <w:r w:rsidR="006B67D7" w:rsidRPr="002741FA">
        <w:rPr>
          <w:rFonts w:cs="Times New Roman"/>
          <w:lang w:val="en-US"/>
        </w:rPr>
        <w:t>407 potentially relevant articles</w:t>
      </w:r>
      <w:r w:rsidRPr="002741FA">
        <w:rPr>
          <w:rFonts w:cs="Times New Roman"/>
          <w:lang w:val="en-US"/>
        </w:rPr>
        <w:t xml:space="preserve"> were identified</w:t>
      </w:r>
      <w:r w:rsidR="006B67D7" w:rsidRPr="002741FA">
        <w:rPr>
          <w:rFonts w:cs="Times New Roman"/>
          <w:lang w:val="en-US"/>
        </w:rPr>
        <w:t xml:space="preserve"> based on the </w:t>
      </w:r>
      <w:r w:rsidR="00E7479F" w:rsidRPr="002741FA">
        <w:rPr>
          <w:rFonts w:cs="Times New Roman"/>
          <w:lang w:val="en-US"/>
        </w:rPr>
        <w:t>t</w:t>
      </w:r>
      <w:r w:rsidR="006B67D7" w:rsidRPr="002741FA">
        <w:rPr>
          <w:rFonts w:cs="Times New Roman"/>
          <w:lang w:val="en-US"/>
        </w:rPr>
        <w:t xml:space="preserve">itle (and abstract if the title was ambiguous) in June and July 2022. </w:t>
      </w:r>
    </w:p>
    <w:p w14:paraId="2F9D87C4" w14:textId="5ADFBA16" w:rsidR="00D05566" w:rsidRPr="002741FA" w:rsidRDefault="006B67D7" w:rsidP="00D05566">
      <w:pPr>
        <w:spacing w:after="120"/>
        <w:jc w:val="both"/>
        <w:rPr>
          <w:rFonts w:cs="Times New Roman"/>
          <w:lang w:val="en-US"/>
        </w:rPr>
      </w:pPr>
      <w:r w:rsidRPr="002741FA">
        <w:rPr>
          <w:rFonts w:cs="Times New Roman"/>
          <w:lang w:val="en-US"/>
        </w:rPr>
        <w:t xml:space="preserve">All the articles were manually reviewed </w:t>
      </w:r>
      <w:r w:rsidR="004B083E" w:rsidRPr="002741FA">
        <w:rPr>
          <w:rFonts w:cs="Times New Roman"/>
          <w:lang w:val="en-US"/>
        </w:rPr>
        <w:t>(</w:t>
      </w:r>
      <w:r w:rsidR="004B083E" w:rsidRPr="002741FA">
        <w:rPr>
          <w:rFonts w:cs="Times New Roman"/>
          <w:i/>
          <w:iCs/>
          <w:lang w:val="en-US"/>
        </w:rPr>
        <w:t>Stage 3</w:t>
      </w:r>
      <w:r w:rsidR="004B083E" w:rsidRPr="002741FA">
        <w:rPr>
          <w:rFonts w:cs="Times New Roman"/>
          <w:lang w:val="en-US"/>
        </w:rPr>
        <w:t xml:space="preserve">) </w:t>
      </w:r>
      <w:r w:rsidRPr="002741FA">
        <w:rPr>
          <w:rFonts w:cs="Times New Roman"/>
          <w:lang w:val="en-US"/>
        </w:rPr>
        <w:t xml:space="preserve">to exclude literature that does not </w:t>
      </w:r>
      <w:r w:rsidR="004B083E" w:rsidRPr="002741FA">
        <w:rPr>
          <w:rFonts w:cs="Times New Roman"/>
          <w:lang w:val="en-US"/>
        </w:rPr>
        <w:t xml:space="preserve">thematize the use of </w:t>
      </w:r>
      <w:r w:rsidRPr="002741FA">
        <w:rPr>
          <w:rFonts w:cs="Times New Roman"/>
          <w:lang w:val="en-US"/>
        </w:rPr>
        <w:t>AI in the context of deliberation (in the broadest sense) and accordingly do</w:t>
      </w:r>
      <w:r w:rsidR="00010BD7" w:rsidRPr="002741FA">
        <w:rPr>
          <w:rFonts w:cs="Times New Roman"/>
          <w:lang w:val="en-US"/>
        </w:rPr>
        <w:t>es</w:t>
      </w:r>
      <w:r w:rsidRPr="002741FA">
        <w:rPr>
          <w:rFonts w:cs="Times New Roman"/>
          <w:lang w:val="en-US"/>
        </w:rPr>
        <w:t xml:space="preserve"> not fit the research desideratum. This left us with 171 articles</w:t>
      </w:r>
      <w:r w:rsidR="002A0139">
        <w:rPr>
          <w:rFonts w:cs="Times New Roman"/>
          <w:lang w:val="en-US"/>
        </w:rPr>
        <w:t>,</w:t>
      </w:r>
      <w:r w:rsidRPr="002741FA">
        <w:rPr>
          <w:rFonts w:cs="Times New Roman"/>
          <w:lang w:val="en-US"/>
        </w:rPr>
        <w:t xml:space="preserve"> which constitute the literature corpus. </w:t>
      </w:r>
      <w:r w:rsidR="00F05581" w:rsidRPr="002741FA">
        <w:rPr>
          <w:rFonts w:cs="Times New Roman"/>
          <w:lang w:val="en-US"/>
        </w:rPr>
        <w:t>Despite the search not focusing on specific disciplines, t</w:t>
      </w:r>
      <w:r w:rsidRPr="002741FA">
        <w:rPr>
          <w:rFonts w:cs="Times New Roman"/>
          <w:lang w:val="en-US"/>
        </w:rPr>
        <w:t xml:space="preserve">hese are primarily works from the field of computer science, but also from the social sciences and the field of computational social science. The articles were manually </w:t>
      </w:r>
      <w:r w:rsidR="004B083E" w:rsidRPr="002741FA">
        <w:rPr>
          <w:rFonts w:cs="Times New Roman"/>
          <w:lang w:val="en-US"/>
        </w:rPr>
        <w:t xml:space="preserve">categorized </w:t>
      </w:r>
      <w:r w:rsidRPr="002741FA">
        <w:rPr>
          <w:rFonts w:cs="Times New Roman"/>
          <w:lang w:val="en-US"/>
        </w:rPr>
        <w:t>by the authors using the theoretical framework presented above</w:t>
      </w:r>
      <w:r w:rsidR="004B083E" w:rsidRPr="002741FA">
        <w:rPr>
          <w:rFonts w:cs="Times New Roman"/>
          <w:lang w:val="en-US"/>
        </w:rPr>
        <w:t xml:space="preserve"> (</w:t>
      </w:r>
      <w:r w:rsidR="004B083E" w:rsidRPr="002741FA">
        <w:rPr>
          <w:rFonts w:cs="Times New Roman"/>
          <w:i/>
          <w:iCs/>
          <w:lang w:val="en-US"/>
        </w:rPr>
        <w:t>Stage 4</w:t>
      </w:r>
      <w:r w:rsidR="004B083E" w:rsidRPr="002741FA">
        <w:rPr>
          <w:rFonts w:cs="Times New Roman"/>
          <w:lang w:val="en-US"/>
        </w:rPr>
        <w:t>)</w:t>
      </w:r>
      <w:r w:rsidRPr="002741FA">
        <w:rPr>
          <w:rFonts w:cs="Times New Roman"/>
          <w:lang w:val="en-US"/>
        </w:rPr>
        <w:t>. After scanning the entire article, the coders decided whether the study</w:t>
      </w:r>
      <w:r w:rsidR="005901E2" w:rsidRPr="002741FA">
        <w:rPr>
          <w:rFonts w:cs="Times New Roman"/>
          <w:lang w:val="en-US"/>
        </w:rPr>
        <w:t>—</w:t>
      </w:r>
      <w:r w:rsidR="004B083E" w:rsidRPr="002741FA">
        <w:rPr>
          <w:rFonts w:cs="Times New Roman"/>
          <w:lang w:val="en-US"/>
        </w:rPr>
        <w:t>explicitly or implicitly</w:t>
      </w:r>
      <w:r w:rsidR="005901E2" w:rsidRPr="002741FA">
        <w:rPr>
          <w:rFonts w:cs="Times New Roman"/>
          <w:lang w:val="en-US"/>
        </w:rPr>
        <w:t>—</w:t>
      </w:r>
      <w:r w:rsidRPr="002741FA">
        <w:rPr>
          <w:rFonts w:cs="Times New Roman"/>
          <w:lang w:val="en-US"/>
        </w:rPr>
        <w:t>targets concepts related to one or more of the four key dimensions of deliberation, i.e., equality, rationality, civility, or reciprocity.</w:t>
      </w:r>
      <w:r w:rsidR="00D05566" w:rsidRPr="002741FA">
        <w:rPr>
          <w:rFonts w:cs="Times New Roman"/>
          <w:lang w:val="en-US"/>
        </w:rPr>
        <w:t xml:space="preserve"> </w:t>
      </w:r>
      <w:r w:rsidR="00D05566" w:rsidRPr="002741FA">
        <w:rPr>
          <w:lang w:val="en-US"/>
        </w:rPr>
        <w:t xml:space="preserve">In cases where AI applications did not clearly align with any of the four dimensions of deliberation but the article still </w:t>
      </w:r>
      <w:r w:rsidR="00D05566" w:rsidRPr="002741FA">
        <w:rPr>
          <w:rFonts w:cs="Times New Roman"/>
          <w:lang w:val="en-US"/>
        </w:rPr>
        <w:t>address</w:t>
      </w:r>
      <w:r w:rsidR="00010BD7" w:rsidRPr="002741FA">
        <w:rPr>
          <w:rFonts w:cs="Times New Roman"/>
          <w:lang w:val="en-US"/>
        </w:rPr>
        <w:t>es</w:t>
      </w:r>
      <w:r w:rsidR="00D05566" w:rsidRPr="002741FA">
        <w:rPr>
          <w:rFonts w:cs="Times New Roman"/>
          <w:lang w:val="en-US"/>
        </w:rPr>
        <w:t xml:space="preserve"> the use of AI to support online discussions</w:t>
      </w:r>
      <w:r w:rsidR="008D58F8" w:rsidRPr="002741FA">
        <w:rPr>
          <w:rFonts w:cs="Times New Roman"/>
          <w:lang w:val="en-US"/>
        </w:rPr>
        <w:t>,</w:t>
      </w:r>
      <w:r w:rsidR="00D05566" w:rsidRPr="002741FA">
        <w:rPr>
          <w:lang w:val="en-US"/>
        </w:rPr>
        <w:t xml:space="preserve"> the articles were </w:t>
      </w:r>
      <w:r w:rsidR="00D05566" w:rsidRPr="002741FA">
        <w:rPr>
          <w:rFonts w:cs="Times New Roman"/>
          <w:lang w:val="en-US"/>
        </w:rPr>
        <w:t>included in a separate category (</w:t>
      </w:r>
      <w:r w:rsidR="002A0139">
        <w:rPr>
          <w:rFonts w:cs="Times New Roman"/>
          <w:lang w:val="en-US"/>
        </w:rPr>
        <w:t>‘</w:t>
      </w:r>
      <w:r w:rsidR="00D05566" w:rsidRPr="002741FA">
        <w:rPr>
          <w:rFonts w:cs="Times New Roman"/>
          <w:lang w:val="en-US"/>
        </w:rPr>
        <w:t>other</w:t>
      </w:r>
      <w:r w:rsidR="002A0139">
        <w:rPr>
          <w:rFonts w:cs="Times New Roman"/>
          <w:lang w:val="en-US"/>
        </w:rPr>
        <w:t>’</w:t>
      </w:r>
      <w:r w:rsidR="00D05566" w:rsidRPr="002741FA">
        <w:rPr>
          <w:rFonts w:cs="Times New Roman"/>
          <w:lang w:val="en-US"/>
        </w:rPr>
        <w:t>).</w:t>
      </w:r>
      <w:r w:rsidR="00E7479F" w:rsidRPr="002741FA">
        <w:rPr>
          <w:rFonts w:cs="Times New Roman"/>
          <w:lang w:val="en-US"/>
        </w:rPr>
        <w:t xml:space="preserve"> </w:t>
      </w:r>
      <w:r w:rsidR="00D05566" w:rsidRPr="002741FA">
        <w:rPr>
          <w:lang w:val="en-US"/>
        </w:rPr>
        <w:t xml:space="preserve">Where applicable, we assigned additional tags to specify the particular focus within the dimensions. These </w:t>
      </w:r>
      <w:r w:rsidRPr="002741FA">
        <w:rPr>
          <w:rFonts w:cs="Times New Roman"/>
          <w:lang w:val="en-US"/>
        </w:rPr>
        <w:t xml:space="preserve">tags were later used to </w:t>
      </w:r>
      <w:r w:rsidR="008D58F8" w:rsidRPr="002741FA">
        <w:rPr>
          <w:rFonts w:cs="Times New Roman"/>
          <w:lang w:val="en-US"/>
        </w:rPr>
        <w:t xml:space="preserve">inductively </w:t>
      </w:r>
      <w:r w:rsidRPr="002741FA">
        <w:rPr>
          <w:rFonts w:cs="Times New Roman"/>
          <w:lang w:val="en-US"/>
        </w:rPr>
        <w:t xml:space="preserve">build subcategories. </w:t>
      </w:r>
      <w:r w:rsidR="00D05566" w:rsidRPr="002741FA">
        <w:rPr>
          <w:lang w:val="en-US"/>
        </w:rPr>
        <w:t>The complete list of included studies and their classification</w:t>
      </w:r>
      <w:r w:rsidR="008D58F8" w:rsidRPr="002741FA">
        <w:rPr>
          <w:lang w:val="en-US"/>
        </w:rPr>
        <w:t>s</w:t>
      </w:r>
      <w:r w:rsidR="00D05566" w:rsidRPr="002741FA">
        <w:rPr>
          <w:lang w:val="en-US"/>
        </w:rPr>
        <w:t xml:space="preserve"> is provided in Online Appendix 2. </w:t>
      </w:r>
      <w:r w:rsidRPr="002741FA">
        <w:rPr>
          <w:rFonts w:cs="Times New Roman"/>
          <w:lang w:val="en-US"/>
        </w:rPr>
        <w:t xml:space="preserve">An article that targets more than one of the </w:t>
      </w:r>
      <w:r w:rsidR="00D05566" w:rsidRPr="002741FA">
        <w:rPr>
          <w:rFonts w:cs="Times New Roman"/>
          <w:lang w:val="en-US"/>
        </w:rPr>
        <w:t xml:space="preserve">main </w:t>
      </w:r>
      <w:r w:rsidRPr="002741FA">
        <w:rPr>
          <w:rFonts w:cs="Times New Roman"/>
          <w:lang w:val="en-US"/>
        </w:rPr>
        <w:t xml:space="preserve">dimensions or more than one specific aspect within a dimension may therefore appear more than once in the evaluation. In addition to that, a short note on the research design, the research question, the hypotheses, as </w:t>
      </w:r>
      <w:r w:rsidRPr="002741FA">
        <w:rPr>
          <w:rFonts w:cs="Times New Roman"/>
          <w:lang w:val="en-US"/>
        </w:rPr>
        <w:lastRenderedPageBreak/>
        <w:t xml:space="preserve">well as the findings was added. </w:t>
      </w:r>
      <w:r w:rsidR="00D05566" w:rsidRPr="002741FA">
        <w:rPr>
          <w:lang w:val="en-US"/>
        </w:rPr>
        <w:t>The findings of the review are presented in the following section (</w:t>
      </w:r>
      <w:r w:rsidR="00D05566" w:rsidRPr="002741FA">
        <w:rPr>
          <w:i/>
          <w:iCs/>
          <w:lang w:val="en-US"/>
        </w:rPr>
        <w:t>Stage 5</w:t>
      </w:r>
      <w:r w:rsidR="00D05566" w:rsidRPr="002741FA">
        <w:rPr>
          <w:lang w:val="en-US"/>
        </w:rPr>
        <w:t>), organized thematically along the four deliberative dimensions. For each dimension</w:t>
      </w:r>
      <w:r w:rsidR="00010BD7" w:rsidRPr="002741FA">
        <w:rPr>
          <w:lang w:val="en-US"/>
        </w:rPr>
        <w:t>,</w:t>
      </w:r>
      <w:r w:rsidR="00D05566" w:rsidRPr="002741FA">
        <w:rPr>
          <w:lang w:val="en-US"/>
        </w:rPr>
        <w:t xml:space="preserve"> we provide illustrative examples of AI applications identified in the literature</w:t>
      </w:r>
      <w:r w:rsidR="00D05566" w:rsidRPr="002741FA">
        <w:rPr>
          <w:lang w:val="en-GB"/>
        </w:rPr>
        <w:t>.</w:t>
      </w:r>
    </w:p>
    <w:p w14:paraId="13571B1A" w14:textId="65500F3C" w:rsidR="00A168B8" w:rsidRPr="002741FA" w:rsidRDefault="005C3317" w:rsidP="00326B2D">
      <w:pPr>
        <w:jc w:val="center"/>
        <w:rPr>
          <w:rFonts w:cs="Times New Roman"/>
          <w:b/>
          <w:lang w:val="en-US"/>
        </w:rPr>
      </w:pPr>
      <w:r w:rsidRPr="002741FA">
        <w:rPr>
          <w:rFonts w:cs="Times New Roman"/>
          <w:b/>
          <w:lang w:val="en-US"/>
        </w:rPr>
        <w:t>Results</w:t>
      </w:r>
    </w:p>
    <w:p w14:paraId="35675688" w14:textId="53F2D6C7" w:rsidR="00B747BD" w:rsidRPr="002741FA" w:rsidRDefault="002216FE" w:rsidP="002B75C7">
      <w:pPr>
        <w:spacing w:after="120"/>
        <w:jc w:val="both"/>
        <w:rPr>
          <w:rFonts w:cs="Times New Roman"/>
          <w:szCs w:val="24"/>
          <w:lang w:val="en-US"/>
        </w:rPr>
      </w:pPr>
      <w:r w:rsidRPr="002741FA">
        <w:rPr>
          <w:rFonts w:cs="Times New Roman"/>
          <w:szCs w:val="24"/>
          <w:lang w:val="en-US"/>
        </w:rPr>
        <w:t xml:space="preserve">The results indicate that previous AI research has mainly focused on the dimensions of rationality and civility, whereas equality and reciprocity have received less attention in AI research to date (Figure 1). </w:t>
      </w:r>
      <w:r w:rsidR="00B747BD" w:rsidRPr="002741FA">
        <w:rPr>
          <w:rFonts w:cs="Times New Roman"/>
          <w:szCs w:val="24"/>
          <w:lang w:val="en-US"/>
        </w:rPr>
        <w:t xml:space="preserve">The vast majority of the literature focuses on problems in online discussions that can be assigned to the dimension of </w:t>
      </w:r>
      <w:r w:rsidR="00B747BD" w:rsidRPr="002741FA">
        <w:rPr>
          <w:rFonts w:cs="Times New Roman"/>
          <w:i/>
          <w:iCs/>
          <w:szCs w:val="24"/>
          <w:lang w:val="en-US"/>
        </w:rPr>
        <w:t>rationality</w:t>
      </w:r>
      <w:r w:rsidR="00B747BD" w:rsidRPr="002741FA">
        <w:rPr>
          <w:rFonts w:cs="Times New Roman"/>
          <w:szCs w:val="24"/>
          <w:lang w:val="en-US"/>
        </w:rPr>
        <w:t xml:space="preserve"> (115 articles). The main suggestion in this context is to use AI to improve the structural clarity of the discussion to make it more accessible to participants.</w:t>
      </w:r>
    </w:p>
    <w:p w14:paraId="47013DC4" w14:textId="7DFEB082" w:rsidR="00B747BD" w:rsidRPr="002741FA" w:rsidRDefault="00B747BD" w:rsidP="00B747BD">
      <w:pPr>
        <w:spacing w:after="120"/>
        <w:jc w:val="center"/>
        <w:rPr>
          <w:rFonts w:cs="Times New Roman"/>
          <w:szCs w:val="24"/>
          <w:lang w:val="en-US"/>
        </w:rPr>
      </w:pPr>
      <w:r w:rsidRPr="002741FA">
        <w:rPr>
          <w:rFonts w:cs="Times New Roman"/>
          <w:szCs w:val="24"/>
          <w:lang w:val="en-US"/>
        </w:rPr>
        <w:t xml:space="preserve">[Figure </w:t>
      </w:r>
      <w:r w:rsidR="00C45740" w:rsidRPr="002741FA">
        <w:rPr>
          <w:rFonts w:cs="Times New Roman"/>
          <w:szCs w:val="24"/>
          <w:lang w:val="en-US"/>
        </w:rPr>
        <w:t>1</w:t>
      </w:r>
      <w:r w:rsidRPr="002741FA">
        <w:rPr>
          <w:rFonts w:cs="Times New Roman"/>
          <w:szCs w:val="24"/>
          <w:lang w:val="en-US"/>
        </w:rPr>
        <w:t>]</w:t>
      </w:r>
    </w:p>
    <w:p w14:paraId="007E9F12" w14:textId="435DF61F" w:rsidR="001A7345" w:rsidRPr="002741FA" w:rsidRDefault="00326B2D" w:rsidP="0099675E">
      <w:pPr>
        <w:spacing w:after="120"/>
        <w:ind w:firstLine="567"/>
        <w:jc w:val="both"/>
        <w:rPr>
          <w:rFonts w:cs="Times New Roman"/>
          <w:szCs w:val="24"/>
          <w:lang w:val="en-US"/>
        </w:rPr>
      </w:pPr>
      <w:r w:rsidRPr="002741FA">
        <w:rPr>
          <w:rFonts w:cs="Times New Roman"/>
          <w:szCs w:val="24"/>
          <w:lang w:val="en-US"/>
        </w:rPr>
        <w:t>However, we have identified various solutions to this challenge</w:t>
      </w:r>
      <w:r w:rsidR="00274130">
        <w:rPr>
          <w:rFonts w:cs="Times New Roman"/>
          <w:szCs w:val="24"/>
          <w:lang w:val="en-US"/>
        </w:rPr>
        <w:t>,</w:t>
      </w:r>
      <w:r w:rsidRPr="002741FA">
        <w:rPr>
          <w:rFonts w:cs="Times New Roman"/>
          <w:szCs w:val="24"/>
          <w:lang w:val="en-US"/>
        </w:rPr>
        <w:t xml:space="preserve"> which justifies a closer look (Figure 2). Within the dimension of rationality, the largest proportion of studies (66 articles) addresses the complexity of online discussions by starting with increasing the transparency and comprehensibility of discussion structures and exploring the relationships between multiple arguments. A common starting point for this </w:t>
      </w:r>
      <w:r w:rsidR="00F3517A" w:rsidRPr="002741FA">
        <w:rPr>
          <w:rFonts w:cs="Times New Roman"/>
          <w:szCs w:val="24"/>
          <w:lang w:val="en-US"/>
        </w:rPr>
        <w:t>is</w:t>
      </w:r>
      <w:r w:rsidRPr="002741FA">
        <w:rPr>
          <w:rFonts w:cs="Times New Roman"/>
          <w:szCs w:val="24"/>
          <w:lang w:val="en-US"/>
        </w:rPr>
        <w:t xml:space="preserve"> argument</w:t>
      </w:r>
      <w:r w:rsidR="00274130">
        <w:rPr>
          <w:rFonts w:cs="Times New Roman"/>
          <w:szCs w:val="24"/>
          <w:lang w:val="en-US"/>
        </w:rPr>
        <w:t>-</w:t>
      </w:r>
      <w:r w:rsidRPr="002741FA">
        <w:rPr>
          <w:rFonts w:cs="Times New Roman"/>
          <w:szCs w:val="24"/>
          <w:lang w:val="en-US"/>
        </w:rPr>
        <w:t xml:space="preserve">mining techniques. By automatically identifying discourse units and key components of arguments and then predicting agreement and contradiction, studies work on uncovering the relationships between arguments </w:t>
      </w:r>
      <w:sdt>
        <w:sdtPr>
          <w:rPr>
            <w:rFonts w:cs="Times New Roman"/>
            <w:szCs w:val="24"/>
            <w:lang w:val="en-US"/>
          </w:rPr>
          <w:alias w:val="To edit, see citavi.com/edit"/>
          <w:tag w:val="CitaviPlaceholder#152de8ae-2cdb-4a87-9e5a-4d8cfb5f3136"/>
          <w:id w:val="-226997837"/>
          <w:placeholder>
            <w:docPart w:val="DefaultPlaceholder_-1854013440"/>
          </w:placeholder>
        </w:sdtPr>
        <w:sdtEndPr/>
        <w:sdtContent>
          <w:r w:rsidR="006F3C8E" w:rsidRPr="002741FA">
            <w:rPr>
              <w:rFonts w:cs="Times New Roman"/>
              <w:szCs w:val="24"/>
              <w:lang w:val="en-US"/>
            </w:rPr>
            <w:fldChar w:fldCharType="begin"/>
          </w:r>
          <w:r w:rsidR="006F3C8E"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2Y4NTMzLTRhMzQtNDhiNC1hZDhiLTdhNmZiMTc4ZTE4MiIsIlJhbmdlU3RhcnQiOjE4LCJSYW5nZUxlbmd0aCI6MjYsIlJlZmVyZW5jZUlkIjoiMGI5ZTg2MzUtODIzMi00Y2Q3LThmMTktZGIwYzdlNDc5NG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wMDQuMTQ2Nzd2MSIsIlVyaVN0cmluZyI6Imh0dHBzOi8vYXJ4aXYub3JnL3BkZi8yMDA0LjE0Njc3djE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NaXJhIFdhcm5lIiwiQ3JlYXRlZE9uIjoiMjAyMi0wNS0yNFQxMjozNToxNiIsIk1vZGlmaWVkQnkiOiJfTWlyYSBXYXJuZSIsIklkIjoiZmJiODRjOGYtYmE2MS00ZTQzLWI0YzItYTIzZDI0MGFmNmZmIiwiTW9kaWZpZWRPbiI6IjIwMjItMDUtMjRUMTI6MzU6MT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yMDA0LjE0Njc3djEiLCJVcmlTdHJpbmciOiJodHRwOi8vYXJ4aXYub3JnL3BkZi8yMDA0LjE0Njc3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cmEgV2FybmUiLCJDcmVhdGVkT24iOiIyMDIyLTA1LTI0VDEyOjM1OjE2IiwiTW9kaWZpZWRCeSI6Il9NaXJhIFdhcm5lIiwiSWQiOiI0YmU2NDQ1Yy00ZGJiLTQwYTgtOGUyYS1hNTRkOGYxNTQwZGYiLCJNb2RpZmllZE9uIjoiMjAyMi0wNS0yNFQxMjozNToxNi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IwMDQuMTQ2Nzd2MSIsIlVyaVN0cmluZyI6Imh0dHA6Ly9hcnhpdi5vcmcvYWJzLzIwMDQuMTQ2Nzd2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aHR0cHM6Ly96Ym1hdGgub3JnLz9xPWFuOjE0MDEuNjgwMDkiLCJVcmlTdHJpbmciOiJodHRwczovL3pibWF0aC5vcmcvP3E9YW46MTQwMS42ODAwO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WlyYSBXYXJuZSIsIkNyZWF0ZWRPbiI6IjIwMjItMDctMjFUMTM6Mjc6MzAiLCJNb2RpZmllZEJ5IjoiX01pcmEgV2FybmUiLCJJZCI6ImUwMzJhM2VmLTk5NGMtNGVlNS04MWY1LWM0YjVmZTE4MjNmZSIsIk1vZGlmaWVkT24iOiIyMDIyLTA3LTIxVDEzOjI3OjMw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HM6Ly9zZWFyY2guZWJzY29ob3N0LmNvbS9sb2dpbi5hc3B4P2RpcmVjdD10cnVlJnNjb3BlPXNpdGUmZGI9bmxlYmsmZGI9bmxhYmsmQU49MTY0MDQ1MSIsIlVyaVN0cmluZyI6Imh0dHBzOi8vc2VhcmNoLmVic2NvaG9zdC5jb20vbG9naW4uYXNweD9kaXJlY3Q9dHJ1ZSZzY29wZT1zaXRlJmRiPW5sZWJrJmRiPW5sYWJrJkFOPTE2NDA0NTE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IxMC4xMzY1L3M0MDcwMi0wMTctMDMyMS02IiwiVXJpU3RyaW5nIjoiaHR0cHM6Ly9kb2kub3JnLzEwLjEzNjUvczQwNzAyLTAxNy0wMzIxLTY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}</w:instrText>
          </w:r>
          <w:r w:rsidR="006F3C8E" w:rsidRPr="002741FA">
            <w:rPr>
              <w:rFonts w:cs="Times New Roman"/>
              <w:szCs w:val="24"/>
              <w:lang w:val="en-US"/>
            </w:rPr>
            <w:fldChar w:fldCharType="separate"/>
          </w:r>
          <w:r w:rsidR="006F3C8E" w:rsidRPr="002741FA">
            <w:rPr>
              <w:rFonts w:cs="Times New Roman"/>
              <w:szCs w:val="24"/>
              <w:lang w:val="en-US"/>
            </w:rPr>
            <w:t>(Chakrabarty et al. 2020; Liebeck</w:t>
          </w:r>
          <w:r w:rsidR="0082167D">
            <w:rPr>
              <w:rFonts w:cs="Times New Roman"/>
              <w:szCs w:val="24"/>
              <w:lang w:val="en-US"/>
            </w:rPr>
            <w:t xml:space="preserve">, </w:t>
          </w:r>
          <w:r w:rsidR="0082167D" w:rsidRPr="0082167D">
            <w:rPr>
              <w:rFonts w:cs="Times New Roman"/>
              <w:szCs w:val="24"/>
              <w:lang w:val="en-US"/>
            </w:rPr>
            <w:t>Esau &amp; Conrad</w:t>
          </w:r>
          <w:r w:rsidR="006F3C8E" w:rsidRPr="002741FA">
            <w:rPr>
              <w:rFonts w:cs="Times New Roman"/>
              <w:szCs w:val="24"/>
              <w:lang w:val="en-US"/>
            </w:rPr>
            <w:t xml:space="preserve"> 2017)</w:t>
          </w:r>
          <w:r w:rsidR="006F3C8E" w:rsidRPr="002741FA">
            <w:rPr>
              <w:rFonts w:cs="Times New Roman"/>
              <w:szCs w:val="24"/>
              <w:lang w:val="en-US"/>
            </w:rPr>
            <w:fldChar w:fldCharType="end"/>
          </w:r>
        </w:sdtContent>
      </w:sdt>
      <w:r w:rsidR="006F3C8E" w:rsidRPr="002741FA">
        <w:rPr>
          <w:rFonts w:cs="Times New Roman"/>
          <w:szCs w:val="24"/>
          <w:lang w:val="en-US"/>
        </w:rPr>
        <w:t>.</w:t>
      </w:r>
      <w:r w:rsidRPr="002741FA">
        <w:rPr>
          <w:rFonts w:cs="Times New Roman"/>
          <w:szCs w:val="24"/>
          <w:lang w:val="en-US"/>
        </w:rPr>
        <w:t xml:space="preserve"> This approach can also help make sense of large debates by i</w:t>
      </w:r>
      <w:r w:rsidRPr="002741FA">
        <w:rPr>
          <w:lang w:val="en-US"/>
        </w:rPr>
        <w:t xml:space="preserve">dentifying the issues that are central, controversial, or popular in a debate </w:t>
      </w:r>
      <w:sdt>
        <w:sdtPr>
          <w:rPr>
            <w:lang w:val="en-US"/>
          </w:rPr>
          <w:alias w:val="To edit, see citavi.com/edit"/>
          <w:tag w:val="CitaviPlaceholder#584393d8-e6e2-4d78-b52e-bce75aae318b"/>
          <w:id w:val="893471830"/>
          <w:placeholder>
            <w:docPart w:val="DefaultPlaceholder_-1854013440"/>
          </w:placeholder>
        </w:sdtPr>
        <w:sdtEndPr/>
        <w:sdtContent>
          <w:r w:rsidR="006F3C8E" w:rsidRPr="002741FA">
            <w:rPr>
              <w:lang w:val="en-US"/>
            </w:rPr>
            <w:fldChar w:fldCharType="begin"/>
          </w:r>
          <w:r w:rsidR="006F3C8E" w:rsidRPr="002741F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GM1Yzc0LWE4MzMtNDBmMS1hZWMxLWY0MjNlZTZkZWI1ZSIsIlJhbmdlTGVuZ3RoIjoyMywiUmVmZXJlbmNlSWQiOiI5NjI3ZDk1OC01ODc3LTQ0YTctOGI3OS0yYTVjYzU3OGE2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0NS8zMDMyOTg5IiwiVXJpU3RyaW5nIjoiaHR0cHM6Ly9kb2kub3JnLzEwLjExNDUvMzAzMjk4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}</w:instrText>
          </w:r>
          <w:r w:rsidR="006F3C8E" w:rsidRPr="002741FA">
            <w:rPr>
              <w:lang w:val="en-US"/>
            </w:rPr>
            <w:fldChar w:fldCharType="separate"/>
          </w:r>
          <w:r w:rsidR="006F3C8E" w:rsidRPr="002741FA">
            <w:rPr>
              <w:lang w:val="en-US"/>
            </w:rPr>
            <w:t>(Lawrence et al. 2017)</w:t>
          </w:r>
          <w:r w:rsidR="006F3C8E" w:rsidRPr="002741FA">
            <w:rPr>
              <w:lang w:val="en-US"/>
            </w:rPr>
            <w:fldChar w:fldCharType="end"/>
          </w:r>
        </w:sdtContent>
      </w:sdt>
      <w:r w:rsidRPr="002741FA">
        <w:rPr>
          <w:rFonts w:cs="Times New Roman"/>
          <w:szCs w:val="24"/>
          <w:lang w:val="en-US"/>
        </w:rPr>
        <w:t>.</w:t>
      </w:r>
      <w:r w:rsidRPr="002741FA">
        <w:rPr>
          <w:lang w:val="en-US"/>
        </w:rPr>
        <w:t xml:space="preserve"> </w:t>
      </w:r>
      <w:r w:rsidRPr="002741FA">
        <w:rPr>
          <w:rFonts w:cs="Times New Roman"/>
          <w:szCs w:val="24"/>
          <w:lang w:val="en-US"/>
        </w:rPr>
        <w:t>Classifications through argument</w:t>
      </w:r>
      <w:r w:rsidR="00F75434">
        <w:rPr>
          <w:rFonts w:cs="Times New Roman"/>
          <w:szCs w:val="24"/>
          <w:lang w:val="en-US"/>
        </w:rPr>
        <w:t>-</w:t>
      </w:r>
      <w:r w:rsidRPr="002741FA">
        <w:rPr>
          <w:rFonts w:cs="Times New Roman"/>
          <w:szCs w:val="24"/>
          <w:lang w:val="en-US"/>
        </w:rPr>
        <w:t xml:space="preserve">mining techniques and argument clustering are further utilized to link or group related arguments (in terms of their stance or similarity) </w:t>
      </w:r>
      <w:sdt>
        <w:sdtPr>
          <w:rPr>
            <w:rFonts w:cs="Times New Roman"/>
            <w:szCs w:val="24"/>
            <w:lang w:val="en-US"/>
          </w:rPr>
          <w:alias w:val="To edit, see citavi.com/edit"/>
          <w:tag w:val="CitaviPlaceholder#02640b82-a01c-4a0f-ad4b-d310cb08b4d4"/>
          <w:id w:val="893626242"/>
          <w:placeholder>
            <w:docPart w:val="DefaultPlaceholder_-1854013440"/>
          </w:placeholder>
        </w:sdtPr>
        <w:sdtEndPr/>
        <w:sdtContent>
          <w:r w:rsidR="006F3C8E" w:rsidRPr="002741FA">
            <w:rPr>
              <w:rFonts w:cs="Times New Roman"/>
              <w:szCs w:val="24"/>
              <w:lang w:val="en-US"/>
            </w:rPr>
            <w:fldChar w:fldCharType="begin"/>
          </w:r>
          <w:r w:rsidR="006F3C8E"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TZlY2ZhLTMwMDUtNDM3Mi1hNGYzLTA1NzY1ZmFiNTNmOSIsIlJhbmdlU3RhcnQiOjIxLCJSYW5nZUxlbmd0aCI6MjUsIlJlZmVyZW5jZUlkIjoiODI1MzA2NzQtNTU2MC00ZDJhLTkyZjAtMWVhOWE4YThmYjl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UxNS85NzgzMTEwNTYxMzcxLTAw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1MTUvOTc4MzExMDU2MTM3MS0wMDEiLCJVcmlTdHJpbmciOiJodHRwczovL2RvaS5vcmcvMTAuMTUxNS85NzgzMTEwNTYxMzcxLTA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UxNS85NzgzMTEwNTYxMzcxIiwiVXJpU3RyaW5nIjoiaHR0cHM6Ly9kb2kub3JnLzEwLjE1MTUvOTc4MzExMDU2MTM3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OTA2LjA5ODIxdjEiLCJVcmlTdHJpbmciOiJodHRwczovL2FyeGl2Lm9yZy9wZGYvMTkwNi4wOTgyMXYxLnBkZ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WlyYSBXYXJuZSIsIkNyZWF0ZWRPbiI6IjIwMjItMDctMjFUMTU6MDM6NTYiLCJNb2RpZmllZEJ5IjoiX01pcmEgV2FybmUiLCJJZCI6ImFmN2M5N2M1LTJkNDctNDcxNC05ZDYzLTE2ZDk3NWI0Yjc1YSIsIk1vZGlmaWVkT24iOiIyMDIyLTA3LTIxVDE1OjAzOjU2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TkwNi4wOTgyMXYxIiwiVXJpU3RyaW5nIjoiaHR0cDovL2FyeGl2Lm9yZy9wZGYvMTkwNi4wOTgyMXY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XJhIFdhcm5lIiwiQ3JlYXRlZE9uIjoiMjAyMi0wNy0yMVQxNTowMzo1NiIsIk1vZGlmaWVkQnkiOiJfTWlyYSBXYXJuZSIsIklkIjoiM2E3Mjc3OTgtMDY2Zi00MDBkLTljNjQtNzU3ZDAwZDhjZmVjIiwiTW9kaWZpZWRPbiI6IjIwMjItMDctMjFUMTU6MDM6NTY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JodHRwOi8vYXJ4aXYub3JnL2Ficy8xOTA2LjA5ODIxdjEiLCJVcmlTdHJpbmciOiJodHRwOi8vYXJ4aXYub3JnL2Ficy8xOTA2LjA5ODIxdjE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}</w:instrText>
          </w:r>
          <w:r w:rsidR="006F3C8E" w:rsidRPr="002741FA">
            <w:rPr>
              <w:rFonts w:cs="Times New Roman"/>
              <w:szCs w:val="24"/>
              <w:lang w:val="en-US"/>
            </w:rPr>
            <w:fldChar w:fldCharType="separate"/>
          </w:r>
          <w:r w:rsidR="006F3C8E" w:rsidRPr="002741FA">
            <w:rPr>
              <w:rFonts w:cs="Times New Roman"/>
              <w:szCs w:val="24"/>
              <w:lang w:val="en-US"/>
            </w:rPr>
            <w:t>(Reimers et al. 2019)</w:t>
          </w:r>
          <w:r w:rsidR="006F3C8E" w:rsidRPr="002741FA">
            <w:rPr>
              <w:rFonts w:cs="Times New Roman"/>
              <w:szCs w:val="24"/>
              <w:lang w:val="en-US"/>
            </w:rPr>
            <w:fldChar w:fldCharType="end"/>
          </w:r>
        </w:sdtContent>
      </w:sdt>
      <w:r w:rsidRPr="002741FA">
        <w:rPr>
          <w:rFonts w:cs="Times New Roman"/>
          <w:szCs w:val="24"/>
          <w:lang w:val="en-US"/>
        </w:rPr>
        <w:t xml:space="preserve">. For example, </w:t>
      </w:r>
      <w:sdt>
        <w:sdtPr>
          <w:rPr>
            <w:rFonts w:cs="Times New Roman"/>
            <w:szCs w:val="24"/>
            <w:lang w:val="en-US"/>
          </w:rPr>
          <w:alias w:val="To edit, see citavi.com/edit"/>
          <w:tag w:val="CitaviPlaceholder#6cb65f87-7320-4921-ab76-c3e24a1387a2"/>
          <w:id w:val="686942793"/>
          <w:placeholder>
            <w:docPart w:val="DefaultPlaceholder_-1854013440"/>
          </w:placeholder>
        </w:sdtPr>
        <w:sdtEndPr/>
        <w:sdtContent>
          <w:r w:rsidR="006F3C8E" w:rsidRPr="002741FA">
            <w:rPr>
              <w:rFonts w:cs="Times New Roman"/>
              <w:szCs w:val="24"/>
              <w:lang w:val="en-US"/>
            </w:rPr>
            <w:fldChar w:fldCharType="begin"/>
          </w:r>
          <w:r w:rsidR="006F3C8E" w:rsidRPr="002741FA">
            <w:rPr>
              <w:rFonts w:cs="Times New Roman"/>
              <w:szCs w:val="24"/>
              <w:lang w:val="en-US"/>
            </w:rPr>
            <w:instrText>ADDIN CitaviPlaceholder{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UxNS85NzgzMTEwNTYxMzcxLTAw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1MTUvOTc4MzExMDU2MTM3MS0wMDEiLCJVcmlTdHJpbmciOiJodHRwczovL2RvaS5vcmcvMTAuMTUxNS85NzgzMTEwNTYxMzcxLTA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UxNS85NzgzMTEwNTYxMzcxIiwiVXJpU3RyaW5nIjoiaHR0cHM6Ly9kb2kub3JnLzEwLjE1MTUvOTc4MzExMDU2MTM3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}</w:instrText>
          </w:r>
          <w:r w:rsidR="006F3C8E" w:rsidRPr="002741FA">
            <w:rPr>
              <w:rFonts w:cs="Times New Roman"/>
              <w:szCs w:val="24"/>
              <w:lang w:val="en-US"/>
            </w:rPr>
            <w:fldChar w:fldCharType="separate"/>
          </w:r>
          <w:r w:rsidR="006F3C8E" w:rsidRPr="002741FA">
            <w:rPr>
              <w:rFonts w:cs="Times New Roman"/>
              <w:szCs w:val="24"/>
              <w:lang w:val="en-US"/>
            </w:rPr>
            <w:t>Uszkoreit et al.</w:t>
          </w:r>
          <w:r w:rsidR="006F3C8E" w:rsidRPr="002741FA">
            <w:rPr>
              <w:rFonts w:cs="Times New Roman"/>
              <w:szCs w:val="24"/>
              <w:lang w:val="en-US"/>
            </w:rPr>
            <w:fldChar w:fldCharType="end"/>
          </w:r>
        </w:sdtContent>
      </w:sdt>
      <w:r w:rsidR="006F3C8E" w:rsidRPr="002741FA">
        <w:rPr>
          <w:rFonts w:cs="Times New Roman"/>
          <w:szCs w:val="24"/>
          <w:lang w:val="en-US"/>
        </w:rPr>
        <w:t xml:space="preserve"> </w:t>
      </w:r>
      <w:sdt>
        <w:sdtPr>
          <w:rPr>
            <w:rFonts w:cs="Times New Roman"/>
            <w:szCs w:val="24"/>
            <w:lang w:val="en-US"/>
          </w:rPr>
          <w:alias w:val="To edit, see citavi.com/edit"/>
          <w:tag w:val="CitaviPlaceholder#514e87df-b085-4a54-9ce4-87088531af66"/>
          <w:id w:val="420156811"/>
          <w:placeholder>
            <w:docPart w:val="DefaultPlaceholder_-1854013440"/>
          </w:placeholder>
        </w:sdtPr>
        <w:sdtEndPr/>
        <w:sdtContent>
          <w:r w:rsidR="006F3C8E" w:rsidRPr="002741FA">
            <w:rPr>
              <w:rFonts w:cs="Times New Roman"/>
              <w:szCs w:val="24"/>
              <w:lang w:val="en-US"/>
            </w:rPr>
            <w:fldChar w:fldCharType="begin"/>
          </w:r>
          <w:r w:rsidR="006F3C8E" w:rsidRPr="002741FA">
            <w:rPr>
              <w:rFonts w:cs="Times New Roman"/>
              <w:szCs w:val="24"/>
              <w:lang w:val="en-US"/>
            </w:rPr>
            <w:instrText>ADDIN CitaviPlaceholder{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1MTUvOTc4MzExMDU2MTM3MS0wMD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NTE1Lzk3ODMxMTA1NjEzNzEtMDAxIiwiVXJpU3RyaW5nIjoiaHR0cHM6Ly9kb2kub3JnLzEwLjE1MTUvOTc4MzExMDU2MTM3MS0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1MTUvOTc4MzExMDU2MTM3MSIsIlVyaVN0cmluZyI6Imh0dHBzOi8vZG9pLm9yZy8xMC4xNTE1Lzk3ODMxMTA1NjEzNz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E4KSJ9XX0sIlRhZyI6IkNpdGF2aVBsYWNlaG9sZGVyIzUxNGU4N2RmLWIwODUtNGE1NC05Y2U0LTg3MDg4NTMxYWY2NiIsIlRleHQiOiIoMjAxOCkiLCJXQUlWZXJzaW9uIjoiNi4xOS4yLjEifQ==}</w:instrText>
          </w:r>
          <w:r w:rsidR="006F3C8E" w:rsidRPr="002741FA">
            <w:rPr>
              <w:rFonts w:cs="Times New Roman"/>
              <w:szCs w:val="24"/>
              <w:lang w:val="en-US"/>
            </w:rPr>
            <w:fldChar w:fldCharType="separate"/>
          </w:r>
          <w:r w:rsidR="006F3C8E" w:rsidRPr="002741FA">
            <w:rPr>
              <w:rFonts w:cs="Times New Roman"/>
              <w:szCs w:val="24"/>
              <w:lang w:val="en-US"/>
            </w:rPr>
            <w:t>(2018)</w:t>
          </w:r>
          <w:r w:rsidR="006F3C8E" w:rsidRPr="002741FA">
            <w:rPr>
              <w:rFonts w:cs="Times New Roman"/>
              <w:szCs w:val="24"/>
              <w:lang w:val="en-US"/>
            </w:rPr>
            <w:fldChar w:fldCharType="end"/>
          </w:r>
        </w:sdtContent>
      </w:sdt>
      <w:r w:rsidR="006F3C8E" w:rsidRPr="002741FA">
        <w:rPr>
          <w:rFonts w:cs="Times New Roman"/>
          <w:szCs w:val="24"/>
          <w:lang w:val="en-US"/>
        </w:rPr>
        <w:t xml:space="preserve"> </w:t>
      </w:r>
      <w:r w:rsidRPr="002741FA">
        <w:rPr>
          <w:rFonts w:cs="Times New Roman"/>
          <w:szCs w:val="24"/>
          <w:lang w:val="en-US"/>
        </w:rPr>
        <w:t xml:space="preserve">implement a feature in their debate platform that allows users, when they want to make a new contribution, to automatically check whether an identical or similar argument already exists in the debate. </w:t>
      </w:r>
      <w:r w:rsidRPr="002741FA">
        <w:rPr>
          <w:rFonts w:cs="Times New Roman"/>
          <w:szCs w:val="24"/>
          <w:lang w:val="en-US"/>
        </w:rPr>
        <w:lastRenderedPageBreak/>
        <w:t xml:space="preserve">Insights into argument structures and argument relationships can also be used to improve automated summarizations of debates </w:t>
      </w:r>
      <w:sdt>
        <w:sdtPr>
          <w:rPr>
            <w:rFonts w:cs="Times New Roman"/>
            <w:szCs w:val="24"/>
            <w:lang w:val="en-US"/>
          </w:rPr>
          <w:alias w:val="To edit, see citavi.com/edit"/>
          <w:tag w:val="CitaviPlaceholder#e9f7cd14-2c33-4fb7-b733-334e95f4d7a8"/>
          <w:id w:val="-776789389"/>
          <w:placeholder>
            <w:docPart w:val="DefaultPlaceholder_-1854013440"/>
          </w:placeholder>
        </w:sdtPr>
        <w:sdtEndPr/>
        <w:sdtContent>
          <w:r w:rsidR="006F3C8E" w:rsidRPr="002741FA">
            <w:rPr>
              <w:rFonts w:cs="Times New Roman"/>
              <w:szCs w:val="24"/>
              <w:lang w:val="en-US"/>
            </w:rPr>
            <w:fldChar w:fldCharType="begin"/>
          </w:r>
          <w:r w:rsidR="006F3C8E"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DViM2Y4LThhMmEtNDM2Yy05NWY0LTE0N2VhNmNjZWRkMCIsIlJhbmdlTGVuZ3RoIjoyMSwiUmVmZXJlbmNlSWQiOiI5ZGMxYWMxOC01NWJlLTQ3ZDQtOTc1My1jNDg0Zjk5NGRhN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MTA2LjAwODI5djEiLCJVcmlTdHJpbmciOiJodHRwczovL2FyeGl2Lm9yZy9wZGYvMjEwNi4wMDgyO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WlyYSBXYXJuZSIsIkNyZWF0ZWRPbiI6IjIwMjItMDYtMDRUMDk6NDE6MDkiLCJNb2RpZmllZEJ5IjoiX01pcmEgV2FybmUiLCJJZCI6ImRiZTU0MDY5LWE2YjktNDAyNi04ZWZkLTNjNmQ3OGMwMGRhZCIsIk1vZGlmaWVkT24iOiIyMDIyLTA2LTA0VDA5OjQxOjA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EwNi4wMDgyOXYxIiwiVXJpU3RyaW5nIjoiaHR0cDovL2FyeGl2Lm9yZy9hYnMvMjEwNi4wMDgyOX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NaXJhIFdhcm5lIiwiQ3JlYXRlZE9uIjoiMjAyMi0wNi0wNFQwOTo0MTowOSIsIk1vZGlmaWVkQnkiOiJfTWlyYSBXYXJuZSIsIklkIjoiMmQ5NWY2ODUtMTY5OS00NDA4LWFkZjktOTdjYzlmNzgxYWY1IiwiTW9kaWZpZWRPbiI6IjIwMjItMDYtMDRUMDk6NDE6MDk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odHRwOi8vYXJ4aXYub3JnL3BkZi8yMTA2LjAwODI5djEiLCJVcmlTdHJpbmciOiJodHRwOi8vYXJ4aXYub3JnL3BkZi8yMTA2LjAwODI5dj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}</w:instrText>
          </w:r>
          <w:r w:rsidR="006F3C8E" w:rsidRPr="002741FA">
            <w:rPr>
              <w:rFonts w:cs="Times New Roman"/>
              <w:szCs w:val="24"/>
              <w:lang w:val="en-US"/>
            </w:rPr>
            <w:fldChar w:fldCharType="separate"/>
          </w:r>
          <w:r w:rsidR="006F3C8E" w:rsidRPr="002741FA">
            <w:rPr>
              <w:rFonts w:cs="Times New Roman"/>
              <w:szCs w:val="24"/>
              <w:lang w:val="en-US"/>
            </w:rPr>
            <w:t>(</w:t>
          </w:r>
          <w:proofErr w:type="spellStart"/>
          <w:r w:rsidR="006F3C8E" w:rsidRPr="002741FA">
            <w:rPr>
              <w:rFonts w:cs="Times New Roman"/>
              <w:szCs w:val="24"/>
              <w:lang w:val="en-US"/>
            </w:rPr>
            <w:t>Fabbri</w:t>
          </w:r>
          <w:proofErr w:type="spellEnd"/>
          <w:r w:rsidR="006F3C8E" w:rsidRPr="002741FA">
            <w:rPr>
              <w:rFonts w:cs="Times New Roman"/>
              <w:szCs w:val="24"/>
              <w:lang w:val="en-US"/>
            </w:rPr>
            <w:t xml:space="preserve"> et al. 2021)</w:t>
          </w:r>
          <w:r w:rsidR="006F3C8E" w:rsidRPr="002741FA">
            <w:rPr>
              <w:rFonts w:cs="Times New Roman"/>
              <w:szCs w:val="24"/>
              <w:lang w:val="en-US"/>
            </w:rPr>
            <w:fldChar w:fldCharType="end"/>
          </w:r>
        </w:sdtContent>
      </w:sdt>
      <w:r w:rsidRPr="002741FA">
        <w:rPr>
          <w:rFonts w:cs="Times New Roman"/>
          <w:szCs w:val="24"/>
          <w:lang w:val="en-US"/>
        </w:rPr>
        <w:t xml:space="preserve">. </w:t>
      </w:r>
    </w:p>
    <w:p w14:paraId="11D9A887" w14:textId="19A258A5" w:rsidR="00F3517A" w:rsidRPr="002741FA" w:rsidRDefault="00326B2D" w:rsidP="001A7345">
      <w:pPr>
        <w:spacing w:after="120"/>
        <w:ind w:firstLine="567"/>
        <w:jc w:val="both"/>
        <w:rPr>
          <w:lang w:val="en-US"/>
        </w:rPr>
      </w:pPr>
      <w:r w:rsidRPr="002741FA">
        <w:rPr>
          <w:rFonts w:cs="Times New Roman"/>
          <w:szCs w:val="24"/>
          <w:lang w:val="en-US"/>
        </w:rPr>
        <w:t>Another proposed method for modeling discussion structures is the i</w:t>
      </w:r>
      <w:r w:rsidRPr="002741FA">
        <w:rPr>
          <w:lang w:val="en-US"/>
        </w:rPr>
        <w:t xml:space="preserve">ssue-based information system (IBIS). Compared to argument mining, this method includes an issue element and is further used as a basis for automated discussion facilitation </w:t>
      </w:r>
      <w:sdt>
        <w:sdtPr>
          <w:rPr>
            <w:lang w:val="en-US"/>
          </w:rPr>
          <w:alias w:val="To edit, see citavi.com/edit"/>
          <w:tag w:val="CitaviPlaceholder#8294eb71-3526-43f3-8ea6-8316310b4407"/>
          <w:id w:val="-1995719527"/>
          <w:placeholder>
            <w:docPart w:val="DefaultPlaceholder_-1854013440"/>
          </w:placeholder>
        </w:sdtPr>
        <w:sdtEndPr/>
        <w:sdtContent>
          <w:r w:rsidR="006F3C8E" w:rsidRPr="002741FA">
            <w:rPr>
              <w:lang w:val="en-US"/>
            </w:rPr>
            <w:fldChar w:fldCharType="begin"/>
          </w:r>
          <w:r w:rsidR="006F3C8E" w:rsidRPr="002741F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DQ5MTA2LTkzYWEtNGQxOC1hZTc1LTQ5YjM4OWE1YTUxNSIsIlJhbmdlTGVuZ3RoIjoxNiwiUmVmZXJlbmNlSWQiOiI1YzQwYzM2YS1kOGYyLTQwZjMtYTc3My1iNWQ2NGQ4MTU5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A3MjYtMDIxLTA5NzMxLTQ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3L3MxMDcyNi0wMjEtMDk3MzEtNCIsIlVyaVN0cmluZyI6Imh0dHBzOi8vZG9pLm9yZy8xMC4xMDA3L3MxMDcyNi0wMjEtMDk3MzEt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DcvOTc4LTMtMDMwLTI5OTExLThfNDciLCJVcmlTdHJpbmciOiJodHRwczovL2RvaS5vcmcvMTAuMTAwNy85NzgtMy0wMzAtMjk5MTEtOF80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DA3Lzk3OC0zLTAzMC0yOTkxMS04IiwiVXJpU3RyaW5nIjoiaHR0cHM6Ly9kb2kub3JnLzEwLjEwMDcvOTc4LTMtMDMwLTI5OTExLTg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DA3Lzk3OC0zLTAzMC00OTc3OC0xXzQxIiwiVXJpU3RyaW5nIjoiaHR0cHM6Ly9kb2kub3JnLzEwLjEwMDcvOTc4LTMtMDMwLTQ5Nzc4LTFfNDE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jEwLjEwMDcvOTc4LTMtMDMwLTQ5Nzc4LTEiLCJVcmlTdHJpbmciOiJodHRwczovL2RvaS5vcmcvMTAuMTAwNy85NzgtMy0wMzAtNDk3NzgtMS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}</w:instrText>
          </w:r>
          <w:r w:rsidR="006F3C8E" w:rsidRPr="002741FA">
            <w:rPr>
              <w:lang w:val="en-US"/>
            </w:rPr>
            <w:fldChar w:fldCharType="separate"/>
          </w:r>
          <w:r w:rsidR="006F3C8E" w:rsidRPr="002741FA">
            <w:rPr>
              <w:lang w:val="en-US"/>
            </w:rPr>
            <w:t>(Gu et al. 2021; Ito et al. 2020)</w:t>
          </w:r>
          <w:r w:rsidR="006F3C8E" w:rsidRPr="002741FA">
            <w:rPr>
              <w:lang w:val="en-US"/>
            </w:rPr>
            <w:fldChar w:fldCharType="end"/>
          </w:r>
        </w:sdtContent>
      </w:sdt>
      <w:r w:rsidRPr="002741FA">
        <w:rPr>
          <w:rFonts w:cs="Times New Roman"/>
          <w:szCs w:val="24"/>
          <w:lang w:val="en-US"/>
        </w:rPr>
        <w:t xml:space="preserve">. Other studies in this subfield focus on topic analysis to detect emerging topics in online discussions </w:t>
      </w:r>
      <w:sdt>
        <w:sdtPr>
          <w:rPr>
            <w:rFonts w:cs="Times New Roman"/>
            <w:szCs w:val="24"/>
            <w:lang w:val="en-US"/>
          </w:rPr>
          <w:alias w:val="To edit, see citavi.com/edit"/>
          <w:tag w:val="CitaviPlaceholder#f2f92822-af8f-4779-a4bd-e282b3b6a657"/>
          <w:id w:val="270901835"/>
          <w:placeholder>
            <w:docPart w:val="DefaultPlaceholder_-1854013440"/>
          </w:placeholder>
        </w:sdtPr>
        <w:sdtEndPr/>
        <w:sdtContent>
          <w:r w:rsidR="006F3C8E" w:rsidRPr="002741FA">
            <w:rPr>
              <w:rFonts w:cs="Times New Roman"/>
              <w:szCs w:val="24"/>
              <w:lang w:val="en-US"/>
            </w:rPr>
            <w:fldChar w:fldCharType="begin"/>
          </w:r>
          <w:r w:rsidR="006F3C8E"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TcxNzVkLThlNjItNDU0OS1hNTI1LTUwNWQzYWY3OWI5ZCIsIlJhbmdlU3RhcnQiOjg2LCJSYW5nZUxlbmd0aCI6MjIsIlJlZmVyZW5jZUlkIjoiNWQ3ZWJhNTEtNzNhMy00Y2ZhLTk1YmQtYWRiNmFmZjJlYjd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SUNTQy4yMDIwLjAwMDE5IiwiVXJpU3RyaW5nIjoiaHR0cHM6Ly9kb2kub3JnLzEwLjExMDkvSUNTQy4yMDIwLjAwMD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y0xOVQxMToyOTo1MSIsIk1vZGlmaWVkQnkiOiJfTWlyYSBXYXJuZSIsIklkIjoiNzZjMzc3NDMtMGM1Ny00NDBlLTkwMDAtMzQ3ZWE3YjA3MWQxIiwiTW9kaWZpZWRPbiI6IjIwMjItMDctMTlUMTE6Mjk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llZWV4cGxvcmUuaWVlZS5vcmcveHBsL21vc3RSZWNlbnRJc3N1ZS5qc3A/cHVudW1iZXI9OTAyMjgwNiIsIlVyaVN0cmluZyI6Imh0dHBzOi8vaWVlZXhwbG9yZS5pZWVlLm9yZy94cGwvbW9zdFJlY2VudElzc3VlLmpzcD9wdW51bWJlcj05MDIyODA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TA5L0lDU0M0NzIxMi4yMDIwIiwiRWRpdG9ycyI6W10sIkV2YWx1YXRpb25Db21wbGV4aXR5IjowLCJFdmFsdWF0aW9uU291cmNlVGV4dEZvcm1hdCI6MCwiR3JvdXBzIjpbXSwiSGFzTGFiZWwxIjpmYWxzZSwiSGFzTGFiZWwyIjpmYWxzZSwiSXNibiI6Ijk3OC0xLTcyODEtNjMzMi0x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wOS9JQ1NDNDcyMTIuMjAyMCIsIlVyaVN0cmluZyI6Imh0dHBzOi8vZG9pLm9yZy8xMC4xMTA5L0lDU0M0NzIxMi4yMDI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llZWV4cGxvcmUuaWVlZS5vcmcvZG9jdW1lbnQvODI1ODE0Ny8iLCJVcmlTdHJpbmciOiJodHRwOi8vaWVlZXhwbG9yZS5pZWVlLm9yZy9kb2N1bWVudC84MjU4MTQ3L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aXJhIFdhcm5lIiwiQ3JlYXRlZE9uIjoiMjAyMi0wNi0yMlQxMDoyMTozMSIsIk1vZGlmaWVkQnkiOiJfTWlyYSBXYXJuZSIsIklkIjoiNDRmNThmNjAtMDBkOS00MTRkLTliOTgtOWI5ZDA0NWQ3ZGExIiwiTW9kaWZpZWRPbiI6IjIwMjItMDYtMjJUMTA6MjE6MzE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IxMC4xMTA5L0JpZ0RhdGEuMjAxNy44MjU4MTQ3IiwiVXJpU3RyaW5nIjoiaHR0cHM6Ly9kb2kub3JnLzEwLjExMDkvQmlnRGF0YS4yMDE3LjgyNTgxND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xMC4xMDgwLzIwNDIxMzM4LjIwMjAuMTgxNzI2MiIsIlVyaVN0cmluZyI6Imh0dHBzOi8vZG9pLm9yZy8xMC4xMDgwLzIwNDIxMzM4LjIwMjAuMTgxNzI2Mi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MTAuMTE3Ny8wMTY1NTUxNTIwOTE3MTIwIiwiVXJpU3RyaW5nIjoiaHR0cHM6Ly9kb2kub3JnLzEwLjExNzcvMDE2NTU1MTUyMDkxNzEyMC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OCIsIiR0eXBlIjoiU3dpc3NBY2FkZW1pYy5DaXRhdmkuTG9jYXRpb24sIFN3aXNzQWNhZGVtaWMuQ2l0YXZpIiwiQWRkcmVzcyI6eyIkaWQiOiI2OSIsIiR0eXBlIjoiU3dpc3NBY2FkZW1pYy5DaXRhdmkuTGlua2VkUmVzb3VyY2UsIFN3aXNzQWNhZGVtaWMuQ2l0YXZpIiwiTGlua2VkUmVzb3VyY2VUeXBlIjo1LCJPcmlnaW5hbFN0cmluZyI6IjI5Njc3OTg0IiwiVXJpU3RyaW5nIjoiaHR0cDovL3d3dy5uY2JpLm5sbS5uaWguZ292L3B1Ym1lZC8yOTY3Nzk4NC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}</w:instrText>
          </w:r>
          <w:r w:rsidR="006F3C8E" w:rsidRPr="002741FA">
            <w:rPr>
              <w:rFonts w:cs="Times New Roman"/>
              <w:szCs w:val="24"/>
              <w:lang w:val="en-US"/>
            </w:rPr>
            <w:fldChar w:fldCharType="separate"/>
          </w:r>
          <w:r w:rsidR="006F3C8E" w:rsidRPr="002741FA">
            <w:rPr>
              <w:rFonts w:cs="Times New Roman"/>
              <w:szCs w:val="24"/>
              <w:lang w:val="en-US"/>
            </w:rPr>
            <w:t>(</w:t>
          </w:r>
          <w:proofErr w:type="spellStart"/>
          <w:r w:rsidR="006F3C8E" w:rsidRPr="002741FA">
            <w:rPr>
              <w:rFonts w:cs="Times New Roman"/>
              <w:szCs w:val="24"/>
              <w:lang w:val="en-US"/>
            </w:rPr>
            <w:t>Mutanga</w:t>
          </w:r>
          <w:proofErr w:type="spellEnd"/>
          <w:r w:rsidR="006F3C8E" w:rsidRPr="002741FA">
            <w:rPr>
              <w:rFonts w:cs="Times New Roman"/>
              <w:szCs w:val="24"/>
              <w:lang w:val="en-US"/>
            </w:rPr>
            <w:t xml:space="preserve"> &amp; Abayomi 2022; Peng</w:t>
          </w:r>
          <w:r w:rsidR="00EA46FD">
            <w:rPr>
              <w:rFonts w:cs="Times New Roman"/>
              <w:szCs w:val="24"/>
              <w:lang w:val="en-US"/>
            </w:rPr>
            <w:t>, Xu &amp; Gan</w:t>
          </w:r>
          <w:r w:rsidR="006F3C8E" w:rsidRPr="002741FA">
            <w:rPr>
              <w:rFonts w:cs="Times New Roman"/>
              <w:szCs w:val="24"/>
              <w:lang w:val="en-US"/>
            </w:rPr>
            <w:t xml:space="preserve"> 2021)</w:t>
          </w:r>
          <w:r w:rsidR="006F3C8E" w:rsidRPr="002741FA">
            <w:rPr>
              <w:rFonts w:cs="Times New Roman"/>
              <w:szCs w:val="24"/>
              <w:lang w:val="en-US"/>
            </w:rPr>
            <w:fldChar w:fldCharType="end"/>
          </w:r>
        </w:sdtContent>
      </w:sdt>
      <w:r w:rsidRPr="002741FA">
        <w:rPr>
          <w:rFonts w:cs="Times New Roman"/>
          <w:szCs w:val="24"/>
          <w:lang w:val="en-US"/>
        </w:rPr>
        <w:t xml:space="preserve">. Topic modeling can further be used to promote structural clarity in discussions by grouping and structuring posts according to their topics </w:t>
      </w:r>
      <w:sdt>
        <w:sdtPr>
          <w:rPr>
            <w:rFonts w:cs="Times New Roman"/>
            <w:szCs w:val="24"/>
            <w:lang w:val="en-US"/>
          </w:rPr>
          <w:alias w:val="To edit, see citavi.com/edit"/>
          <w:tag w:val="CitaviPlaceholder#21633290-71f9-4157-bfa9-e7ffbfc6f905"/>
          <w:id w:val="-125703404"/>
          <w:placeholder>
            <w:docPart w:val="DefaultPlaceholder_-1854013440"/>
          </w:placeholder>
        </w:sdtPr>
        <w:sdtEndPr/>
        <w:sdtContent>
          <w:r w:rsidR="006F3C8E" w:rsidRPr="002741FA">
            <w:rPr>
              <w:rFonts w:cs="Times New Roman"/>
              <w:szCs w:val="24"/>
              <w:lang w:val="en-US"/>
            </w:rPr>
            <w:fldChar w:fldCharType="begin"/>
          </w:r>
          <w:r w:rsidR="006F3C8E"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MThjYTBkLWU3MzktNGFhZC1iOTgwLTMxOTY3YjlhOGU3NCIsIlJhbmdlTGVuZ3RoIjoyMiwiUmVmZXJlbmNlSWQiOiIxZmU0YzdhNi1kYjU0LTQ0MzYtYTVlYi0zY2YyOGNjYzU3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M2NS9zNDA3MDItMDE3LTAzMjEtNiIsIlVyaVN0cmluZyI6Imh0dHBzOi8vZG9pLm9yZy8xMC4xMzY1L3M0MDcwMi0wMTctMDMyMS0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}</w:instrText>
          </w:r>
          <w:r w:rsidR="006F3C8E" w:rsidRPr="002741FA">
            <w:rPr>
              <w:rFonts w:cs="Times New Roman"/>
              <w:szCs w:val="24"/>
              <w:lang w:val="en-US"/>
            </w:rPr>
            <w:fldChar w:fldCharType="separate"/>
          </w:r>
          <w:r w:rsidR="006F3C8E" w:rsidRPr="002741FA">
            <w:rPr>
              <w:rFonts w:cs="Times New Roman"/>
              <w:szCs w:val="24"/>
              <w:lang w:val="en-US"/>
            </w:rPr>
            <w:t>(Liebeck</w:t>
          </w:r>
          <w:r w:rsidR="0082167D">
            <w:rPr>
              <w:rFonts w:cs="Times New Roman"/>
              <w:szCs w:val="24"/>
              <w:lang w:val="en-US"/>
            </w:rPr>
            <w:t xml:space="preserve">, </w:t>
          </w:r>
          <w:r w:rsidR="0082167D" w:rsidRPr="0082167D">
            <w:rPr>
              <w:rFonts w:cs="Times New Roman"/>
              <w:szCs w:val="24"/>
              <w:lang w:val="en-US"/>
            </w:rPr>
            <w:t>Esau &amp; Conrad</w:t>
          </w:r>
          <w:r w:rsidR="006F3C8E" w:rsidRPr="002741FA">
            <w:rPr>
              <w:rFonts w:cs="Times New Roman"/>
              <w:szCs w:val="24"/>
              <w:lang w:val="en-US"/>
            </w:rPr>
            <w:t xml:space="preserve"> 2017)</w:t>
          </w:r>
          <w:r w:rsidR="006F3C8E" w:rsidRPr="002741FA">
            <w:rPr>
              <w:rFonts w:cs="Times New Roman"/>
              <w:szCs w:val="24"/>
              <w:lang w:val="en-US"/>
            </w:rPr>
            <w:fldChar w:fldCharType="end"/>
          </w:r>
        </w:sdtContent>
      </w:sdt>
      <w:r w:rsidRPr="002741FA">
        <w:rPr>
          <w:rFonts w:cs="Times New Roman"/>
          <w:szCs w:val="24"/>
          <w:lang w:val="en-US"/>
        </w:rPr>
        <w:t xml:space="preserve">, or by tracking changes in prevalent topics and structures over time </w:t>
      </w:r>
      <w:sdt>
        <w:sdtPr>
          <w:rPr>
            <w:rFonts w:cs="Times New Roman"/>
            <w:szCs w:val="24"/>
            <w:lang w:val="en-US"/>
          </w:rPr>
          <w:alias w:val="To edit, see citavi.com/edit"/>
          <w:tag w:val="CitaviPlaceholder#4079cc26-3694-4f18-9410-4a983f2f7723"/>
          <w:id w:val="-1522551332"/>
          <w:placeholder>
            <w:docPart w:val="DefaultPlaceholder_-1854013440"/>
          </w:placeholder>
        </w:sdtPr>
        <w:sdtEndPr/>
        <w:sdtContent>
          <w:r w:rsidR="006F3C8E" w:rsidRPr="002741FA">
            <w:rPr>
              <w:rFonts w:cs="Times New Roman"/>
              <w:szCs w:val="24"/>
              <w:lang w:val="en-US"/>
            </w:rPr>
            <w:fldChar w:fldCharType="begin"/>
          </w:r>
          <w:r w:rsidR="006F3C8E"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M4MTM0LTMzZTAtNDM0Ny1iMzdmLTFmMTJlMGE0OWM4YiIsIlJhbmdlTGVuZ3RoIjoyMSwiUmVmZXJlbmNlSWQiOiIyN2MxYjgwYy02YmFhLTQxMTMtYmI5ZS1mNmY0ODhiYTg5M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zOTk5MTIiLCJVcmlTdHJpbmciOiJodHRwOi8vd3d3Lm5jYmkubmxtLm5paC5nb3YvcHVibWVkLzMyMzk5OTE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aXJhIFdhcm5lIiwiQ3JlYXRlZE9uIjoiMjAyMi0wNy0xOVQxMDoyOTo0MSIsIk1vZGlmaWVkQnkiOiJfTWlyYSBXYXJuZSIsIklkIjoiNDYzMGZlOWYtYjk1Yi00NDgzLWI2MmEtMzgxYWFiNmI2ZjMzIiwiTW9kaWZpZWRPbiI6IjIwMjItMDctMTlUMTA6Mjk6ND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YwNi0wMjAtMDU4ODktdyIsIlVyaVN0cmluZyI6Imh0dHBzOi8vZG9pLm9yZy8xMC4xMDA3L3MxMTYwNi0wMjAtMDU4ODktd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YSBXYXJuZSIsIkNyZWF0ZWRPbiI6IjIwMjItMDctMTlUMTA6Mjk6NDEiLCJNb2RpZmllZEJ5IjoiX01pcmEgV2FybmUiLCJJZCI6IjFkNDBjYWVjLWI3YTItNGY5MS04NmQ3LTlkOWE1YjhkMWU0NyIsIk1vZGlmaWVkT24iOiIyMDIyLTA3LTE5VDEwOjI5OjQ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zIxNzYxNSIsIlVyaVN0cmluZyI6Imh0dHBzOi8vd3d3Lm5jYmkubmxtLm5paC5nb3YvcG1jL2FydGljbGVzL1BNQzcyMTc2MT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}</w:instrText>
          </w:r>
          <w:r w:rsidR="006F3C8E" w:rsidRPr="002741FA">
            <w:rPr>
              <w:rFonts w:cs="Times New Roman"/>
              <w:szCs w:val="24"/>
              <w:lang w:val="en-US"/>
            </w:rPr>
            <w:fldChar w:fldCharType="separate"/>
          </w:r>
          <w:r w:rsidR="006F3C8E" w:rsidRPr="002741FA">
            <w:rPr>
              <w:rFonts w:cs="Times New Roman"/>
              <w:szCs w:val="24"/>
              <w:lang w:val="en-US"/>
            </w:rPr>
            <w:t>(Stokes et al. 2020)</w:t>
          </w:r>
          <w:r w:rsidR="006F3C8E" w:rsidRPr="002741FA">
            <w:rPr>
              <w:rFonts w:cs="Times New Roman"/>
              <w:szCs w:val="24"/>
              <w:lang w:val="en-US"/>
            </w:rPr>
            <w:fldChar w:fldCharType="end"/>
          </w:r>
        </w:sdtContent>
      </w:sdt>
      <w:r w:rsidRPr="002741FA">
        <w:rPr>
          <w:rFonts w:cs="Times New Roman"/>
          <w:szCs w:val="24"/>
          <w:lang w:val="en-US"/>
        </w:rPr>
        <w:t xml:space="preserve">. Ultimately, the described techniques </w:t>
      </w:r>
      <w:r w:rsidR="00F75434">
        <w:rPr>
          <w:rFonts w:cs="Times New Roman"/>
          <w:szCs w:val="24"/>
          <w:lang w:val="en-US"/>
        </w:rPr>
        <w:t>used</w:t>
      </w:r>
      <w:r w:rsidR="00F75434" w:rsidRPr="002741FA">
        <w:rPr>
          <w:rFonts w:cs="Times New Roman"/>
          <w:szCs w:val="24"/>
          <w:lang w:val="en-US"/>
        </w:rPr>
        <w:t xml:space="preserve"> </w:t>
      </w:r>
      <w:r w:rsidRPr="002741FA">
        <w:rPr>
          <w:rFonts w:cs="Times New Roman"/>
          <w:szCs w:val="24"/>
          <w:lang w:val="en-US"/>
        </w:rPr>
        <w:t xml:space="preserve">for detecting underlying discussion structures can be used to visually promote structural clarity by implementing them on discussion platforms in the form of visual debate summarizations </w:t>
      </w:r>
      <w:sdt>
        <w:sdtPr>
          <w:rPr>
            <w:rFonts w:cs="Times New Roman"/>
            <w:szCs w:val="24"/>
            <w:lang w:val="en-US"/>
          </w:rPr>
          <w:alias w:val="To edit, see citavi.com/edit"/>
          <w:tag w:val="CitaviPlaceholder#367bf578-cf9e-423d-8302-29926c6a8a61"/>
          <w:id w:val="1934157353"/>
          <w:placeholder>
            <w:docPart w:val="DefaultPlaceholder_-1854013440"/>
          </w:placeholder>
        </w:sdtPr>
        <w:sdtEndPr/>
        <w:sdtContent>
          <w:r w:rsidR="006F3C8E" w:rsidRPr="002741FA">
            <w:rPr>
              <w:rFonts w:cs="Times New Roman"/>
              <w:szCs w:val="24"/>
              <w:lang w:val="en-US"/>
            </w:rPr>
            <w:fldChar w:fldCharType="begin"/>
          </w:r>
          <w:r w:rsidR="006F3C8E"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NkMTA3LWRhYzEtNGM2My05ZTQ1LWRjYzIzZGE0ZTdmNSIsIlJhbmdlTGVuZ3RoIjoyMiwiUmVmZXJlbmNlSWQiOiIyZGY2ZTMxZS1iZDY1LTQ2NDMtOTUzNS05ZDBkZmUyN2Vk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U5NDQvcmllZC4yMi4xLjIyMjk0IiwiVXJpU3RyaW5nIjoiaHR0cHM6Ly9kb2kub3JnLzEwLjU5NDQvcmllZC4yMi4xLjIyMj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}</w:instrText>
          </w:r>
          <w:r w:rsidR="006F3C8E" w:rsidRPr="002741FA">
            <w:rPr>
              <w:rFonts w:cs="Times New Roman"/>
              <w:szCs w:val="24"/>
              <w:lang w:val="en-US"/>
            </w:rPr>
            <w:fldChar w:fldCharType="separate"/>
          </w:r>
          <w:r w:rsidR="006F3C8E" w:rsidRPr="002741FA">
            <w:rPr>
              <w:rFonts w:cs="Times New Roman"/>
              <w:szCs w:val="24"/>
              <w:lang w:val="en-US"/>
            </w:rPr>
            <w:t>(Ullmann</w:t>
          </w:r>
          <w:r w:rsidR="00701E2C">
            <w:rPr>
              <w:rFonts w:cs="Times New Roman"/>
              <w:szCs w:val="24"/>
              <w:lang w:val="en-US"/>
            </w:rPr>
            <w:t xml:space="preserve">, </w:t>
          </w:r>
          <w:r w:rsidR="00701E2C" w:rsidRPr="00701E2C">
            <w:rPr>
              <w:rFonts w:cs="Times New Roman"/>
              <w:szCs w:val="24"/>
              <w:lang w:val="en-US"/>
            </w:rPr>
            <w:t xml:space="preserve">de </w:t>
          </w:r>
          <w:proofErr w:type="spellStart"/>
          <w:r w:rsidR="00701E2C" w:rsidRPr="00701E2C">
            <w:rPr>
              <w:rFonts w:cs="Times New Roman"/>
              <w:szCs w:val="24"/>
              <w:lang w:val="en-US"/>
            </w:rPr>
            <w:t>Liddo</w:t>
          </w:r>
          <w:proofErr w:type="spellEnd"/>
          <w:r w:rsidR="00701E2C" w:rsidRPr="00701E2C">
            <w:rPr>
              <w:rFonts w:cs="Times New Roman"/>
              <w:szCs w:val="24"/>
              <w:lang w:val="en-US"/>
            </w:rPr>
            <w:t xml:space="preserve"> &amp; Bachler</w:t>
          </w:r>
          <w:r w:rsidR="006F3C8E" w:rsidRPr="002741FA">
            <w:rPr>
              <w:rFonts w:cs="Times New Roman"/>
              <w:szCs w:val="24"/>
              <w:lang w:val="en-US"/>
            </w:rPr>
            <w:t xml:space="preserve"> 2019)</w:t>
          </w:r>
          <w:r w:rsidR="006F3C8E" w:rsidRPr="002741FA">
            <w:rPr>
              <w:rFonts w:cs="Times New Roman"/>
              <w:szCs w:val="24"/>
              <w:lang w:val="en-US"/>
            </w:rPr>
            <w:fldChar w:fldCharType="end"/>
          </w:r>
        </w:sdtContent>
      </w:sdt>
      <w:r w:rsidRPr="002741FA">
        <w:rPr>
          <w:rFonts w:cs="Times New Roman"/>
          <w:szCs w:val="24"/>
          <w:lang w:val="en-US"/>
        </w:rPr>
        <w:t>, argumentation maps</w:t>
      </w:r>
      <w:r w:rsidR="00195CDB" w:rsidRPr="002741FA">
        <w:rPr>
          <w:rFonts w:cs="Times New Roman"/>
          <w:szCs w:val="24"/>
          <w:lang w:val="en-US"/>
        </w:rPr>
        <w:t>,</w:t>
      </w:r>
      <w:r w:rsidRPr="002741FA">
        <w:rPr>
          <w:rFonts w:cs="Times New Roman"/>
          <w:szCs w:val="24"/>
          <w:lang w:val="en-US"/>
        </w:rPr>
        <w:t xml:space="preserve"> and discussion trees </w:t>
      </w:r>
      <w:sdt>
        <w:sdtPr>
          <w:rPr>
            <w:rFonts w:cs="Times New Roman"/>
            <w:szCs w:val="24"/>
            <w:lang w:val="en-US"/>
          </w:rPr>
          <w:alias w:val="To edit, see citavi.com/edit"/>
          <w:tag w:val="CitaviPlaceholder#654aab74-8c6c-4ec6-8b5c-eac972322a8c"/>
          <w:id w:val="-950316610"/>
          <w:placeholder>
            <w:docPart w:val="DefaultPlaceholder_-1854013440"/>
          </w:placeholder>
        </w:sdtPr>
        <w:sdtEndPr/>
        <w:sdtContent>
          <w:r w:rsidR="006F3C8E" w:rsidRPr="002741FA">
            <w:rPr>
              <w:rFonts w:cs="Times New Roman"/>
              <w:szCs w:val="24"/>
              <w:lang w:val="en-US"/>
            </w:rPr>
            <w:fldChar w:fldCharType="begin"/>
          </w:r>
          <w:r w:rsidR="006F3C8E"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Dk2ZTdhLWFjNGYtNGRkMi04MzNhLTMxYzI2ZDQwNDI1YSIsIlJhbmdlTGVuZ3RoIjoyMSwiUmVmZXJlbmNlSWQiOiIyYjg4OTVkYy0zMGU4LTQ0YTAtYmI4Ni00ZmM1MjAxOWQ3N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yMzMvQUlDLTE4MDc1MiIsIlVyaVN0cmluZyI6Imh0dHBzOi8vZG9pLm9yZy8xMC4zMjMzL0FJQy0xODA3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zMTQwL1JHLjIuMi4zNDY3Ni4wMTkyOCIsIlVyaVN0cmluZyI6Imh0dHBzOi8vZG9pLm9yZy8xMC4xMzE0MC9SRy4yLjIuMzQ2NzYuMDE5M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TM2NS9zNDA3MDItMDE3LTAzMjEtNiIsIlVyaVN0cmluZyI6Imh0dHBzOi8vZG9pLm9yZy8xMC4xMzY1L3M0MDcwMi0wMTctMDMyMS02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}</w:instrText>
          </w:r>
          <w:r w:rsidR="006F3C8E" w:rsidRPr="002741FA">
            <w:rPr>
              <w:rFonts w:cs="Times New Roman"/>
              <w:szCs w:val="24"/>
              <w:lang w:val="en-US"/>
            </w:rPr>
            <w:fldChar w:fldCharType="separate"/>
          </w:r>
          <w:r w:rsidR="006F3C8E" w:rsidRPr="002741FA">
            <w:rPr>
              <w:rFonts w:cs="Times New Roman"/>
              <w:szCs w:val="24"/>
              <w:lang w:val="en-US"/>
            </w:rPr>
            <w:t>(</w:t>
          </w:r>
          <w:proofErr w:type="spellStart"/>
          <w:r w:rsidR="006F3C8E" w:rsidRPr="002741FA">
            <w:rPr>
              <w:rFonts w:cs="Times New Roman"/>
              <w:szCs w:val="24"/>
              <w:lang w:val="en-US"/>
            </w:rPr>
            <w:t>Dragoni</w:t>
          </w:r>
          <w:proofErr w:type="spellEnd"/>
          <w:r w:rsidR="006F3C8E" w:rsidRPr="002741FA">
            <w:rPr>
              <w:rFonts w:cs="Times New Roman"/>
              <w:szCs w:val="24"/>
              <w:lang w:val="en-US"/>
            </w:rPr>
            <w:t xml:space="preserve"> et al. 2018)</w:t>
          </w:r>
          <w:r w:rsidR="006F3C8E" w:rsidRPr="002741FA">
            <w:rPr>
              <w:rFonts w:cs="Times New Roman"/>
              <w:szCs w:val="24"/>
              <w:lang w:val="en-US"/>
            </w:rPr>
            <w:fldChar w:fldCharType="end"/>
          </w:r>
        </w:sdtContent>
      </w:sdt>
      <w:r w:rsidRPr="002741FA">
        <w:rPr>
          <w:rFonts w:cs="Times New Roman"/>
          <w:szCs w:val="24"/>
          <w:lang w:val="en-US"/>
        </w:rPr>
        <w:t>.</w:t>
      </w:r>
      <w:r w:rsidRPr="002741FA">
        <w:rPr>
          <w:lang w:val="en-US"/>
        </w:rPr>
        <w:t xml:space="preserve"> </w:t>
      </w:r>
    </w:p>
    <w:p w14:paraId="32A32F96" w14:textId="47C5EDE7" w:rsidR="00F3517A" w:rsidRPr="002741FA" w:rsidRDefault="00326B2D" w:rsidP="00F3517A">
      <w:pPr>
        <w:spacing w:after="120"/>
        <w:ind w:firstLine="567"/>
        <w:jc w:val="both"/>
        <w:rPr>
          <w:lang w:val="en-US"/>
        </w:rPr>
      </w:pPr>
      <w:r w:rsidRPr="002741FA">
        <w:rPr>
          <w:rFonts w:cs="Times New Roman"/>
          <w:szCs w:val="24"/>
          <w:lang w:val="en-US"/>
        </w:rPr>
        <w:t>The second largest group (46 articles) comprises works that focus on the level of individual contributions. Since individual contributions are upstream of discussion structures, there are overlaps between the two areas</w:t>
      </w:r>
      <w:r w:rsidR="00951A5F">
        <w:rPr>
          <w:rFonts w:cs="Times New Roman"/>
          <w:szCs w:val="24"/>
          <w:lang w:val="en-US"/>
        </w:rPr>
        <w:t>,</w:t>
      </w:r>
      <w:r w:rsidRPr="002741FA">
        <w:rPr>
          <w:rFonts w:cs="Times New Roman"/>
          <w:szCs w:val="24"/>
          <w:lang w:val="en-US"/>
        </w:rPr>
        <w:t xml:space="preserve"> and therefore some articles, like some of the previously mentioned, cover both. Proposed AI techniques for analyses on the individual contribution level mainly group around the recognition of arguments and topics within a contribution. Specified tasks in this area encompass the recognition of a </w:t>
      </w:r>
      <w:r w:rsidR="00951A5F">
        <w:rPr>
          <w:rFonts w:cs="Times New Roman"/>
          <w:szCs w:val="24"/>
          <w:lang w:val="en-US"/>
        </w:rPr>
        <w:t>contribution</w:t>
      </w:r>
      <w:r w:rsidR="00951A5F" w:rsidRPr="002741FA">
        <w:rPr>
          <w:rFonts w:cs="Times New Roman"/>
          <w:szCs w:val="24"/>
          <w:lang w:val="en-US"/>
        </w:rPr>
        <w:t xml:space="preserve"> </w:t>
      </w:r>
      <w:r w:rsidRPr="002741FA">
        <w:rPr>
          <w:rFonts w:cs="Times New Roman"/>
          <w:szCs w:val="24"/>
          <w:lang w:val="en-US"/>
        </w:rPr>
        <w:t xml:space="preserve">stance </w:t>
      </w:r>
      <w:sdt>
        <w:sdtPr>
          <w:rPr>
            <w:rFonts w:cs="Times New Roman"/>
            <w:szCs w:val="24"/>
            <w:lang w:val="en-US"/>
          </w:rPr>
          <w:alias w:val="To edit, see citavi.com/edit"/>
          <w:tag w:val="CitaviPlaceholder#2741e3b6-56a5-4737-9f30-3124434a2bcd"/>
          <w:id w:val="1561900896"/>
          <w:placeholder>
            <w:docPart w:val="DefaultPlaceholder_-1854013440"/>
          </w:placeholder>
        </w:sdtPr>
        <w:sdtEndPr/>
        <w:sdtContent>
          <w:r w:rsidR="006F3C8E" w:rsidRPr="002741FA">
            <w:rPr>
              <w:rFonts w:cs="Times New Roman"/>
              <w:szCs w:val="24"/>
              <w:lang w:val="en-US"/>
            </w:rPr>
            <w:fldChar w:fldCharType="begin"/>
          </w:r>
          <w:r w:rsidR="006F3C8E"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ThhNWIxLTAxNjItNDE2Ny1iNmMyLTJjMmQ0ZGRmMDIzNSIsIlJhbmdlTGVuZ3RoIjoyMiwiUmVmZXJlbmNlSWQiOiI2MjQxMTFjMC00ZGJiLTRiNGYtODU5OS04OGJmYTAyNGYxZ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xMTUvdjEvVzE1LTA1MDkiLCJVcmlTdHJpbmciOiJodHRwczovL2RvaS5vcmcvMTAuMzExNS92MS9XMTUtMDU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YSBXYXJuZSIsIkNyZWF0ZWRPbiI6IjIwMjItMDctMThUMTU6NTU6MTgiLCJNb2RpZmllZEJ5IjoiX01pcmEgV2FybmUiLCJJZCI6IjdhZjdiZTc2LTQyMTYtNDFlOC1iZWQwLTcxYjZjMjFkNWFiNCIsIk1vZGlmaWVkT24iOiIyMDIyLTA3LTE4VDE1OjU1OjE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jbHdlYi5vcmcvYW50aG9sb2d5L1cxNS0wNSIsIlVyaVN0cmluZyI6Imh0dHA6Ly9hY2x3ZWIub3JnL2FudGhvbG9neS9XMTUtM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lyYSBXYXJuZSIsIkNyZWF0ZWRPbiI6IjIwMjItMDctMThUMTU6NTU6MTgiLCJNb2RpZmllZEJ5IjoiX01pcmEgV2FybmUiLCJJZCI6IjEwNmZiOWJmLTk4OTgtNGQ4ZS1iOThkLWY0YWZhNGI2NDU2ZiIsIk1vZGlmaWVkT24iOiIyMDIyLTA3LTE4VDE1OjU1OjE4IiwiUHJvamVjdCI6eyIkcmVmIjoiOC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MxMTUvdjEvVzE1LTA1IiwiRWRpdG9ycyI6W3siJGlkIjoiMTgiLCIkdHlwZSI6IlN3aXNzQWNhZGVtaWMuQ2l0YXZpLlBlcnNvbiwgU3dpc3NBY2FkZW1pYy5DaXRhdmkiLCJGaXJzdE5hbWUiOiJDbGFpcmUiLCJMYXN0TmFtZSI6IkNhcmRpZSIsIlByb3RlY3RlZCI6ZmFsc2UsIlNleCI6MSwiQ3JlYXRlZEJ5IjoiX01pcmEgV2FybmUiLCJDcmVhdGVkT24iOiIyMDIyLTA1LTI5VDE1OjE1OjExIiwiTW9kaWZpZWRCeSI6Il9NaXJhIFdhcm5lIiwiSWQiOiIxYzBlMGNjYi1mYTk0LTRkYmMtYWIyZi1mZDBkNDQyNmE1ZWIiLCJNb2RpZmllZE9uIjoiMjAyMi0wNS0yOVQxNToxNToxMSIsIlByb2plY3QiOnsiJHJlZiI6IjgifX1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MxMTUvdjEvVzE1LTA1IiwiVXJpU3RyaW5nIjoiaHR0cHM6Ly9kb2kub3JnLzEwLjMxMTUvdjEvVzE1LTA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}</w:instrText>
          </w:r>
          <w:r w:rsidR="006F3C8E" w:rsidRPr="002741FA">
            <w:rPr>
              <w:rFonts w:cs="Times New Roman"/>
              <w:szCs w:val="24"/>
              <w:lang w:val="en-US"/>
            </w:rPr>
            <w:fldChar w:fldCharType="separate"/>
          </w:r>
          <w:r w:rsidR="006F3C8E" w:rsidRPr="002741FA">
            <w:rPr>
              <w:rFonts w:cs="Times New Roman"/>
              <w:szCs w:val="24"/>
              <w:lang w:val="en-US"/>
            </w:rPr>
            <w:t>(</w:t>
          </w:r>
          <w:proofErr w:type="spellStart"/>
          <w:r w:rsidR="006F3C8E" w:rsidRPr="002741FA">
            <w:rPr>
              <w:rFonts w:cs="Times New Roman"/>
              <w:szCs w:val="24"/>
              <w:lang w:val="en-US"/>
            </w:rPr>
            <w:t>Sobhani</w:t>
          </w:r>
          <w:proofErr w:type="spellEnd"/>
          <w:r w:rsidR="00D6735E">
            <w:rPr>
              <w:rFonts w:cs="Times New Roman"/>
              <w:szCs w:val="24"/>
              <w:lang w:val="en-US"/>
            </w:rPr>
            <w:t xml:space="preserve">, </w:t>
          </w:r>
          <w:proofErr w:type="spellStart"/>
          <w:r w:rsidR="00D6735E" w:rsidRPr="00D6735E">
            <w:rPr>
              <w:rFonts w:cs="Times New Roman"/>
              <w:szCs w:val="24"/>
              <w:lang w:val="en-US"/>
            </w:rPr>
            <w:t>Inkpen</w:t>
          </w:r>
          <w:proofErr w:type="spellEnd"/>
          <w:r w:rsidR="00D6735E" w:rsidRPr="00D6735E">
            <w:rPr>
              <w:rFonts w:cs="Times New Roman"/>
              <w:szCs w:val="24"/>
              <w:lang w:val="en-US"/>
            </w:rPr>
            <w:t xml:space="preserve"> &amp; </w:t>
          </w:r>
          <w:proofErr w:type="spellStart"/>
          <w:r w:rsidR="00D6735E" w:rsidRPr="00D6735E">
            <w:rPr>
              <w:rFonts w:cs="Times New Roman"/>
              <w:szCs w:val="24"/>
              <w:lang w:val="en-US"/>
            </w:rPr>
            <w:t>Matwin</w:t>
          </w:r>
          <w:proofErr w:type="spellEnd"/>
          <w:r w:rsidR="006F3C8E" w:rsidRPr="002741FA">
            <w:rPr>
              <w:rFonts w:cs="Times New Roman"/>
              <w:szCs w:val="24"/>
              <w:lang w:val="en-US"/>
            </w:rPr>
            <w:t xml:space="preserve"> 2015)</w:t>
          </w:r>
          <w:r w:rsidR="006F3C8E" w:rsidRPr="002741FA">
            <w:rPr>
              <w:rFonts w:cs="Times New Roman"/>
              <w:szCs w:val="24"/>
              <w:lang w:val="en-US"/>
            </w:rPr>
            <w:fldChar w:fldCharType="end"/>
          </w:r>
        </w:sdtContent>
      </w:sdt>
      <w:r w:rsidRPr="002741FA">
        <w:rPr>
          <w:rFonts w:eastAsia="Calibri" w:cstheme="minorHAnsi"/>
          <w:color w:val="000000"/>
          <w:szCs w:val="24"/>
          <w:lang w:val="en-US"/>
        </w:rPr>
        <w:t>, stance polarity</w:t>
      </w:r>
      <w:r w:rsidR="006F3C8E" w:rsidRPr="002741FA">
        <w:rPr>
          <w:rFonts w:eastAsia="Calibri" w:cstheme="minorHAnsi"/>
          <w:color w:val="000000"/>
          <w:szCs w:val="24"/>
          <w:lang w:val="en-US"/>
        </w:rPr>
        <w:t xml:space="preserve"> </w:t>
      </w:r>
      <w:sdt>
        <w:sdtPr>
          <w:rPr>
            <w:rFonts w:eastAsia="Calibri" w:cstheme="minorHAnsi"/>
            <w:color w:val="000000"/>
            <w:szCs w:val="24"/>
            <w:lang w:val="en-US"/>
          </w:rPr>
          <w:alias w:val="To edit, see citavi.com/edit"/>
          <w:tag w:val="CitaviPlaceholder#a141ef61-36b8-4912-814a-40c9b24933c1"/>
          <w:id w:val="-1712721660"/>
          <w:placeholder>
            <w:docPart w:val="DefaultPlaceholder_-1854013440"/>
          </w:placeholder>
        </w:sdtPr>
        <w:sdtEndPr/>
        <w:sdtContent>
          <w:r w:rsidR="006F3C8E" w:rsidRPr="002741FA">
            <w:rPr>
              <w:rFonts w:eastAsia="Calibri" w:cstheme="minorHAnsi"/>
              <w:color w:val="000000"/>
              <w:szCs w:val="24"/>
              <w:lang w:val="en-US"/>
            </w:rPr>
            <w:fldChar w:fldCharType="begin"/>
          </w:r>
          <w:r w:rsidR="006F3C8E" w:rsidRPr="002741FA">
            <w:rPr>
              <w:rFonts w:eastAsia="Calibri" w:cstheme="minorHAnsi"/>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TkxNDgxLThhZDktNDY2MC04MDBjLTZmMTY3MjM1OWQxOSIsIlJhbmdlTGVuZ3RoIjoyNCwiUmVmZXJlbmNlSWQiOiJmODBlMTBkNy1mMTU2LTQyMGItODU0NC1jYWYzNDM1MTY4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Q1NTLjIwMjEuMzA1NjU5NiIsIlVyaVN0cmluZyI6Imh0dHBzOi8vZG9pLm9yZy8xMC4xMTA5L1RDU1MuMjAyMS4zMDU2NT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}</w:instrText>
          </w:r>
          <w:r w:rsidR="006F3C8E" w:rsidRPr="002741FA">
            <w:rPr>
              <w:rFonts w:eastAsia="Calibri" w:cstheme="minorHAnsi"/>
              <w:color w:val="000000"/>
              <w:szCs w:val="24"/>
              <w:lang w:val="en-US"/>
            </w:rPr>
            <w:fldChar w:fldCharType="separate"/>
          </w:r>
          <w:r w:rsidR="006F3C8E" w:rsidRPr="002741FA">
            <w:rPr>
              <w:rFonts w:eastAsia="Calibri" w:cstheme="minorHAnsi"/>
              <w:color w:val="000000"/>
              <w:szCs w:val="24"/>
              <w:lang w:val="en-US"/>
            </w:rPr>
            <w:t>(</w:t>
          </w:r>
          <w:proofErr w:type="spellStart"/>
          <w:r w:rsidR="006F3C8E" w:rsidRPr="002741FA">
            <w:rPr>
              <w:rFonts w:eastAsia="Calibri" w:cstheme="minorHAnsi"/>
              <w:color w:val="000000"/>
              <w:szCs w:val="24"/>
              <w:lang w:val="en-US"/>
            </w:rPr>
            <w:t>Sirrianni</w:t>
          </w:r>
          <w:proofErr w:type="spellEnd"/>
          <w:r w:rsidR="00D6735E">
            <w:rPr>
              <w:rFonts w:eastAsia="Calibri" w:cstheme="minorHAnsi"/>
              <w:color w:val="000000"/>
              <w:szCs w:val="24"/>
              <w:lang w:val="en-US"/>
            </w:rPr>
            <w:t xml:space="preserve">, </w:t>
          </w:r>
          <w:r w:rsidR="00D6735E" w:rsidRPr="00D6735E">
            <w:rPr>
              <w:rFonts w:eastAsia="Calibri" w:cstheme="minorHAnsi"/>
              <w:color w:val="000000"/>
              <w:szCs w:val="24"/>
              <w:lang w:val="en-US"/>
            </w:rPr>
            <w:t>Liu &amp; Adams</w:t>
          </w:r>
          <w:r w:rsidR="006F3C8E" w:rsidRPr="002741FA">
            <w:rPr>
              <w:rFonts w:eastAsia="Calibri" w:cstheme="minorHAnsi"/>
              <w:color w:val="000000"/>
              <w:szCs w:val="24"/>
              <w:lang w:val="en-US"/>
            </w:rPr>
            <w:t xml:space="preserve"> 2021)</w:t>
          </w:r>
          <w:r w:rsidR="006F3C8E" w:rsidRPr="002741FA">
            <w:rPr>
              <w:rFonts w:eastAsia="Calibri" w:cstheme="minorHAnsi"/>
              <w:color w:val="000000"/>
              <w:szCs w:val="24"/>
              <w:lang w:val="en-US"/>
            </w:rPr>
            <w:fldChar w:fldCharType="end"/>
          </w:r>
          <w:r w:rsidR="00951A5F">
            <w:rPr>
              <w:rFonts w:eastAsia="Calibri" w:cstheme="minorHAnsi"/>
              <w:color w:val="000000"/>
              <w:szCs w:val="24"/>
              <w:lang w:val="en-US"/>
            </w:rPr>
            <w:t>,</w:t>
          </w:r>
        </w:sdtContent>
      </w:sdt>
      <w:r w:rsidR="006F3C8E" w:rsidRPr="002741FA">
        <w:rPr>
          <w:rFonts w:cs="Times New Roman"/>
          <w:szCs w:val="24"/>
          <w:lang w:val="en-US"/>
        </w:rPr>
        <w:t xml:space="preserve"> a</w:t>
      </w:r>
      <w:r w:rsidRPr="002741FA">
        <w:rPr>
          <w:rFonts w:cs="Times New Roman"/>
          <w:szCs w:val="24"/>
          <w:lang w:val="en-US"/>
        </w:rPr>
        <w:t xml:space="preserve">nd emotional sentiment </w:t>
      </w:r>
      <w:sdt>
        <w:sdtPr>
          <w:rPr>
            <w:rFonts w:cs="Times New Roman"/>
            <w:szCs w:val="24"/>
            <w:lang w:val="en-US"/>
          </w:rPr>
          <w:alias w:val="To edit, see citavi.com/edit"/>
          <w:tag w:val="CitaviPlaceholder#8608d792-5d70-4457-922b-2265269552ef"/>
          <w:id w:val="2020576974"/>
          <w:placeholder>
            <w:docPart w:val="DefaultPlaceholder_-1854013440"/>
          </w:placeholder>
        </w:sdtPr>
        <w:sdtEndPr/>
        <w:sdtContent>
          <w:r w:rsidR="006F3C8E" w:rsidRPr="002741FA">
            <w:rPr>
              <w:rFonts w:cs="Times New Roman"/>
              <w:szCs w:val="24"/>
              <w:lang w:val="en-US"/>
            </w:rPr>
            <w:fldChar w:fldCharType="begin"/>
          </w:r>
          <w:r w:rsidR="006F3C8E"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Y2IwYTZlLTIwYWEtNDQ1Zi1hMjc1LWRjOWU1YzQ1MGMyYiIsIlJhbmdlU3RhcnQiOjE3LCJSYW5nZUxlbmd0aCI6MTUsIlJlZmVyZW5jZUlkIjoiMmQyNTgxOGQtOTBjNC00YTg0LWFhM2MtZDA4OWMyMDhmZjh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0MDE4L0lKT1NTUC4yMDIxMDcwMTAzIiwiVXJpU3RyaW5nIjoiaHR0cHM6Ly9kb2kub3JnLzEwLjQwMTgvSUpPU1NQLjIwMjEwNzAx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wOS9JQ0RNVy4yMDE5LjAwMTYyIiwiVXJpU3RyaW5nIjoiaHR0cHM6Ly9kb2kub3JnLzEwLjExMDkvSUNETVcuMjAxOS4wMDE2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YSBXYXJuZSIsIkNyZWF0ZWRPbiI6IjIwMjItMDYtMjJUMTE6NDU6NTEiLCJNb2RpZmllZEJ5IjoiX01pcmEgV2FybmUiLCJJZCI6Ijg3ZTRjMTU5LTkwZjQtNDQ1ZC1iODA1LTM2MDk4NDRlMThmMSIsIk1vZGlmaWVkT24iOiIyMDIyLTA2LTIyVDExOjQ1OjUx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pZWVleHBsb3JlLmllZWUub3JnL3hwbC9tb3N0UmVjZW50SXNzdWUuanNwP3B1bnVtYmVyPTg5NDk0MzYiLCJVcmlTdHJpbmciOiJodHRwczovL2llZWV4cGxvcmUuaWVlZS5vcmcveHBsL21vc3RSZWNlbnRJc3N1ZS5qc3A/cHVudW1iZXI9ODk0OTQz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EwOS9JQ0RNVzQ4ODU4LjIwMTkiLCJVcmlTdHJpbmciOiJodHRwczovL2RvaS5vcmcvMTAuMTEwOS9JQ0RNVzQ4ODU4LjIwMT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}</w:instrText>
          </w:r>
          <w:r w:rsidR="006F3C8E" w:rsidRPr="002741FA">
            <w:rPr>
              <w:rFonts w:cs="Times New Roman"/>
              <w:szCs w:val="24"/>
              <w:lang w:val="en-US"/>
            </w:rPr>
            <w:fldChar w:fldCharType="separate"/>
          </w:r>
          <w:r w:rsidR="006F3C8E" w:rsidRPr="002741FA">
            <w:rPr>
              <w:rFonts w:cs="Times New Roman"/>
              <w:szCs w:val="24"/>
              <w:lang w:val="en-US"/>
            </w:rPr>
            <w:t>(Pandey 2021)</w:t>
          </w:r>
          <w:r w:rsidR="006F3C8E" w:rsidRPr="002741FA">
            <w:rPr>
              <w:rFonts w:cs="Times New Roman"/>
              <w:szCs w:val="24"/>
              <w:lang w:val="en-US"/>
            </w:rPr>
            <w:fldChar w:fldCharType="end"/>
          </w:r>
        </w:sdtContent>
      </w:sdt>
      <w:r w:rsidRPr="002741FA">
        <w:rPr>
          <w:rFonts w:cs="Times New Roman"/>
          <w:szCs w:val="24"/>
          <w:lang w:val="en-US"/>
        </w:rPr>
        <w:t xml:space="preserve">. Further proposals are dedicated to the automatic extraction of relevant keywords </w:t>
      </w:r>
      <w:sdt>
        <w:sdtPr>
          <w:rPr>
            <w:rFonts w:cs="Times New Roman"/>
            <w:szCs w:val="24"/>
            <w:lang w:val="en-US"/>
          </w:rPr>
          <w:alias w:val="To edit, see citavi.com/edit"/>
          <w:tag w:val="CitaviPlaceholder#6d090310-c944-4f2e-88cf-b92694d05212"/>
          <w:id w:val="-1205709371"/>
          <w:placeholder>
            <w:docPart w:val="DefaultPlaceholder_-1854013440"/>
          </w:placeholder>
        </w:sdtPr>
        <w:sdtEndPr/>
        <w:sdtContent>
          <w:r w:rsidR="006F3C8E" w:rsidRPr="002741FA">
            <w:rPr>
              <w:rFonts w:cs="Times New Roman"/>
              <w:szCs w:val="24"/>
              <w:lang w:val="en-US"/>
            </w:rPr>
            <w:fldChar w:fldCharType="begin"/>
          </w:r>
          <w:r w:rsidR="006F3C8E"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M4ZGUxLTY5OGMtNDIzMi05Y2E1LTFlOWJhNTU5MTYwNCIsIlJhbmdlTGVuZ3RoIjoxMSwiUmVmZXJlbmNlSWQiOiJiNDI1MWEyMS03M2M5LTQ2NjctOWU4Yy0wODlmMTQ1MjQ2M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a2F5dWtpIiwiTGFzdE5hbWUiOiJJdG8iLCJQcm90ZWN0ZWQiOmZhbHNlLCJTZXgiOjAsIkNyZWF0ZWRCeSI6Il9Sb2JpbiBSZWlmZiIsIkNyZWF0ZWRPbiI6IjIwMjEtMDgtMjNUMTY6MDI6MTYiLCJNb2RpZmllZEJ5IjoiX1JvYmluIFJlaWZmIiwiSWQiOiJhNTU0YTc2ZS03NzYyLTQyMDYtOTUyZi0zYWZmMWE4NWIyMzQiLCJNb2RpZmllZE9uIjoiMjAyMS0wOC0yM1QxNjowMjox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}</w:instrText>
          </w:r>
          <w:r w:rsidR="006F3C8E" w:rsidRPr="002741FA">
            <w:rPr>
              <w:rFonts w:cs="Times New Roman"/>
              <w:szCs w:val="24"/>
              <w:lang w:val="en-US"/>
            </w:rPr>
            <w:fldChar w:fldCharType="separate"/>
          </w:r>
          <w:r w:rsidR="006F3C8E" w:rsidRPr="002741FA">
            <w:rPr>
              <w:rFonts w:cs="Times New Roman"/>
              <w:szCs w:val="24"/>
              <w:lang w:val="en-US"/>
            </w:rPr>
            <w:t>(Ito 2018)</w:t>
          </w:r>
          <w:r w:rsidR="006F3C8E" w:rsidRPr="002741FA">
            <w:rPr>
              <w:rFonts w:cs="Times New Roman"/>
              <w:szCs w:val="24"/>
              <w:lang w:val="en-US"/>
            </w:rPr>
            <w:fldChar w:fldCharType="end"/>
          </w:r>
        </w:sdtContent>
      </w:sdt>
      <w:r w:rsidRPr="002741FA">
        <w:rPr>
          <w:rFonts w:cs="Times New Roman"/>
          <w:szCs w:val="24"/>
          <w:lang w:val="en-US"/>
        </w:rPr>
        <w:t>, fact recognition and source identification</w:t>
      </w:r>
      <w:r w:rsidR="00EA0014" w:rsidRPr="002741FA">
        <w:rPr>
          <w:rFonts w:cs="Times New Roman"/>
          <w:szCs w:val="24"/>
          <w:lang w:val="en-US"/>
        </w:rPr>
        <w:t xml:space="preserve"> </w:t>
      </w:r>
      <w:sdt>
        <w:sdtPr>
          <w:rPr>
            <w:rFonts w:cs="Times New Roman"/>
            <w:szCs w:val="24"/>
            <w:lang w:val="en-US"/>
          </w:rPr>
          <w:alias w:val="To edit, see citavi.com/edit"/>
          <w:tag w:val="CitaviPlaceholder#205dd71d-bf7e-486d-a66a-1290b3975377"/>
          <w:id w:val="738749588"/>
          <w:placeholder>
            <w:docPart w:val="DefaultPlaceholder_-1854013440"/>
          </w:placeholder>
        </w:sdtPr>
        <w:sdtEndPr/>
        <w:sdtContent>
          <w:r w:rsidR="006F3C8E" w:rsidRPr="002741FA">
            <w:rPr>
              <w:rFonts w:cs="Times New Roman"/>
              <w:szCs w:val="24"/>
              <w:lang w:val="en-US"/>
            </w:rPr>
            <w:fldChar w:fldCharType="begin"/>
          </w:r>
          <w:r w:rsidR="006F3C8E"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2Y1ODdkLWQ2NzUtNDE3MC1hM2ZkLTFhYjIxNjUzMDc4ZSIsIlJhbmdlTGVuZ3RoIjoyMiwiUmVmZXJlbmNlSWQiOiJiNWY2M2Y0ZS1jYjRlLTQ5MWMtOWMxNC1jZjVlMGVlNDRhZ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3LTEiLCJVcmlTdHJpbmciOiJodHRwOi8vYWNsd2ViLm9yZy9hbnRob2xvZ3kvRDE3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lyYSBXYXJuZSIsIkNyZWF0ZWRPbiI6IjIwMjItMDctMjFUMTM6MzQ6NDEiLCJNb2RpZmllZEJ5IjoiX01pcmEgV2FybmUiLCJJZCI6ImZjNzM4ZjgyLThmNDItNDBmMy04OGNjLTRkNDUzNzRiNjBlOSIsIk1vZGlmaWVkT24iOiIyMDIyLTA3LTIxVDEzOjM0OjQx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g2NTMvdjEvRDE3LTEyNDUiLCJVcmlTdHJpbmciOiJodHRwczovL2RvaS5vcmcvMTAuMTg2NTMvdjEvRDE3LTEyN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ODY1My92MS9EMTctMSIsIlVyaVN0cmluZyI6Imh0dHBzOi8vZG9pLm9yZy8xMC4xODY1My92MS9EMTct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}</w:instrText>
          </w:r>
          <w:r w:rsidR="006F3C8E" w:rsidRPr="002741FA">
            <w:rPr>
              <w:rFonts w:cs="Times New Roman"/>
              <w:szCs w:val="24"/>
              <w:lang w:val="en-US"/>
            </w:rPr>
            <w:fldChar w:fldCharType="separate"/>
          </w:r>
          <w:r w:rsidR="006F3C8E" w:rsidRPr="002741FA">
            <w:rPr>
              <w:rFonts w:cs="Times New Roman"/>
              <w:szCs w:val="24"/>
              <w:lang w:val="en-US"/>
            </w:rPr>
            <w:t>(</w:t>
          </w:r>
          <w:proofErr w:type="spellStart"/>
          <w:r w:rsidR="006F3C8E" w:rsidRPr="002741FA">
            <w:rPr>
              <w:rFonts w:cs="Times New Roman"/>
              <w:szCs w:val="24"/>
              <w:lang w:val="en-US"/>
            </w:rPr>
            <w:t>Dusmanu</w:t>
          </w:r>
          <w:proofErr w:type="spellEnd"/>
          <w:r w:rsidR="008B79AB">
            <w:rPr>
              <w:rFonts w:cs="Times New Roman"/>
              <w:szCs w:val="24"/>
              <w:lang w:val="en-US"/>
            </w:rPr>
            <w:t xml:space="preserve">, </w:t>
          </w:r>
          <w:r w:rsidR="008B79AB" w:rsidRPr="008B79AB">
            <w:rPr>
              <w:rFonts w:cs="Times New Roman"/>
              <w:szCs w:val="24"/>
              <w:lang w:val="en-US"/>
            </w:rPr>
            <w:t xml:space="preserve">Cabrio &amp; </w:t>
          </w:r>
          <w:proofErr w:type="spellStart"/>
          <w:r w:rsidR="008B79AB" w:rsidRPr="008B79AB">
            <w:rPr>
              <w:rFonts w:cs="Times New Roman"/>
              <w:szCs w:val="24"/>
              <w:lang w:val="en-US"/>
            </w:rPr>
            <w:t>Villata</w:t>
          </w:r>
          <w:proofErr w:type="spellEnd"/>
          <w:r w:rsidR="006F3C8E" w:rsidRPr="002741FA">
            <w:rPr>
              <w:rFonts w:cs="Times New Roman"/>
              <w:szCs w:val="24"/>
              <w:lang w:val="en-US"/>
            </w:rPr>
            <w:t xml:space="preserve"> 2017)</w:t>
          </w:r>
          <w:r w:rsidR="006F3C8E" w:rsidRPr="002741FA">
            <w:rPr>
              <w:rFonts w:cs="Times New Roman"/>
              <w:szCs w:val="24"/>
              <w:lang w:val="en-US"/>
            </w:rPr>
            <w:fldChar w:fldCharType="end"/>
          </w:r>
        </w:sdtContent>
      </w:sdt>
      <w:r w:rsidR="00195CDB" w:rsidRPr="002741FA">
        <w:rPr>
          <w:rFonts w:cs="Times New Roman"/>
          <w:szCs w:val="24"/>
          <w:lang w:val="en-US"/>
        </w:rPr>
        <w:t>,</w:t>
      </w:r>
      <w:r w:rsidR="005824FE" w:rsidRPr="002741FA">
        <w:rPr>
          <w:rFonts w:cs="Times New Roman"/>
          <w:szCs w:val="24"/>
          <w:lang w:val="en-US"/>
        </w:rPr>
        <w:t xml:space="preserve"> and </w:t>
      </w:r>
      <w:r w:rsidRPr="002741FA">
        <w:rPr>
          <w:rFonts w:cs="Times New Roman"/>
          <w:szCs w:val="24"/>
          <w:lang w:val="en-US"/>
        </w:rPr>
        <w:t>detecting relevant answers to questions</w:t>
      </w:r>
      <w:r w:rsidR="006F3C8E" w:rsidRPr="002741FA">
        <w:rPr>
          <w:rFonts w:cs="Times New Roman"/>
          <w:szCs w:val="24"/>
          <w:lang w:val="en-US"/>
        </w:rPr>
        <w:t xml:space="preserve"> </w:t>
      </w:r>
      <w:sdt>
        <w:sdtPr>
          <w:rPr>
            <w:rFonts w:cs="Times New Roman"/>
            <w:szCs w:val="24"/>
            <w:lang w:val="en-US"/>
          </w:rPr>
          <w:alias w:val="To edit, see citavi.com/edit"/>
          <w:tag w:val="CitaviPlaceholder#9a34b266-70c1-43f9-a380-c93c8d68263c"/>
          <w:id w:val="-254440388"/>
          <w:placeholder>
            <w:docPart w:val="DefaultPlaceholder_-1854013440"/>
          </w:placeholder>
        </w:sdtPr>
        <w:sdtEndPr/>
        <w:sdtContent>
          <w:r w:rsidR="006F3C8E" w:rsidRPr="002741FA">
            <w:rPr>
              <w:rFonts w:cs="Times New Roman"/>
              <w:szCs w:val="24"/>
              <w:lang w:val="en-US"/>
            </w:rPr>
            <w:fldChar w:fldCharType="begin"/>
          </w:r>
          <w:r w:rsidR="006F3C8E"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zJjMmE5LWNiYWEtNDkyMC05ZjkyLTZhNTk4ZDJkZjU2ZCIsIlJhbmdlTGVuZ3RoIjoxOSwiUmVmZXJlbmNlSWQiOiIwYTM4YzYwNS1lZjRhLTRmNzYtOGMyMy1mN2ExYTQ3ZDNk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TUvMjAyMC80NjIxMTk2IiwiVXJpU3RyaW5nIjoiaHR0cHM6Ly9kb2kub3JnLzEwLjExNTUvMjAyMC80NjIxMTk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A4LTAxVDE2OjI1OjIxIiwiTW9kaWZpZWRCeSI6Il9DYXJpbmEgV2Vpbm1hbm4iLCJJZCI6ImY1ZTJjMGFjLTMzZTktNDQ1Mi1iZmMyLTE2MzY5ZTQ4Y2FmNyIsIk1vZGlmaWVkT24iOiIyMDI0LTA4LTAxVDE2OjI1OjIxIiwiUHJvamVjdCI6eyIkcmVmIjoiOCJ9fV0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}</w:instrText>
          </w:r>
          <w:r w:rsidR="006F3C8E" w:rsidRPr="002741FA">
            <w:rPr>
              <w:rFonts w:cs="Times New Roman"/>
              <w:szCs w:val="24"/>
              <w:lang w:val="en-US"/>
            </w:rPr>
            <w:fldChar w:fldCharType="separate"/>
          </w:r>
          <w:r w:rsidR="006F3C8E" w:rsidRPr="002741FA">
            <w:rPr>
              <w:rFonts w:cs="Times New Roman"/>
              <w:szCs w:val="24"/>
              <w:lang w:val="en-US"/>
            </w:rPr>
            <w:t>(Khan et al. 2020)</w:t>
          </w:r>
          <w:r w:rsidR="006F3C8E" w:rsidRPr="002741FA">
            <w:rPr>
              <w:rFonts w:cs="Times New Roman"/>
              <w:szCs w:val="24"/>
              <w:lang w:val="en-US"/>
            </w:rPr>
            <w:fldChar w:fldCharType="end"/>
          </w:r>
        </w:sdtContent>
      </w:sdt>
      <w:r w:rsidRPr="002741FA">
        <w:rPr>
          <w:rFonts w:cstheme="minorHAnsi"/>
          <w:szCs w:val="24"/>
          <w:lang w:val="en-US"/>
        </w:rPr>
        <w:t>.</w:t>
      </w:r>
      <w:r w:rsidRPr="002741FA">
        <w:rPr>
          <w:lang w:val="en-US"/>
        </w:rPr>
        <w:t xml:space="preserve"> </w:t>
      </w:r>
    </w:p>
    <w:p w14:paraId="00E10913" w14:textId="53D7F645" w:rsidR="00F3517A" w:rsidRPr="002741FA" w:rsidRDefault="00326B2D" w:rsidP="00F3517A">
      <w:pPr>
        <w:spacing w:after="120"/>
        <w:ind w:firstLine="567"/>
        <w:jc w:val="both"/>
        <w:rPr>
          <w:rFonts w:cstheme="minorHAnsi"/>
          <w:szCs w:val="24"/>
          <w:lang w:val="en-US"/>
        </w:rPr>
      </w:pPr>
      <w:r w:rsidRPr="002741FA">
        <w:rPr>
          <w:rFonts w:cstheme="minorHAnsi"/>
          <w:szCs w:val="24"/>
          <w:lang w:val="en-US"/>
        </w:rPr>
        <w:lastRenderedPageBreak/>
        <w:t>Far fewer studies (14 articles) attempt to deal with the connection between users and contributions (in a broader sense). The variety here ranges from connecting users with shared interests or opinions through user clustering or identifying subgroups</w:t>
      </w:r>
      <w:r w:rsidR="009F02F7" w:rsidRPr="002741FA">
        <w:rPr>
          <w:rFonts w:cstheme="minorHAnsi"/>
          <w:szCs w:val="24"/>
          <w:lang w:val="en-US"/>
        </w:rPr>
        <w:t xml:space="preserve"> </w:t>
      </w:r>
      <w:sdt>
        <w:sdtPr>
          <w:rPr>
            <w:rFonts w:cstheme="minorHAnsi"/>
            <w:szCs w:val="24"/>
            <w:lang w:val="en-US"/>
          </w:rPr>
          <w:alias w:val="To edit, see citavi.com/edit"/>
          <w:tag w:val="CitaviPlaceholder#102c84b2-c15a-4e21-9719-6df2a5f33e72"/>
          <w:id w:val="-363137203"/>
          <w:placeholder>
            <w:docPart w:val="DefaultPlaceholder_-1854013440"/>
          </w:placeholder>
        </w:sdtPr>
        <w:sdtEndPr/>
        <w:sdtContent>
          <w:r w:rsidR="009F02F7" w:rsidRPr="002741FA">
            <w:rPr>
              <w:rFonts w:cstheme="minorHAnsi"/>
              <w:szCs w:val="24"/>
              <w:lang w:val="en-US"/>
            </w:rPr>
            <w:fldChar w:fldCharType="begin"/>
          </w:r>
          <w:r w:rsidR="009F02F7" w:rsidRPr="002741FA">
            <w:rPr>
              <w:rFonts w:cstheme="minorHAnsi"/>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WQzNmVjLWMzMzYtNDc3OS1hMmI1LWVmMThjOGI2YmJlZiIsIlJhbmdlTGVuZ3RoIjoyNywiUmVmZXJlbmNlSWQiOiI2YjUzNzc2Zi0yODFiLTQzYTgtYjlhZi1hMzMwOWZiZThl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UvMzQ1MjExOCIsIlVyaVN0cmluZyI6Imh0dHBzOi8vZG9pLm9yZy8xMC4xMTQ1LzM0NTI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BzOi8vYWNsYW50aG9sb2d5Lm9yZy9OMTMtMTA0MSIsIlVyaVN0cmluZyI6Imh0dHBzOi8vYWNsYW50aG9sb2d5Lm9yZy9OMTMtMTA0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</w:instrText>
          </w:r>
          <w:r w:rsidR="009F02F7" w:rsidRPr="002741FA">
            <w:rPr>
              <w:rFonts w:cstheme="minorHAnsi"/>
              <w:szCs w:val="24"/>
              <w:lang w:val="en-GB"/>
            </w:rPr>
            <w:instrText>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}</w:instrText>
          </w:r>
          <w:r w:rsidR="009F02F7" w:rsidRPr="002741FA">
            <w:rPr>
              <w:rFonts w:cstheme="minorHAnsi"/>
              <w:szCs w:val="24"/>
              <w:lang w:val="en-US"/>
            </w:rPr>
            <w:fldChar w:fldCharType="separate"/>
          </w:r>
          <w:r w:rsidR="009F02F7" w:rsidRPr="002741FA">
            <w:rPr>
              <w:rFonts w:cstheme="minorHAnsi"/>
              <w:szCs w:val="24"/>
              <w:lang w:val="en-GB"/>
            </w:rPr>
            <w:t xml:space="preserve">(Arana-Catania et al. 2021; </w:t>
          </w:r>
          <w:proofErr w:type="spellStart"/>
          <w:r w:rsidR="009F02F7" w:rsidRPr="002741FA">
            <w:rPr>
              <w:rFonts w:cstheme="minorHAnsi"/>
              <w:szCs w:val="24"/>
              <w:lang w:val="en-GB"/>
            </w:rPr>
            <w:t>Qiu</w:t>
          </w:r>
          <w:proofErr w:type="spellEnd"/>
          <w:r w:rsidR="00D6735E">
            <w:rPr>
              <w:rFonts w:cstheme="minorHAnsi"/>
              <w:szCs w:val="24"/>
              <w:lang w:val="en-GB"/>
            </w:rPr>
            <w:t xml:space="preserve">, </w:t>
          </w:r>
          <w:r w:rsidR="00D6735E" w:rsidRPr="00D6735E">
            <w:rPr>
              <w:rFonts w:cstheme="minorHAnsi"/>
              <w:szCs w:val="24"/>
              <w:lang w:val="en-GB"/>
            </w:rPr>
            <w:t>Yang &amp; Jiang</w:t>
          </w:r>
          <w:r w:rsidR="009F02F7" w:rsidRPr="002741FA">
            <w:rPr>
              <w:rFonts w:cstheme="minorHAnsi"/>
              <w:szCs w:val="24"/>
              <w:lang w:val="en-GB"/>
            </w:rPr>
            <w:t xml:space="preserve"> 2013)</w:t>
          </w:r>
          <w:r w:rsidR="009F02F7" w:rsidRPr="002741FA">
            <w:rPr>
              <w:rFonts w:cstheme="minorHAnsi"/>
              <w:szCs w:val="24"/>
              <w:lang w:val="en-US"/>
            </w:rPr>
            <w:fldChar w:fldCharType="end"/>
          </w:r>
        </w:sdtContent>
      </w:sdt>
      <w:sdt>
        <w:sdtPr>
          <w:rPr>
            <w:rFonts w:cstheme="minorHAnsi"/>
            <w:szCs w:val="24"/>
            <w:lang w:val="en-US"/>
          </w:rPr>
          <w:alias w:val="To edit, see citavi.com/edit"/>
          <w:tag w:val="CitaviPlaceholder#448cefbf-f01c-4366-ab6e-1214b1c242bb"/>
          <w:id w:val="871189656"/>
          <w:placeholder>
            <w:docPart w:val="99756AEAB40E9447A778A8E467F27225"/>
          </w:placeholder>
        </w:sdtPr>
        <w:sdtEndPr/>
        <w:sdtContent>
          <w:r w:rsidR="000F45F3" w:rsidRPr="002741FA">
            <w:rPr>
              <w:rFonts w:cstheme="minorHAnsi"/>
              <w:szCs w:val="24"/>
              <w:lang w:val="en-US"/>
            </w:rPr>
            <w:t xml:space="preserve"> </w:t>
          </w:r>
        </w:sdtContent>
      </w:sdt>
      <w:r w:rsidRPr="002741FA">
        <w:rPr>
          <w:rFonts w:cstheme="minorHAnsi"/>
          <w:szCs w:val="24"/>
          <w:lang w:val="en-US"/>
        </w:rPr>
        <w:t xml:space="preserve">to personalized summarizations of discussions based on individual interests </w:t>
      </w:r>
      <w:sdt>
        <w:sdtPr>
          <w:rPr>
            <w:rFonts w:cstheme="minorHAnsi"/>
            <w:szCs w:val="24"/>
            <w:lang w:val="en-US"/>
          </w:rPr>
          <w:alias w:val="To edit, see citavi.com/edit"/>
          <w:tag w:val="CitaviPlaceholder#932c6a03-9d12-4f7b-a670-9fef260cc960"/>
          <w:id w:val="1129130361"/>
          <w:placeholder>
            <w:docPart w:val="DefaultPlaceholder_-1854013440"/>
          </w:placeholder>
        </w:sdtPr>
        <w:sdtEndPr/>
        <w:sdtContent>
          <w:r w:rsidR="009F02F7" w:rsidRPr="002741FA">
            <w:rPr>
              <w:rFonts w:cstheme="minorHAnsi"/>
              <w:szCs w:val="24"/>
              <w:lang w:val="en-US"/>
            </w:rPr>
            <w:fldChar w:fldCharType="begin"/>
          </w:r>
          <w:r w:rsidR="009F02F7" w:rsidRPr="002741FA">
            <w:rPr>
              <w:rFonts w:cstheme="minorHAnsi"/>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TVmN2IxLTYwMmItNGQ5MS05ODVmLThhNjUwNjA3ZTg1ZiIsIlJhbmdlTGVuZ3RoIjoyMSwiUmVmZXJlbmNlSWQiOiJlNWQ1NzE1YS1kZmQ4LTQwNTUtYjc2ZC05MGFmMDhlNWE2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3Byb2NlZWRpbmdzLzEwLjExNDUvMzE1OTY1MiIsIlVyaVN0cmluZyI6Imh0dHBzOi8vZGwuYWNtLm9yZy9kb2kvcHJvY2VlZGluZ3MvMTAuMTE0NS8zMTU5Nj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pcmEgV2FybmUiLCJDcmVhdGVkT24iOiIyMDIyLTA3LTE5VDE2OjE3OjU1IiwiTW9kaWZpZWRCeSI6Il9NaXJhIFdhcm5lIiwiSWQiOiJiZGQyZGMzYi0zMjg3LTRhZWUtYjc2Zi0yZmRmZTdmZDZlYmIiLCJNb2RpZmllZE9uIjoiMjAyMi0wNy0xOVQxNjoxNzo1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DUvMzE1OTY1Mi4zMTYwNTg4IiwiVXJpU3RyaW5nIjoiaHR0cHM6Ly9kb2kub3JnLzEwLjExNDUvMzE1OTY1Mi4zMTYwNTg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xNTk2NTIiLCJVcmlTdHJpbmciOiJodHRwczovL2RvaS5vcmcvMTAuMTE0NS8zMTU5NjU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}</w:instrText>
          </w:r>
          <w:r w:rsidR="009F02F7" w:rsidRPr="002741FA">
            <w:rPr>
              <w:rFonts w:cstheme="minorHAnsi"/>
              <w:szCs w:val="24"/>
              <w:lang w:val="en-US"/>
            </w:rPr>
            <w:fldChar w:fldCharType="separate"/>
          </w:r>
          <w:r w:rsidR="009F02F7" w:rsidRPr="002741FA">
            <w:rPr>
              <w:rFonts w:cstheme="minorHAnsi"/>
              <w:szCs w:val="24"/>
              <w:lang w:val="en-US"/>
            </w:rPr>
            <w:t>(Tepper et al. 2018)</w:t>
          </w:r>
          <w:r w:rsidR="009F02F7" w:rsidRPr="002741FA">
            <w:rPr>
              <w:rFonts w:cstheme="minorHAnsi"/>
              <w:szCs w:val="24"/>
              <w:lang w:val="en-US"/>
            </w:rPr>
            <w:fldChar w:fldCharType="end"/>
          </w:r>
        </w:sdtContent>
      </w:sdt>
      <w:r w:rsidRPr="002741FA">
        <w:rPr>
          <w:rFonts w:cstheme="minorHAnsi"/>
          <w:szCs w:val="24"/>
          <w:lang w:val="en-US"/>
        </w:rPr>
        <w:t xml:space="preserve"> to developing support for facilitation in the sense of providing information about </w:t>
      </w:r>
      <w:r w:rsidR="002F4081">
        <w:rPr>
          <w:rFonts w:cstheme="minorHAnsi"/>
          <w:szCs w:val="24"/>
          <w:lang w:val="en-US"/>
        </w:rPr>
        <w:t xml:space="preserve">the </w:t>
      </w:r>
      <w:r w:rsidRPr="002741FA">
        <w:rPr>
          <w:rFonts w:cstheme="minorHAnsi"/>
          <w:szCs w:val="24"/>
          <w:lang w:val="en-US"/>
        </w:rPr>
        <w:t xml:space="preserve">dynamics between users and contributions. </w:t>
      </w:r>
      <w:r w:rsidR="00D3547C" w:rsidRPr="00D3547C">
        <w:rPr>
          <w:rFonts w:cstheme="minorHAnsi"/>
          <w:szCs w:val="24"/>
          <w:highlight w:val="yellow"/>
          <w:lang w:val="en-US"/>
        </w:rPr>
        <w:t>This also includes</w:t>
      </w:r>
      <w:r w:rsidRPr="002741FA">
        <w:rPr>
          <w:rFonts w:cstheme="minorHAnsi"/>
          <w:szCs w:val="24"/>
          <w:lang w:val="en-US"/>
        </w:rPr>
        <w:t xml:space="preserve"> techniques for calculating the polarization of discourses, predicting collective opinions </w:t>
      </w:r>
      <w:sdt>
        <w:sdtPr>
          <w:rPr>
            <w:rFonts w:cstheme="minorHAnsi"/>
            <w:szCs w:val="24"/>
            <w:lang w:val="en-US"/>
          </w:rPr>
          <w:alias w:val="To edit, see citavi.com/edit"/>
          <w:tag w:val="CitaviPlaceholder#75b5d850-051c-4d61-aebe-7c18bff84a08"/>
          <w:id w:val="-55474736"/>
          <w:placeholder>
            <w:docPart w:val="B8FEFC2396511F44A58055F5BA5BEEBA"/>
          </w:placeholder>
        </w:sdtPr>
        <w:sdtEndPr/>
        <w:sdtContent>
          <w:r w:rsidRPr="002741FA">
            <w:rPr>
              <w:rFonts w:cstheme="minorHAnsi"/>
              <w:szCs w:val="24"/>
              <w:lang w:val="en-US"/>
            </w:rPr>
            <w:fldChar w:fldCharType="begin"/>
          </w:r>
          <w:r w:rsidRPr="002741FA">
            <w:rPr>
              <w:rFonts w:cstheme="minorHAnsi"/>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DNiODM5LTM4NjMtNDhmZS1iNjJmLWQ4MTFjMDgyN2FiYiIsIlJhbmdlTGVuZ3RoIjozMSwiUmVmZXJlbmNlSWQiOiI4OTRlMzdjYi1iMzkyLTQ4ODgtOGVkMC00MWJlNzg2ZWM0M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ZS5nLiw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AzMC0yMzM2Ny05XzEwIiwiVXJpU3RyaW5nIjoiaHR0cHM6Ly9kb2kub3JnLzEwLjEwMDcvOTc4LTMtMDMwLTIzMzY3LTlfMT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Ny85NzgtMy0wMzAtMjMzNjctOSIsIlVyaVN0cmluZyI6Imh0dHBzOi8vZG9pLm9yZy8xMC4xMDA3Lzk3OC0zLTAzMC0yMzM2Ny0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}</w:instrText>
          </w:r>
          <w:r w:rsidRPr="002741FA">
            <w:rPr>
              <w:rFonts w:cstheme="minorHAnsi"/>
              <w:szCs w:val="24"/>
              <w:lang w:val="en-US"/>
            </w:rPr>
            <w:fldChar w:fldCharType="separate"/>
          </w:r>
          <w:r w:rsidRPr="002741FA">
            <w:rPr>
              <w:rFonts w:cstheme="minorHAnsi"/>
              <w:szCs w:val="24"/>
              <w:lang w:val="en-US"/>
            </w:rPr>
            <w:t>(</w:t>
          </w:r>
          <w:proofErr w:type="spellStart"/>
          <w:r w:rsidRPr="002741FA">
            <w:rPr>
              <w:rFonts w:cstheme="minorHAnsi"/>
              <w:szCs w:val="24"/>
              <w:lang w:val="en-US"/>
            </w:rPr>
            <w:t>Althuniyan</w:t>
          </w:r>
          <w:proofErr w:type="spellEnd"/>
          <w:r w:rsidRPr="002741FA">
            <w:rPr>
              <w:rFonts w:cstheme="minorHAnsi"/>
              <w:szCs w:val="24"/>
              <w:lang w:val="en-US"/>
            </w:rPr>
            <w:t xml:space="preserve"> et al. 2019)</w:t>
          </w:r>
          <w:r w:rsidRPr="002741FA">
            <w:rPr>
              <w:rFonts w:cstheme="minorHAnsi"/>
              <w:szCs w:val="24"/>
              <w:lang w:val="en-US"/>
            </w:rPr>
            <w:fldChar w:fldCharType="end"/>
          </w:r>
        </w:sdtContent>
      </w:sdt>
      <w:r w:rsidRPr="002741FA">
        <w:rPr>
          <w:rFonts w:cstheme="minorHAnsi"/>
          <w:szCs w:val="24"/>
          <w:lang w:val="en-US"/>
        </w:rPr>
        <w:t xml:space="preserve">, assessing individual impacts on debate outcomes </w:t>
      </w:r>
      <w:sdt>
        <w:sdtPr>
          <w:rPr>
            <w:rFonts w:cstheme="minorHAnsi"/>
            <w:szCs w:val="24"/>
            <w:lang w:val="en-US"/>
          </w:rPr>
          <w:alias w:val="To edit, see citavi.com/edit"/>
          <w:tag w:val="CitaviPlaceholder#e4c6d7dd-0f3c-40c5-8447-89fec3a5e7b5"/>
          <w:id w:val="1485978399"/>
          <w:placeholder>
            <w:docPart w:val="DefaultPlaceholder_-1854013440"/>
          </w:placeholder>
        </w:sdtPr>
        <w:sdtEndPr/>
        <w:sdtContent>
          <w:r w:rsidR="009F02F7" w:rsidRPr="002741FA">
            <w:rPr>
              <w:rFonts w:cstheme="minorHAnsi"/>
              <w:szCs w:val="24"/>
              <w:lang w:val="en-US"/>
            </w:rPr>
            <w:fldChar w:fldCharType="begin"/>
          </w:r>
          <w:r w:rsidR="009F02F7" w:rsidRPr="002741FA">
            <w:rPr>
              <w:rFonts w:cstheme="minorHAnsi"/>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YTI3YTVkLWJlZGYtNDhhOS05ZDBhLWUwNWI0NTJkYWFiMSIsIlJhbmdlTGVuZ3RoIjoyNCwiUmVmZXJlbmNlSWQiOiJhMjBlMGI1Yi1hMDBlLTQ4ZGEtOWViYS03YWJjMDUxMjRi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Y2x3ZWIub3JnL2FudGhvbG9neS9XMTktMjEiLCJVcmlTdHJpbmciOiJodHRwOi8vYWNsd2ViLm9yZy9hbnRob2xvZ3kvVzE5LT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hcmluYSBXZWlubWFubiIsIkNyZWF0ZWRPbiI6IjIwMjQtMDctMDlUMTY6MDQ6MjEiLCJNb2RpZmllZEJ5IjoiX0NhcmluYSBXZWlubWFubiIsIklkIjoiMmUxODIzZGMtMWFlMC00NWQ0LWI0OTgtNzc3YjY2YzE3ODVjIiwiTW9kaWZpZWRPbiI6IjIwMjQtMDctMDlUMTY6MDQ6MjE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ODY1My92MS9XMTktMjEwOCIsIlVyaVN0cmluZyI6Imh0dHBzOi8vZG9pLm9yZy8xMC4xODY1My92MS9XMTktMjE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4NjUzL3YxL1cxOS0yMSIsIlVyaVN0cmluZyI6Imh0dHBzOi8vZG9pLm9yZy8xMC4xODY1My92MS9XMTktMjE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}</w:instrText>
          </w:r>
          <w:r w:rsidR="009F02F7" w:rsidRPr="002741FA">
            <w:rPr>
              <w:rFonts w:cstheme="minorHAnsi"/>
              <w:szCs w:val="24"/>
              <w:lang w:val="en-US"/>
            </w:rPr>
            <w:fldChar w:fldCharType="separate"/>
          </w:r>
          <w:r w:rsidR="009F02F7" w:rsidRPr="002741FA">
            <w:rPr>
              <w:rFonts w:cstheme="minorHAnsi"/>
              <w:szCs w:val="24"/>
              <w:lang w:val="en-US"/>
            </w:rPr>
            <w:t>(Mayfield &amp; Black 2019)</w:t>
          </w:r>
          <w:r w:rsidR="009F02F7" w:rsidRPr="002741FA">
            <w:rPr>
              <w:rFonts w:cstheme="minorHAnsi"/>
              <w:szCs w:val="24"/>
              <w:lang w:val="en-US"/>
            </w:rPr>
            <w:fldChar w:fldCharType="end"/>
          </w:r>
        </w:sdtContent>
      </w:sdt>
      <w:r w:rsidR="002F4081">
        <w:rPr>
          <w:rFonts w:cstheme="minorHAnsi"/>
          <w:szCs w:val="24"/>
          <w:lang w:val="en-US"/>
        </w:rPr>
        <w:t>,</w:t>
      </w:r>
      <w:r w:rsidRPr="002741FA">
        <w:rPr>
          <w:rFonts w:cstheme="minorHAnsi"/>
          <w:szCs w:val="24"/>
          <w:lang w:val="en-US"/>
        </w:rPr>
        <w:t xml:space="preserve"> and </w:t>
      </w:r>
      <w:r w:rsidR="002F4081">
        <w:rPr>
          <w:rFonts w:cstheme="minorHAnsi"/>
          <w:szCs w:val="24"/>
          <w:lang w:val="en-US"/>
        </w:rPr>
        <w:t xml:space="preserve">evaluating both </w:t>
      </w:r>
      <w:r w:rsidRPr="002741FA">
        <w:rPr>
          <w:rFonts w:cstheme="minorHAnsi"/>
          <w:szCs w:val="24"/>
          <w:lang w:val="en-US"/>
        </w:rPr>
        <w:t xml:space="preserve">the persuasive power </w:t>
      </w:r>
      <w:r w:rsidR="002F4081">
        <w:rPr>
          <w:rFonts w:cstheme="minorHAnsi"/>
          <w:szCs w:val="24"/>
          <w:lang w:val="en-US"/>
        </w:rPr>
        <w:t>and</w:t>
      </w:r>
      <w:r w:rsidRPr="002741FA">
        <w:rPr>
          <w:rFonts w:cstheme="minorHAnsi"/>
          <w:szCs w:val="24"/>
          <w:lang w:val="en-US"/>
        </w:rPr>
        <w:t xml:space="preserve"> the approval/rejection of particular arguments </w:t>
      </w:r>
      <w:sdt>
        <w:sdtPr>
          <w:rPr>
            <w:rFonts w:cstheme="minorHAnsi"/>
            <w:szCs w:val="24"/>
            <w:lang w:val="en-US"/>
          </w:rPr>
          <w:alias w:val="To edit, see citavi.com/edit"/>
          <w:tag w:val="CitaviPlaceholder#59b7bd39-f72b-41cf-a2c4-d75f4ce4f9df"/>
          <w:id w:val="1236586920"/>
          <w:placeholder>
            <w:docPart w:val="DefaultPlaceholder_-1854013440"/>
          </w:placeholder>
        </w:sdtPr>
        <w:sdtEndPr/>
        <w:sdtContent>
          <w:r w:rsidR="009F02F7" w:rsidRPr="002741FA">
            <w:rPr>
              <w:rFonts w:cstheme="minorHAnsi"/>
              <w:szCs w:val="24"/>
              <w:lang w:val="en-US"/>
            </w:rPr>
            <w:fldChar w:fldCharType="begin"/>
          </w:r>
          <w:r w:rsidR="009F02F7" w:rsidRPr="002741FA">
            <w:rPr>
              <w:rFonts w:cstheme="minorHAnsi"/>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mE2Zjg2LTZkN2UtNGRhNC1hM2JkLTM1OThhYTI3NWVlNCIsIlJhbmdlU3RhcnQiOjEzLCJSYW5nZUxlbmd0aCI6MjEsIlJlZmVyZW5jZUlkIjoiOWE2ZjY5OTktMWJmNy00N2VmLTg4NTgtY2JhZmU1YzYwY2Q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pcG0uMjAxOS4xMDIwODUiLCJVcmlTdHJpbmciOiJodHRwczovL2RvaS5vcmcvMTAuMTAxNi9qLmlwbS4yMDE5LjEwMjA4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RXBocmF0IiwiTGFzdE5hbWUiOiJCaXR0b24iLCJQcm90ZWN0ZWQiOmZhbHNlLCJTZXgiOjAsIkNyZWF0ZWRCeSI6Il9NaXJhIFdhcm5lIiwiQ3JlYXRlZE9uIjoiMjAyMi0wNS0yOVQxNDoxODowOSIsIk1vZGlmaWVkQnkiOiJfTWlyYSBXYXJuZSIsIklkIjoiOTExMDE2YjktMzRmMy00OTcwLWEwYzQtYmE5YjY0NDRlMTQwIiwiTW9kaWZpZWRPbiI6IjIwMjItMDUtMjlUMTQ6MTg6MDkiLCJQcm9qZWN0Ijp7IiRyZWYiOiI4In19XSwiQ2l0YXRpb25LZXlVcGRhdGVUeXBlIjowLCJDb2xsYWJvcmF0b3JzIjpbXSwiRG9pIjoiMTAuMTE0NS8xNjM5NzE0LjE2Mzk3OT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Oi8vcG9ydGFsLmFjbS5vcmcvY2l0YXRpb24uY2ZtP2RvaWQ9MTYzOTcxNCIsIlVyaVN0cmluZyI6Imh0dHA6Ly9wb3J0YWwuYWNtLm9yZy9jaXRhdGlvbi5jZm0/ZG9pZD0xNjM5NzE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pcmEgV2FybmUiLCJDcmVhdGVkT24iOiIyMDIyLTA1LTI5VDE0OjE4OjA5IiwiTW9kaWZpZWRCeSI6Il9NaXJhIFdhcm5lIiwiSWQiOiIzMzIzYzlhZC1hNWMxLTQ5NjYtOWE3Yy0wNjA1YjAzMmIwNmQiLCJNb2RpZmllZE9uIjoiMjAyMi0wNS0yOVQxNDoxODowO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TYzOTcxNC4xNjM5Nzk3IiwiVXJpU3RyaW5nIjoiaHR0cHM6Ly9kb2kub3JnLzEwLjExNDUvMTYzOTcxNC4xNjM5Nzk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E0NS8xNjM5NzE0IiwiVXJpU3RyaW5nIjoiaHR0cHM6Ly9kb2kub3JnLzEwLjExNDUvMTYzOTcxN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}</w:instrText>
          </w:r>
          <w:r w:rsidR="009F02F7" w:rsidRPr="002741FA">
            <w:rPr>
              <w:rFonts w:cstheme="minorHAnsi"/>
              <w:szCs w:val="24"/>
              <w:lang w:val="en-US"/>
            </w:rPr>
            <w:fldChar w:fldCharType="separate"/>
          </w:r>
          <w:r w:rsidR="009F02F7" w:rsidRPr="002741FA">
            <w:rPr>
              <w:rFonts w:cstheme="minorHAnsi"/>
              <w:szCs w:val="24"/>
              <w:lang w:val="en-US"/>
            </w:rPr>
            <w:t>(Dutta</w:t>
          </w:r>
          <w:r w:rsidR="004E1FDD">
            <w:rPr>
              <w:rFonts w:cstheme="minorHAnsi"/>
              <w:szCs w:val="24"/>
              <w:lang w:val="en-US"/>
            </w:rPr>
            <w:t xml:space="preserve">, </w:t>
          </w:r>
          <w:r w:rsidR="004E1FDD" w:rsidRPr="004E1FDD">
            <w:rPr>
              <w:rFonts w:cstheme="minorHAnsi"/>
              <w:szCs w:val="24"/>
              <w:lang w:val="en-US"/>
            </w:rPr>
            <w:t>Das &amp; Chakraborty</w:t>
          </w:r>
          <w:r w:rsidR="009F02F7" w:rsidRPr="002741FA">
            <w:rPr>
              <w:rFonts w:cstheme="minorHAnsi"/>
              <w:szCs w:val="24"/>
              <w:lang w:val="en-US"/>
            </w:rPr>
            <w:t xml:space="preserve"> 2020)</w:t>
          </w:r>
          <w:r w:rsidR="009F02F7" w:rsidRPr="002741FA">
            <w:rPr>
              <w:rFonts w:cstheme="minorHAnsi"/>
              <w:szCs w:val="24"/>
              <w:lang w:val="en-US"/>
            </w:rPr>
            <w:fldChar w:fldCharType="end"/>
          </w:r>
        </w:sdtContent>
      </w:sdt>
      <w:r w:rsidRPr="002741FA">
        <w:rPr>
          <w:rFonts w:cstheme="minorHAnsi"/>
          <w:szCs w:val="24"/>
          <w:lang w:val="en-US"/>
        </w:rPr>
        <w:t xml:space="preserve">. </w:t>
      </w:r>
    </w:p>
    <w:p w14:paraId="492C0FEE" w14:textId="3F5C37F7" w:rsidR="00F3517A" w:rsidRPr="002741FA" w:rsidRDefault="00326B2D" w:rsidP="00F3517A">
      <w:pPr>
        <w:spacing w:after="120"/>
        <w:ind w:firstLine="567"/>
        <w:jc w:val="both"/>
        <w:rPr>
          <w:rFonts w:cs="Times New Roman"/>
          <w:szCs w:val="24"/>
          <w:lang w:val="en-US"/>
        </w:rPr>
      </w:pPr>
      <w:r w:rsidRPr="002741FA">
        <w:rPr>
          <w:rFonts w:cstheme="minorHAnsi"/>
          <w:szCs w:val="24"/>
          <w:lang w:val="en-US"/>
        </w:rPr>
        <w:t xml:space="preserve">Equally few studies (11 articles) address the identification of surpluses (such as redundancies or duplicates), or conversely, the </w:t>
      </w:r>
      <w:r w:rsidRPr="002741FA">
        <w:rPr>
          <w:rFonts w:cs="Times New Roman"/>
          <w:szCs w:val="24"/>
          <w:lang w:val="en-US"/>
        </w:rPr>
        <w:t xml:space="preserve">detection of unresolved aspects. For the automated detection of duplicates or redundancies, techniques such as clustering and semantic similarity detection using language models are used </w:t>
      </w:r>
      <w:sdt>
        <w:sdtPr>
          <w:rPr>
            <w:rFonts w:cs="Times New Roman"/>
            <w:szCs w:val="24"/>
            <w:lang w:val="en-US"/>
          </w:rPr>
          <w:alias w:val="To edit, see citavi.com/edit"/>
          <w:tag w:val="CitaviPlaceholder#9720702e-dd50-401f-b70d-1aa2def069d0"/>
          <w:id w:val="-582526755"/>
          <w:placeholder>
            <w:docPart w:val="D1182E8AF712474CA529D4CF41B24F33"/>
          </w:placeholder>
        </w:sdtPr>
        <w:sdtEndPr/>
        <w:sdtContent>
          <w:r w:rsidRPr="002741FA">
            <w:rPr>
              <w:rFonts w:cs="Times New Roman"/>
              <w:szCs w:val="24"/>
              <w:lang w:val="en-US"/>
            </w:rPr>
            <w:fldChar w:fldCharType="begin"/>
          </w:r>
          <w:r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zRlZjU4LWZiYWYtNDM2Yy05NWRjLTk0MTM0YjkwMWQ0MCIsIlJhbmdlTGVuZ3RoIjoxOCwiUmVmZXJlbmNlSWQiOiIwMTBkZWI5NS1jODU3LTRkMjMtOGQwYy1iZjUxODVmZGVh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ZS5nLiw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E0MC9SRy4yLjIuMzQ2NzYuMDE5MjgiLCJVcmlTdHJpbmciOiJodHRwczovL2RvaS5vcmcvMTAuMTMxNDAvUkcuMi4yLjM0Njc2LjAxOTI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0NS8xMTQ2NTk4LjExNDY2NjMiLCJVcmlTdHJpbmciOiJodHRwczovL2RvaS5vcmcvMTAuMTE0NS8xMTQ2NTk4LjExNDY2Nj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yLTE2VDE1OjEwOjA4IiwiTW9kaWZpZWRCeSI6Il9NaXJhIFdhcm5lIiwiSWQiOiJiZGI2NWMwMy0xYzlkLTQwZTQtYmE3ZC0wZmNjOWJiYmUzM2EiLCJNb2RpZmllZE9uIjoiMjAyMi0wMi0xNlQxNToxMDowOC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wb3J0YWwuYWNtLm9yZy9jaXRhdGlvbi5jZm0/ZG9pZD0xMTQ2NTk4IiwiVXJpU3RyaW5nIjoiaHR0cDovL3BvcnRhbC5hY20ub3JnL2NpdGF0aW9uLmNmbT9kb2lkPTExNDY1OTg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xNDUvMTE0NjU5OCIsIlVyaVN0cmluZyI6Imh0dHBzOi8vZG9pLm9yZy8xMC4xMTQ1LzExNDY1OTg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}</w:instrText>
          </w:r>
          <w:r w:rsidRPr="002741FA">
            <w:rPr>
              <w:rFonts w:cs="Times New Roman"/>
              <w:szCs w:val="24"/>
              <w:lang w:val="en-US"/>
            </w:rPr>
            <w:fldChar w:fldCharType="separate"/>
          </w:r>
          <w:r w:rsidRPr="002741FA">
            <w:rPr>
              <w:rFonts w:cs="Times New Roman"/>
              <w:szCs w:val="24"/>
              <w:lang w:val="en-US"/>
            </w:rPr>
            <w:t>(Yang</w:t>
          </w:r>
          <w:r w:rsidR="00701E2C">
            <w:rPr>
              <w:rFonts w:cs="Times New Roman"/>
              <w:szCs w:val="24"/>
              <w:lang w:val="en-US"/>
            </w:rPr>
            <w:t xml:space="preserve">, </w:t>
          </w:r>
          <w:r w:rsidR="00701E2C" w:rsidRPr="00701E2C">
            <w:rPr>
              <w:rFonts w:cs="Times New Roman"/>
              <w:szCs w:val="24"/>
              <w:lang w:val="en-US"/>
            </w:rPr>
            <w:t>Callan &amp; Shulman</w:t>
          </w:r>
          <w:r w:rsidRPr="002741FA">
            <w:rPr>
              <w:rFonts w:cs="Times New Roman"/>
              <w:szCs w:val="24"/>
              <w:lang w:val="en-US"/>
            </w:rPr>
            <w:t xml:space="preserve"> 2006)</w:t>
          </w:r>
          <w:r w:rsidRPr="002741FA">
            <w:rPr>
              <w:rFonts w:cs="Times New Roman"/>
              <w:szCs w:val="24"/>
              <w:lang w:val="en-US"/>
            </w:rPr>
            <w:fldChar w:fldCharType="end"/>
          </w:r>
        </w:sdtContent>
      </w:sdt>
      <w:r w:rsidRPr="002741FA">
        <w:rPr>
          <w:rFonts w:cs="Times New Roman"/>
          <w:szCs w:val="24"/>
          <w:lang w:val="en-US"/>
        </w:rPr>
        <w:t>.</w:t>
      </w:r>
      <w:r w:rsidR="009E0D4C" w:rsidRPr="002741FA">
        <w:rPr>
          <w:rFonts w:cs="Times New Roman"/>
          <w:szCs w:val="24"/>
          <w:lang w:val="en-US"/>
        </w:rPr>
        <w:t xml:space="preserve"> </w:t>
      </w:r>
      <w:r w:rsidRPr="002741FA">
        <w:rPr>
          <w:rFonts w:cs="Times New Roman"/>
          <w:szCs w:val="24"/>
          <w:lang w:val="en-US"/>
        </w:rPr>
        <w:t>To identify unresolved aspects</w:t>
      </w:r>
      <w:r w:rsidR="009E0D4C" w:rsidRPr="002741FA">
        <w:rPr>
          <w:rFonts w:cs="Times New Roman"/>
          <w:szCs w:val="24"/>
          <w:lang w:val="en-US"/>
        </w:rPr>
        <w:t xml:space="preserve">, </w:t>
      </w:r>
      <w:r w:rsidRPr="002741FA">
        <w:rPr>
          <w:rFonts w:cs="Times New Roman"/>
          <w:szCs w:val="24"/>
          <w:lang w:val="en-US"/>
        </w:rPr>
        <w:t>classifi</w:t>
      </w:r>
      <w:r w:rsidR="009E0D4C" w:rsidRPr="002741FA">
        <w:rPr>
          <w:rFonts w:cs="Times New Roman"/>
          <w:szCs w:val="24"/>
          <w:lang w:val="en-US"/>
        </w:rPr>
        <w:t>cation of</w:t>
      </w:r>
      <w:r w:rsidRPr="002741FA">
        <w:rPr>
          <w:rFonts w:cs="Times New Roman"/>
          <w:szCs w:val="24"/>
          <w:lang w:val="en-US"/>
        </w:rPr>
        <w:t xml:space="preserve"> discussions and their structure </w:t>
      </w:r>
      <w:r w:rsidR="009E0D4C" w:rsidRPr="002741FA">
        <w:rPr>
          <w:rFonts w:cs="Times New Roman"/>
          <w:szCs w:val="24"/>
          <w:lang w:val="en-US"/>
        </w:rPr>
        <w:t>can help</w:t>
      </w:r>
      <w:r w:rsidRPr="002741FA">
        <w:rPr>
          <w:rFonts w:cs="Times New Roman"/>
          <w:szCs w:val="24"/>
          <w:lang w:val="en-US"/>
        </w:rPr>
        <w:t xml:space="preserve"> identify discussions with confusion or unanswered questions </w:t>
      </w:r>
      <w:sdt>
        <w:sdtPr>
          <w:rPr>
            <w:rFonts w:cs="Times New Roman"/>
            <w:szCs w:val="24"/>
            <w:lang w:val="en-US"/>
          </w:rPr>
          <w:alias w:val="To edit, see citavi.com/edit"/>
          <w:tag w:val="CitaviPlaceholder#9e4ddf5e-e92a-4bed-b36c-45494ffa3535"/>
          <w:id w:val="-1024091576"/>
          <w:placeholder>
            <w:docPart w:val="DefaultPlaceholder_-1854013440"/>
          </w:placeholder>
        </w:sdtPr>
        <w:sdtEndPr/>
        <w:sdtContent>
          <w:r w:rsidR="009F02F7" w:rsidRPr="002741FA">
            <w:rPr>
              <w:rFonts w:cs="Times New Roman"/>
              <w:szCs w:val="24"/>
              <w:lang w:val="en-US"/>
            </w:rPr>
            <w:fldChar w:fldCharType="begin"/>
          </w:r>
          <w:r w:rsidR="009F02F7"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OTM0NGMxLWRjMDctNDI4ZC1hOGU5LThlZTA1ZWFmZGVmZSIsIlJhbmdlTGVuZ3RoIjoyMSwiUmVmZXJlbmNlSWQiOiIwZWZhM2U0Yi04ODFhLTRlMzUtYjMyZS01ODFiNzI1NDg3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DQ4OS0wMTMtMDQ4MS0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9zMTA0ODktMDEzLTA0ODEtMSIsIlVyaVN0cmluZyI6Imh0dHBzOi8vZG9pLm9yZy8xMC4xMDA3L3MxMDQ4OS0wMTMtMDQ4MS0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}</w:instrText>
          </w:r>
          <w:r w:rsidR="009F02F7" w:rsidRPr="002741FA">
            <w:rPr>
              <w:rFonts w:cs="Times New Roman"/>
              <w:szCs w:val="24"/>
              <w:lang w:val="en-US"/>
            </w:rPr>
            <w:fldChar w:fldCharType="separate"/>
          </w:r>
          <w:r w:rsidR="009F02F7" w:rsidRPr="002741FA">
            <w:rPr>
              <w:rFonts w:cs="Times New Roman"/>
              <w:szCs w:val="24"/>
              <w:lang w:val="en-US"/>
            </w:rPr>
            <w:t>(Kim &amp; Kang 2014)</w:t>
          </w:r>
          <w:r w:rsidR="009F02F7" w:rsidRPr="002741FA">
            <w:rPr>
              <w:rFonts w:cs="Times New Roman"/>
              <w:szCs w:val="24"/>
              <w:lang w:val="en-US"/>
            </w:rPr>
            <w:fldChar w:fldCharType="end"/>
          </w:r>
        </w:sdtContent>
      </w:sdt>
      <w:r w:rsidRPr="002741FA">
        <w:rPr>
          <w:rFonts w:cs="Times New Roman"/>
          <w:szCs w:val="24"/>
          <w:lang w:val="en-US"/>
        </w:rPr>
        <w:t xml:space="preserve">. </w:t>
      </w:r>
    </w:p>
    <w:p w14:paraId="23F86EC9" w14:textId="10AC2F8C" w:rsidR="00326B2D" w:rsidRPr="002741FA" w:rsidRDefault="00F3517A" w:rsidP="00F3517A">
      <w:pPr>
        <w:spacing w:after="120"/>
        <w:ind w:firstLine="567"/>
        <w:jc w:val="both"/>
        <w:rPr>
          <w:lang w:val="en-US"/>
        </w:rPr>
      </w:pPr>
      <w:r w:rsidRPr="002741FA">
        <w:rPr>
          <w:rFonts w:cs="Times New Roman"/>
          <w:szCs w:val="24"/>
          <w:lang w:val="en-US"/>
        </w:rPr>
        <w:t>Finally, s</w:t>
      </w:r>
      <w:r w:rsidR="00326B2D" w:rsidRPr="002741FA">
        <w:rPr>
          <w:rFonts w:cs="Times New Roman"/>
          <w:lang w:val="en-US"/>
        </w:rPr>
        <w:t>tudies</w:t>
      </w:r>
      <w:r w:rsidR="00326B2D" w:rsidRPr="002741FA">
        <w:rPr>
          <w:rFonts w:cs="Times New Roman"/>
          <w:szCs w:val="24"/>
          <w:lang w:val="en-US"/>
        </w:rPr>
        <w:t xml:space="preserve"> proposing AI to check specific requirements for comments </w:t>
      </w:r>
      <w:r w:rsidR="005824FE" w:rsidRPr="002741FA">
        <w:rPr>
          <w:rFonts w:cs="Times New Roman"/>
          <w:szCs w:val="24"/>
          <w:lang w:val="en-US"/>
        </w:rPr>
        <w:t>to</w:t>
      </w:r>
      <w:r w:rsidR="00326B2D" w:rsidRPr="002741FA">
        <w:rPr>
          <w:rFonts w:cs="Times New Roman"/>
          <w:szCs w:val="24"/>
          <w:lang w:val="en-US"/>
        </w:rPr>
        <w:t xml:space="preserve"> promote the rationality of a discussion (</w:t>
      </w:r>
      <w:r w:rsidR="00DA1523">
        <w:rPr>
          <w:rFonts w:cs="Times New Roman"/>
          <w:szCs w:val="24"/>
          <w:lang w:val="en-US"/>
        </w:rPr>
        <w:t>five</w:t>
      </w:r>
      <w:r w:rsidR="00DA1523" w:rsidRPr="002741FA">
        <w:rPr>
          <w:rFonts w:cs="Times New Roman"/>
          <w:szCs w:val="24"/>
          <w:lang w:val="en-US"/>
        </w:rPr>
        <w:t xml:space="preserve"> </w:t>
      </w:r>
      <w:r w:rsidR="00326B2D" w:rsidRPr="002741FA">
        <w:rPr>
          <w:rFonts w:cs="Times New Roman"/>
          <w:szCs w:val="24"/>
          <w:lang w:val="en-US"/>
        </w:rPr>
        <w:t>articles) are a marginal topic. Examples of AI interventions in this context include supporting moderation by automatically identifying posts that do not meet minimum formal requirements</w:t>
      </w:r>
      <w:r w:rsidR="00326B2D" w:rsidRPr="002741FA" w:rsidDel="00506E6A">
        <w:rPr>
          <w:rFonts w:cs="Times New Roman"/>
          <w:szCs w:val="24"/>
          <w:lang w:val="en-US"/>
        </w:rPr>
        <w:t xml:space="preserve"> </w:t>
      </w:r>
      <w:r w:rsidR="00326B2D" w:rsidRPr="002741FA">
        <w:rPr>
          <w:rFonts w:cs="Times New Roman"/>
          <w:szCs w:val="24"/>
          <w:lang w:val="en-US"/>
        </w:rPr>
        <w:t xml:space="preserve">(e.g., regarding length or spelling) </w:t>
      </w:r>
      <w:sdt>
        <w:sdtPr>
          <w:rPr>
            <w:rFonts w:cs="Times New Roman"/>
            <w:szCs w:val="24"/>
            <w:lang w:val="en-US"/>
          </w:rPr>
          <w:alias w:val="To edit, see citavi.com/edit"/>
          <w:tag w:val="CitaviPlaceholder#4d75252a-d363-485c-8e84-b044a6077267"/>
          <w:id w:val="-208332120"/>
          <w:placeholder>
            <w:docPart w:val="2FDC903173B37344A896996BC19A1F75"/>
          </w:placeholder>
        </w:sdtPr>
        <w:sdtEndPr/>
        <w:sdtContent>
          <w:r w:rsidR="00326B2D" w:rsidRPr="002741FA">
            <w:rPr>
              <w:rFonts w:cs="Times New Roman"/>
              <w:szCs w:val="24"/>
              <w:lang w:val="en-US"/>
            </w:rPr>
            <w:fldChar w:fldCharType="begin"/>
          </w:r>
          <w:r w:rsidR="00326B2D"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GU1MTNlLWU1MjgtNGFkMS1hYTVmLTYwNDllY2FlNDM3MyIsIlJhbmdlTGVuZ3RoIjoyNywiUmVmZXJlbmNlSWQiOiIwOGMyZGQzMC05Zjc3LTRhOGMtYTIzNy1hYTA0ODVmYWQ5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ZS5nLiw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ODA2OS9lZGVuY29uZi0yMDIwLWFjMDAwOSIsIlVyaVN0cmluZyI6Imh0dHBzOi8vZG9pLm9yZy8xMC4zODA2OS9lZGVuY29uZi0yMDIwLWFjMDA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ZS5nLiwgSHVkc29uIGV0IGFsLiwgMjAyMCkifV19LCJUYWciOiJDaXRhdmlQbGFjZWhvbGRlciM0ZDc1MjUyYS1kMzYzLTQ4NWMtOGU4NC1iMDQ0YTYwNzcyNjciLCJUZXh0IjoiKGUuZy4sIEh1ZHNvbiBldCBhbC4sIDIwMjApIiwiV0FJVmVyc2lvbiI6IjYuMTkuMi4xIn0=}</w:instrText>
          </w:r>
          <w:r w:rsidR="00326B2D" w:rsidRPr="002741FA">
            <w:rPr>
              <w:rFonts w:cs="Times New Roman"/>
              <w:szCs w:val="24"/>
              <w:lang w:val="en-US"/>
            </w:rPr>
            <w:fldChar w:fldCharType="separate"/>
          </w:r>
          <w:r w:rsidR="00326B2D" w:rsidRPr="002741FA">
            <w:rPr>
              <w:rFonts w:cs="Times New Roman"/>
              <w:szCs w:val="24"/>
              <w:lang w:val="en-US"/>
            </w:rPr>
            <w:t>(Hudson</w:t>
          </w:r>
          <w:r w:rsidR="0024374D">
            <w:rPr>
              <w:rFonts w:cs="Times New Roman"/>
              <w:szCs w:val="24"/>
              <w:lang w:val="en-US"/>
            </w:rPr>
            <w:t xml:space="preserve">, </w:t>
          </w:r>
          <w:r w:rsidR="0024374D" w:rsidRPr="0024374D">
            <w:rPr>
              <w:rFonts w:cs="Times New Roman"/>
              <w:szCs w:val="24"/>
              <w:lang w:val="en-US"/>
            </w:rPr>
            <w:t>Archibald &amp; Heap</w:t>
          </w:r>
          <w:r w:rsidR="00A75749">
            <w:rPr>
              <w:rFonts w:cs="Times New Roman"/>
              <w:szCs w:val="24"/>
              <w:lang w:val="en-US"/>
            </w:rPr>
            <w:t xml:space="preserve"> </w:t>
          </w:r>
          <w:r w:rsidR="00326B2D" w:rsidRPr="002741FA">
            <w:rPr>
              <w:rFonts w:cs="Times New Roman"/>
              <w:szCs w:val="24"/>
              <w:lang w:val="en-US"/>
            </w:rPr>
            <w:t>2020)</w:t>
          </w:r>
          <w:r w:rsidR="00326B2D" w:rsidRPr="002741FA">
            <w:rPr>
              <w:rFonts w:cs="Times New Roman"/>
              <w:szCs w:val="24"/>
              <w:lang w:val="en-US"/>
            </w:rPr>
            <w:fldChar w:fldCharType="end"/>
          </w:r>
        </w:sdtContent>
      </w:sdt>
      <w:r w:rsidR="00326B2D" w:rsidRPr="002741FA">
        <w:rPr>
          <w:rFonts w:cs="Times New Roman"/>
          <w:szCs w:val="24"/>
          <w:lang w:val="en-US"/>
        </w:rPr>
        <w:t xml:space="preserve"> or </w:t>
      </w:r>
      <w:r w:rsidR="00355E5D">
        <w:rPr>
          <w:rFonts w:cs="Times New Roman"/>
          <w:szCs w:val="24"/>
          <w:lang w:val="en-US"/>
        </w:rPr>
        <w:t xml:space="preserve">those </w:t>
      </w:r>
      <w:r w:rsidR="00326B2D" w:rsidRPr="002741FA">
        <w:rPr>
          <w:rFonts w:cs="Times New Roman"/>
          <w:szCs w:val="24"/>
          <w:lang w:val="en-US"/>
        </w:rPr>
        <w:t xml:space="preserve">that do not comply with the thematic agenda </w:t>
      </w:r>
      <w:sdt>
        <w:sdtPr>
          <w:rPr>
            <w:rFonts w:cs="Times New Roman"/>
            <w:szCs w:val="24"/>
            <w:lang w:val="en-US"/>
          </w:rPr>
          <w:alias w:val="To edit, see citavi.com/edit"/>
          <w:tag w:val="CitaviPlaceholder#f125ebfd-d397-48ba-8c15-1e913e069f0c"/>
          <w:id w:val="1816449570"/>
          <w:placeholder>
            <w:docPart w:val="DefaultPlaceholder_-1854013440"/>
          </w:placeholder>
        </w:sdtPr>
        <w:sdtEndPr/>
        <w:sdtContent>
          <w:r w:rsidR="009F02F7" w:rsidRPr="002741FA">
            <w:rPr>
              <w:rFonts w:cs="Times New Roman"/>
              <w:szCs w:val="24"/>
              <w:lang w:val="en-US"/>
            </w:rPr>
            <w:fldChar w:fldCharType="begin"/>
          </w:r>
          <w:r w:rsidR="009F02F7"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A5MzQyLThiMjgtNGE3Yy1iNzQ1LTEzM2YxMTg5ZTMxZCIsIlJhbmdlTGVuZ3RoIjoxMywiUmVmZXJlbmNlSWQiOiJmMjFjYzYyNi1kNzg1LTRjZDMtYmY3Ny0xNTlkZWI4MDY2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wMTEuMTE3MTJ2MSIsIkF1dGhvcnMiOlt7IiRpZCI6IjciLCIkdHlwZSI6IlN3aXNzQWNhZGVtaWMuQ2l0YXZpLlBlcnNvbiwgU3dpc3NBY2FkZW1pYy5DaXRhdmkiLCJGaXJzdE5hbWUiOiJKZXJuZWoiLCJMYXN0TmFtZSI6IlZpdm9kIiwiUHJvdGVjdGVkIjpmYWxzZSwiU2V4IjoyLCJDcmVhdGVkQnkiOiJfUm9iaW4gUmVpZmYiLCJDcmVhdGVkT24iOiIyMDIxLTA4LTIzVDE0OjEyOjA3IiwiTW9kaWZpZWRCeSI6Il9Sb2JpbiBSZWlmZiIsIklkIjoiNzg3MTkxZGMtZGJiYS00MjcwLWJlMTAtNDFhMTkxYTA2OThkIiwiTW9kaWZpZWRPbiI6IjIwMjEtMDgtMjNUMTQ6MTI6MDc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ZjIxY2M2MjYtZDc4NS00Y2QzLWJmNzctMTU5ZGViODA2NjV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zLjEx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MDExLjExNzEydjEiLCJVcmlTdHJpbmciOiJodHRwczovL2FyeGl2Lm9yZy9wZGYvMjAxMS4xMTcxMn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m9iaW4gUmVpZmYiLCJDcmVhdGVkT24iOiIyMDIxLTA4LTIzVDE0OjEyOjA3IiwiTW9kaWZpZWRCeSI6Il9Sb2JpbiBSZWlmZiIsIklkIjoiMjZjMTE3MWUtOWM5MC00ZDViLWE1ZGQtMDY3YjJjZjkxMzI1IiwiTW9kaWZpZWRPbiI6IjIwMjEtMDgtMjNUMTQ6MTI6MDc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yMDExLjExNzEydjEiLCJVcmlTdHJpbmciOiJodHRwOi8vYXJ4aXYub3JnL2Ficy8yMDExLjExNzEy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JvYmluIFJlaWZmIiwiQ3JlYXRlZE9uIjoiMjAyMS0wOC0yM1QxNDoxMjowNyIsIk1vZGlmaWVkQnkiOiJfUm9iaW4gUmVpZmYiLCJJZCI6IjZmZmQ4NjI0LTQ1NjQtNGYwNS04MDI3LTJiNzZkYmVjZjUxMCIsIk1vZGlmaWVkT24iOiIyMDIxLTA4LTIzVDE0OjEyOjA3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AxMS4xMTcxMnYxIiwiVXJpU3RyaW5nIjoiaHR0cDovL2FyeGl2Lm9yZy9wZGYvMjAxMS4xMTcxMn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}</w:instrText>
          </w:r>
          <w:r w:rsidR="009F02F7" w:rsidRPr="002741FA">
            <w:rPr>
              <w:rFonts w:cs="Times New Roman"/>
              <w:szCs w:val="24"/>
              <w:lang w:val="en-US"/>
            </w:rPr>
            <w:fldChar w:fldCharType="separate"/>
          </w:r>
          <w:r w:rsidR="009F02F7" w:rsidRPr="002741FA">
            <w:rPr>
              <w:rFonts w:cs="Times New Roman"/>
              <w:szCs w:val="24"/>
              <w:lang w:val="en-US"/>
            </w:rPr>
            <w:t>(</w:t>
          </w:r>
          <w:proofErr w:type="spellStart"/>
          <w:r w:rsidR="009F02F7" w:rsidRPr="002741FA">
            <w:rPr>
              <w:rFonts w:cs="Times New Roman"/>
              <w:szCs w:val="24"/>
              <w:lang w:val="en-US"/>
            </w:rPr>
            <w:t>Vivod</w:t>
          </w:r>
          <w:proofErr w:type="spellEnd"/>
          <w:r w:rsidR="009F02F7" w:rsidRPr="002741FA">
            <w:rPr>
              <w:rFonts w:cs="Times New Roman"/>
              <w:szCs w:val="24"/>
              <w:lang w:val="en-US"/>
            </w:rPr>
            <w:t xml:space="preserve"> 2020)</w:t>
          </w:r>
          <w:r w:rsidR="009F02F7" w:rsidRPr="002741FA">
            <w:rPr>
              <w:rFonts w:cs="Times New Roman"/>
              <w:szCs w:val="24"/>
              <w:lang w:val="en-US"/>
            </w:rPr>
            <w:fldChar w:fldCharType="end"/>
          </w:r>
        </w:sdtContent>
      </w:sdt>
      <w:r w:rsidR="00326B2D" w:rsidRPr="002741FA">
        <w:rPr>
          <w:rFonts w:cs="Times New Roman"/>
          <w:szCs w:val="24"/>
          <w:lang w:val="en-US"/>
        </w:rPr>
        <w:t>.</w:t>
      </w:r>
    </w:p>
    <w:p w14:paraId="0CBEE3C6" w14:textId="77777777" w:rsidR="00326B2D" w:rsidRPr="002741FA" w:rsidRDefault="00326B2D" w:rsidP="00326B2D">
      <w:pPr>
        <w:spacing w:after="120"/>
        <w:ind w:firstLine="567"/>
        <w:jc w:val="center"/>
        <w:rPr>
          <w:rFonts w:cs="Times New Roman"/>
          <w:lang w:val="en-US"/>
        </w:rPr>
      </w:pPr>
      <w:r w:rsidRPr="002741FA">
        <w:rPr>
          <w:rFonts w:cs="Times New Roman"/>
          <w:lang w:val="en-US"/>
        </w:rPr>
        <w:t>[Figure 2]</w:t>
      </w:r>
    </w:p>
    <w:p w14:paraId="1234D2BD" w14:textId="3C78257B" w:rsidR="00326B2D" w:rsidRPr="002741FA" w:rsidRDefault="00326B2D" w:rsidP="00326B2D">
      <w:pPr>
        <w:spacing w:after="120"/>
        <w:ind w:firstLine="567"/>
        <w:rPr>
          <w:rFonts w:cs="Times New Roman"/>
          <w:lang w:val="en-US"/>
        </w:rPr>
      </w:pPr>
      <w:r w:rsidRPr="002741FA">
        <w:rPr>
          <w:rFonts w:cs="Times New Roman"/>
          <w:lang w:val="en-US"/>
        </w:rPr>
        <w:t xml:space="preserve">Regarding the deliberative dimension of </w:t>
      </w:r>
      <w:r w:rsidRPr="002741FA">
        <w:rPr>
          <w:rFonts w:cs="Times New Roman"/>
          <w:i/>
          <w:iCs/>
          <w:lang w:val="en-US"/>
        </w:rPr>
        <w:t xml:space="preserve">civility </w:t>
      </w:r>
      <w:r w:rsidRPr="002741FA">
        <w:rPr>
          <w:rFonts w:cs="Times New Roman"/>
          <w:lang w:val="en-US"/>
        </w:rPr>
        <w:t>(34 articles), studies on the automated detection of contributions that violate this norm dominate the reviewed literature</w:t>
      </w:r>
      <w:r w:rsidR="0012283F" w:rsidRPr="002741FA">
        <w:rPr>
          <w:rFonts w:cs="Times New Roman"/>
          <w:lang w:val="en-US"/>
        </w:rPr>
        <w:t>.</w:t>
      </w:r>
      <w:r w:rsidRPr="002741FA">
        <w:rPr>
          <w:rFonts w:cs="Times New Roman"/>
          <w:lang w:val="en-US"/>
        </w:rPr>
        <w:t xml:space="preserve"> The focus varies between different aspects of (in)civil behavior: Approaches </w:t>
      </w:r>
      <w:r w:rsidR="009E0D4C" w:rsidRPr="002741FA">
        <w:rPr>
          <w:rFonts w:cs="Times New Roman"/>
          <w:lang w:val="en-US"/>
        </w:rPr>
        <w:t>for</w:t>
      </w:r>
      <w:r w:rsidRPr="002741FA">
        <w:rPr>
          <w:rFonts w:cs="Times New Roman"/>
          <w:lang w:val="en-US"/>
        </w:rPr>
        <w:t xml:space="preserve"> recognizing hate speech </w:t>
      </w:r>
      <w:sdt>
        <w:sdtPr>
          <w:rPr>
            <w:rFonts w:cs="Times New Roman"/>
            <w:lang w:val="en-US"/>
          </w:rPr>
          <w:alias w:val="To edit, see citavi.com/edit"/>
          <w:tag w:val="CitaviPlaceholder#5d506202-962a-42b8-b3d8-10f63137df1d"/>
          <w:id w:val="-1673708103"/>
          <w:placeholder>
            <w:docPart w:val="DefaultPlaceholder_-1854013440"/>
          </w:placeholder>
        </w:sdtPr>
        <w:sdtEndPr/>
        <w:sdtContent>
          <w:r w:rsidR="009F02F7" w:rsidRPr="002741FA">
            <w:rPr>
              <w:rFonts w:cs="Times New Roman"/>
              <w:lang w:val="en-US"/>
            </w:rPr>
            <w:fldChar w:fldCharType="begin"/>
          </w:r>
          <w:r w:rsidR="009F02F7"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TNmZjExLTQzMjMtNGNlNS04OTk2LWZiMDI4YzhmMGMzYiIsIlJhbmdlTGVuZ3RoIjoyMywiUmVmZXJlbmNlSWQiOiI0ZmM1NTYzOS04OTg1LTQ0ZWYtOTQwZC0yNzZiNTAyZmE0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VGhpcyIsIlVyaVN0cmluZyI6Imh0dHBzOi8vZG9pLm9yZy9UaGl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y0xOVQxODowMDozNSIsIk1vZGlmaWVkQnkiOiJfTWlyYSBXYXJuZSIsIklkIjoiNzU4ZjIxZDYtNzg5NS00NDliLTk3NDgtNDg5N2JlN2JlMTY4IiwiTW9kaWZpZWRPbiI6IjIwMjItMDctMTlUMTg6MDA6Mz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EwLjEyNTc0djEiLCJVcmlTdHJpbmciOiJodHRwOi8vYXJ4aXYub3JnL2Ficy8xOTEwLjEyNTc0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pcmEgV2FybmUiLCJDcmVhdGVkT24iOiIyMDIyLTA3LTE5VDE4OjAwOjM1IiwiTW9kaWZpZWRCeSI6Il9NaXJhIFdhcm5lIiwiSWQiOiJjNDFkZGZmYi05ZjNmLTQ5NjgtYmMyNC03NGRlOTA1OTNmMWEiLCJNb2RpZmllZE9uIjoiMjAyMi0wNy0xOVQxODowMDozN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cGRmLzE5MTAuMTI1NzR2MSIsIlVyaVN0cmluZyI6Imh0dHA6Ly9hcnhpdi5vcmcvcGRmLzE5MTAuMTI1NzR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yYSBXYXJuZSIsIkNyZWF0ZWRPbiI6IjIwMjItMDctMTlUMTg6MDA6MzUiLCJNb2RpZmllZEJ5IjoiX01pcmEgV2FybmUiLCJJZCI6ImEyZWQyNjQ3LTg0MjktNGMxNS1hYmYxLWMzMTQwNTc0YjJjNyIsIk1vZGlmaWVkT24iOiIyMDIyLTA3LTE5VDE4OjAwOjM1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kxMC4xMjU3NHYxIiwiVXJpU3RyaW5nIjoiaHR0cHM6Ly9hcnhpdi5vcmcvcGRmLzE5MTAuMTI1NzR2MS5wZG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}</w:instrText>
          </w:r>
          <w:r w:rsidR="009F02F7" w:rsidRPr="002741FA">
            <w:rPr>
              <w:rFonts w:cs="Times New Roman"/>
              <w:lang w:val="en-US"/>
            </w:rPr>
            <w:fldChar w:fldCharType="separate"/>
          </w:r>
          <w:r w:rsidR="009F02F7" w:rsidRPr="002741FA">
            <w:rPr>
              <w:rFonts w:cs="Times New Roman"/>
              <w:lang w:val="en-US"/>
            </w:rPr>
            <w:t>(</w:t>
          </w:r>
          <w:proofErr w:type="spellStart"/>
          <w:r w:rsidR="009F02F7" w:rsidRPr="002741FA">
            <w:rPr>
              <w:rFonts w:cs="Times New Roman"/>
              <w:lang w:val="en-US"/>
            </w:rPr>
            <w:t>Mozafari</w:t>
          </w:r>
          <w:proofErr w:type="spellEnd"/>
          <w:r w:rsidR="0082167D">
            <w:rPr>
              <w:rFonts w:cs="Times New Roman"/>
              <w:lang w:val="en-US"/>
            </w:rPr>
            <w:t xml:space="preserve">, </w:t>
          </w:r>
          <w:proofErr w:type="spellStart"/>
          <w:r w:rsidR="0082167D" w:rsidRPr="0082167D">
            <w:rPr>
              <w:rFonts w:cs="Times New Roman"/>
              <w:lang w:val="en-US"/>
            </w:rPr>
            <w:t>Farahbakhsh</w:t>
          </w:r>
          <w:proofErr w:type="spellEnd"/>
          <w:r w:rsidR="0082167D" w:rsidRPr="0082167D">
            <w:rPr>
              <w:rFonts w:cs="Times New Roman"/>
              <w:lang w:val="en-US"/>
            </w:rPr>
            <w:t xml:space="preserve"> &amp; </w:t>
          </w:r>
          <w:proofErr w:type="spellStart"/>
          <w:r w:rsidR="0082167D" w:rsidRPr="0082167D">
            <w:rPr>
              <w:rFonts w:cs="Times New Roman"/>
              <w:lang w:val="en-US"/>
            </w:rPr>
            <w:t>Crespi</w:t>
          </w:r>
          <w:proofErr w:type="spellEnd"/>
          <w:r w:rsidR="009F02F7" w:rsidRPr="002741FA">
            <w:rPr>
              <w:rFonts w:cs="Times New Roman"/>
              <w:lang w:val="en-US"/>
            </w:rPr>
            <w:t xml:space="preserve"> 2019)</w:t>
          </w:r>
          <w:r w:rsidR="009F02F7" w:rsidRPr="002741FA">
            <w:rPr>
              <w:rFonts w:cs="Times New Roman"/>
              <w:lang w:val="en-US"/>
            </w:rPr>
            <w:fldChar w:fldCharType="end"/>
          </w:r>
        </w:sdtContent>
      </w:sdt>
      <w:r w:rsidRPr="002741FA">
        <w:rPr>
          <w:rFonts w:cs="Times New Roman"/>
          <w:lang w:val="en-US"/>
        </w:rPr>
        <w:t xml:space="preserve">, sarcasm </w:t>
      </w:r>
      <w:sdt>
        <w:sdtPr>
          <w:rPr>
            <w:rFonts w:cs="Times New Roman"/>
            <w:lang w:val="en-US"/>
          </w:rPr>
          <w:alias w:val="To edit, see citavi.com/edit"/>
          <w:tag w:val="CitaviPlaceholder#34590f01-66e0-4203-b319-a2e1c81d832a"/>
          <w:id w:val="-848871302"/>
          <w:placeholder>
            <w:docPart w:val="DefaultPlaceholder_-1854013440"/>
          </w:placeholder>
        </w:sdtPr>
        <w:sdtEndPr/>
        <w:sdtContent>
          <w:r w:rsidR="009F02F7" w:rsidRPr="002741FA">
            <w:rPr>
              <w:rFonts w:cs="Times New Roman"/>
              <w:lang w:val="en-US"/>
            </w:rPr>
            <w:fldChar w:fldCharType="begin"/>
          </w:r>
          <w:r w:rsidR="009F02F7"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ZmJhMjBlLWQwZWItNDdhMy1hOTlmLWQ1N2NlMzBiMzM1ZSIsIlJhbmdlTGVuZ3RoIjoyMCwiUmVmZXJlbmNlSWQiOiIzNTVjZmM3Zi01ODhhLTQ3M2MtYmZlZC00MDFiMTAxYTNk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0lDQUNJVEU1MTIyMi4yMDIxLjk0MDQ1ODUiLCJVcmlTdHJpbmciOiJodHRwczovL2RvaS5vcmcvMTAuMTEwOS9JQ0FDSVRFNTEyMjIuMjAyMS45NDA0NTg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A4LTAxVDE3OjEwOjMwIiwiTW9kaWZpZWRCeSI6Il9DYXJpbmEgV2Vpbm1hbm4iLCJJZCI6IjdlYjBiODE5LTdmYWMtNGY2My1hNzIxLThhYjAxNmNhMmIwYyIsIk1vZGlmaWVkT24iOiIyMDI0LTA4LTAxVDE3OjEwOjM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pZWVleHBsb3JlLmllZWUub3JnL3hwbC9tb3N0UmVjZW50SXNzdWUuanNwP3B1bnVtYmVyPTk0MDQzNjYiLCJVcmlTdHJpbmciOiJodHRwczovL2llZWV4cGxvcmUuaWVlZS5vcmcveHBsL21vc3RSZWNlbnRJc3N1ZS5qc3A/cHVudW1iZXI9OTQwNDM2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wOS9JQ0FDSVRFNTEyMjIuMjAyMSIsIkVkaXRvcnMiOltdLCJFdmFsdWF0aW9uQ29tcGxleGl0eSI6MCwiRXZhbHVhdGlvblNvdXJjZVRleHRGb3JtYXQiOjAsIkdyb3VwcyI6W10sIkhhc0xhYmVsMSI6ZmFsc2UsIkhhc0xhYmVsMiI6ZmFsc2UsIklzYm4iOiI5NzgtMS03MjgxLTc3NDEtMCI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BQ0lURTUxMjIyLjIwMjEiLCJVcmlTdHJpbmciOiJodHRwczovL2RvaS5vcmcvMTAuMTEwOS9JQ0FDSVRFNTEyMjIuMjAy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}</w:instrText>
          </w:r>
          <w:r w:rsidR="009F02F7" w:rsidRPr="002741FA">
            <w:rPr>
              <w:rFonts w:cs="Times New Roman"/>
              <w:lang w:val="en-US"/>
            </w:rPr>
            <w:fldChar w:fldCharType="separate"/>
          </w:r>
          <w:r w:rsidR="009F02F7" w:rsidRPr="002741FA">
            <w:rPr>
              <w:rFonts w:cs="Times New Roman"/>
              <w:lang w:val="en-US"/>
            </w:rPr>
            <w:t>(Verma</w:t>
          </w:r>
          <w:r w:rsidR="00701E2C">
            <w:rPr>
              <w:rFonts w:cs="Times New Roman"/>
              <w:lang w:val="en-US"/>
            </w:rPr>
            <w:t xml:space="preserve">, </w:t>
          </w:r>
          <w:r w:rsidR="00701E2C" w:rsidRPr="00701E2C">
            <w:rPr>
              <w:rFonts w:cs="Times New Roman"/>
              <w:lang w:val="en-US"/>
            </w:rPr>
            <w:t>Shukla &amp; Shukla</w:t>
          </w:r>
          <w:r w:rsidR="009F02F7" w:rsidRPr="002741FA">
            <w:rPr>
              <w:rFonts w:cs="Times New Roman"/>
              <w:lang w:val="en-US"/>
            </w:rPr>
            <w:t xml:space="preserve"> 2021)</w:t>
          </w:r>
          <w:r w:rsidR="009F02F7" w:rsidRPr="002741FA">
            <w:rPr>
              <w:rFonts w:cs="Times New Roman"/>
              <w:lang w:val="en-US"/>
            </w:rPr>
            <w:fldChar w:fldCharType="end"/>
          </w:r>
          <w:r w:rsidR="000962AF">
            <w:rPr>
              <w:rFonts w:cs="Times New Roman"/>
              <w:lang w:val="en-US"/>
            </w:rPr>
            <w:t>,</w:t>
          </w:r>
        </w:sdtContent>
      </w:sdt>
      <w:r w:rsidRPr="002741FA">
        <w:rPr>
          <w:rFonts w:cs="Times New Roman"/>
          <w:lang w:val="en-US"/>
        </w:rPr>
        <w:t xml:space="preserve"> or cyberbullying </w:t>
      </w:r>
      <w:sdt>
        <w:sdtPr>
          <w:rPr>
            <w:rFonts w:cs="Times New Roman"/>
            <w:lang w:val="en-US"/>
          </w:rPr>
          <w:alias w:val="To edit, see citavi.com/edit"/>
          <w:tag w:val="CitaviPlaceholder#5f2e97bc-3946-48fe-b3f4-0090b45e5299"/>
          <w:id w:val="-1573191138"/>
          <w:placeholder>
            <w:docPart w:val="FC65EE97C4C86345969FFBE4E30B0B31"/>
          </w:placeholder>
        </w:sdtPr>
        <w:sdtEndPr/>
        <w:sdtContent>
          <w:r w:rsidRPr="002741FA">
            <w:rPr>
              <w:rFonts w:cs="Times New Roman"/>
              <w:lang w:val="en-US"/>
            </w:rPr>
            <w:fldChar w:fldCharType="begin"/>
          </w:r>
          <w:r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NGMzZDIzLTgxNzEtNDY2MC1iZTgwLTVlMmE4ZWY0ZDlhMiIsIlJhbmdlTGVuZ3RoIjoyOSwiUmVmZXJlbmNlSWQiOiIyMGZhMmQ3MC05ZjY3LTRkNjYtOTEzOC0xZjcwMDNkMjNl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ZS5nLiw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A5L0FDQ0VTUy4yMDE5LjI5MTgzNTQiLCJVcmlTdHJpbmciOiJodHRwczovL2RvaS5vcmcvMTAuMTEwOS9BQ0NFU1MuMjAxOS4yOTE4MzU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DkvZVNjaWVuY2UuMjAxOC4wMDA3MiIsIlVyaVN0cmluZyI6Imh0dHBzOi8vZG9pLm9yZy8xMC4xMTA5L2VTY2llbmNlLjIwMTguMDAwNz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1LTI5VDE5OjI1OjUzIiwiTW9kaWZpZWRCeSI6Il9DYXJpbmEgV2Vpbm1hbm4iLCJJZCI6IjVkOTg5ZGNlLTFkMTktNGIzZC05ZWI4LTkxZGU4OTM2MmYwYSIsIk1vZGlmaWVkT24iOiIyMDIzLTEwLTIzVDE0OjQ3OjI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HM6Ly9pZWVleHBsb3JlLmllZWUub3JnL2RvY3VtZW50Lzg1ODg2OTEvIiwiVXJpU3RyaW5nIjoiaHR0cHM6Ly9pZWVleHBsb3JlLmllZWUub3JnL2RvY3VtZW50Lzg1ODg2OTEv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NTExNy9DQ1IyMDIwLjEuMDA1LktBVEgiLCJVcmlTdHJpbmciOiJodHRwczovL2RvaS5vcmcvMTAuNTExNy9DQ1IyMDIwLjEuMDA1LktBVEg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}</w:instrText>
          </w:r>
          <w:r w:rsidRPr="002741FA">
            <w:rPr>
              <w:rFonts w:cs="Times New Roman"/>
              <w:lang w:val="en-US"/>
            </w:rPr>
            <w:fldChar w:fldCharType="separate"/>
          </w:r>
          <w:r w:rsidRPr="002741FA">
            <w:rPr>
              <w:rFonts w:cs="Times New Roman"/>
              <w:lang w:val="en-US"/>
            </w:rPr>
            <w:t>(Al-Garadi et al., 2019)</w:t>
          </w:r>
          <w:r w:rsidRPr="002741FA">
            <w:rPr>
              <w:rFonts w:cs="Times New Roman"/>
              <w:lang w:val="en-US"/>
            </w:rPr>
            <w:fldChar w:fldCharType="end"/>
          </w:r>
        </w:sdtContent>
      </w:sdt>
      <w:r w:rsidRPr="002741FA">
        <w:rPr>
          <w:rFonts w:cs="Times New Roman"/>
          <w:lang w:val="en-US"/>
        </w:rPr>
        <w:t xml:space="preserve"> are proposed. Some studies also combine the</w:t>
      </w:r>
      <w:r w:rsidR="009E0D4C" w:rsidRPr="002741FA">
        <w:rPr>
          <w:rFonts w:cs="Times New Roman"/>
          <w:lang w:val="en-US"/>
        </w:rPr>
        <w:t>se</w:t>
      </w:r>
      <w:r w:rsidRPr="002741FA">
        <w:rPr>
          <w:rFonts w:cs="Times New Roman"/>
          <w:lang w:val="en-US"/>
        </w:rPr>
        <w:t xml:space="preserve"> aspects and work toward a comprehensive detection of incivility </w:t>
      </w:r>
      <w:sdt>
        <w:sdtPr>
          <w:rPr>
            <w:rFonts w:cs="Times New Roman"/>
            <w:lang w:val="en-US"/>
          </w:rPr>
          <w:alias w:val="To edit, see citavi.com/edit"/>
          <w:tag w:val="CitaviPlaceholder#a4b1aefe-fcb2-4555-91eb-f33099953b4d"/>
          <w:id w:val="-1837843801"/>
          <w:placeholder>
            <w:docPart w:val="1230FEC068EAC04BAA11A6A613AC43A4"/>
          </w:placeholder>
        </w:sdtPr>
        <w:sdtEndPr/>
        <w:sdtContent>
          <w:r w:rsidRPr="002741FA">
            <w:rPr>
              <w:rFonts w:cs="Times New Roman"/>
              <w:lang w:val="en-US"/>
            </w:rPr>
            <w:fldChar w:fldCharType="begin"/>
          </w:r>
          <w:r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NGMzZDIzLTgxNzEtNDY2MC1iZTgwLTVlMmE4ZWY0ZDlhMiIsIlJhbmdlTGVuZ3RoIjoyOSwiUmVmZXJlbmNlSWQiOiIyMGZhMmQ3MC05ZjY3LTRkNjYtOTEzOC0xZjcwMDNkMjNl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ZS5nLiw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A5L0FDQ0VTUy4yMDE5LjI5MTgzNTQiLCJVcmlTdHJpbmciOiJodHRwczovL2RvaS5vcmcvMTAuMTEwOS9BQ0NFU1MuMjAxOS4yOTE4MzU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DkvZVNjaWVuY2UuMjAxOC4wMDA3MiIsIlVyaVN0cmluZyI6Imh0dHBzOi8vZG9pLm9yZy8xMC4xMTA5L2VTY2llbmNlLjIwMTguMDAwNz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1LTI5VDE5OjI1OjUzIiwiTW9kaWZpZWRCeSI6Il9DYXJpbmEgV2Vpbm1hbm4iLCJJZCI6IjVkOTg5ZGNlLTFkMTktNGIzZC05ZWI4LTkxZGU4OTM2MmYwYSIsIk1vZGlmaWVkT24iOiIyMDIzLTEwLTIzVDE0OjQ3OjI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HM6Ly9pZWVleHBsb3JlLmllZWUub3JnL2RvY3VtZW50Lzg1ODg2OTEvIiwiVXJpU3RyaW5nIjoiaHR0cHM6Ly9pZWVleHBsb3JlLmllZWUub3JnL2RvY3VtZW50Lzg1ODg2OTEv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NTExNy9DQ1IyMDIwLjEuMDA1LktBVEgiLCJVcmlTdHJpbmciOiJodHRwczovL2RvaS5vcmcvMTAuNTExNy9DQ1IyMDIwLjEuMDA1LktBVEg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}</w:instrText>
          </w:r>
          <w:r w:rsidRPr="002741FA">
            <w:rPr>
              <w:rFonts w:cs="Times New Roman"/>
              <w:lang w:val="en-US"/>
            </w:rPr>
            <w:fldChar w:fldCharType="separate"/>
          </w:r>
          <w:r w:rsidRPr="002741FA">
            <w:rPr>
              <w:rFonts w:cs="Times New Roman"/>
              <w:lang w:val="en-US"/>
            </w:rPr>
            <w:t>(Stoll</w:t>
          </w:r>
          <w:r w:rsidR="00701E2C">
            <w:rPr>
              <w:rFonts w:cs="Times New Roman"/>
              <w:lang w:val="en-US"/>
            </w:rPr>
            <w:t xml:space="preserve">, </w:t>
          </w:r>
          <w:proofErr w:type="spellStart"/>
          <w:r w:rsidR="00701E2C" w:rsidRPr="00701E2C">
            <w:rPr>
              <w:rFonts w:cs="Times New Roman"/>
              <w:lang w:val="en-US"/>
            </w:rPr>
            <w:t>Ziegele</w:t>
          </w:r>
          <w:proofErr w:type="spellEnd"/>
          <w:r w:rsidR="00701E2C" w:rsidRPr="00701E2C">
            <w:rPr>
              <w:rFonts w:cs="Times New Roman"/>
              <w:lang w:val="en-US"/>
            </w:rPr>
            <w:t xml:space="preserve"> &amp; Quiring</w:t>
          </w:r>
          <w:r w:rsidRPr="002741FA">
            <w:rPr>
              <w:rFonts w:cs="Times New Roman"/>
              <w:lang w:val="en-US"/>
            </w:rPr>
            <w:t xml:space="preserve"> 2020)</w:t>
          </w:r>
          <w:r w:rsidRPr="002741FA">
            <w:rPr>
              <w:rFonts w:cs="Times New Roman"/>
              <w:lang w:val="en-US"/>
            </w:rPr>
            <w:fldChar w:fldCharType="end"/>
          </w:r>
        </w:sdtContent>
      </w:sdt>
      <w:r w:rsidRPr="002741FA">
        <w:rPr>
          <w:rFonts w:cs="Times New Roman"/>
          <w:lang w:val="en-US"/>
        </w:rPr>
        <w:t>. Beside</w:t>
      </w:r>
      <w:r w:rsidR="004C7190" w:rsidRPr="002741FA">
        <w:rPr>
          <w:rFonts w:cs="Times New Roman"/>
          <w:lang w:val="en-US"/>
        </w:rPr>
        <w:t>s</w:t>
      </w:r>
      <w:r w:rsidRPr="002741FA">
        <w:rPr>
          <w:rFonts w:cs="Times New Roman"/>
          <w:lang w:val="en-US"/>
        </w:rPr>
        <w:t xml:space="preserve"> the </w:t>
      </w:r>
      <w:r w:rsidRPr="002741FA">
        <w:rPr>
          <w:rFonts w:cs="Times New Roman"/>
          <w:szCs w:val="24"/>
          <w:lang w:val="en-US"/>
        </w:rPr>
        <w:t>pure detection of incivility,</w:t>
      </w:r>
      <w:r w:rsidR="005824FE" w:rsidRPr="002741FA">
        <w:rPr>
          <w:rFonts w:cs="Times New Roman"/>
          <w:szCs w:val="24"/>
          <w:lang w:val="en-US"/>
        </w:rPr>
        <w:t xml:space="preserve"> </w:t>
      </w:r>
      <w:r w:rsidRPr="002741FA">
        <w:rPr>
          <w:rFonts w:cs="Times New Roman"/>
          <w:szCs w:val="24"/>
          <w:lang w:val="en-US"/>
        </w:rPr>
        <w:t xml:space="preserve">studies have also experimented with anticipating the occurrence of antisocial events </w:t>
      </w:r>
      <w:sdt>
        <w:sdtPr>
          <w:rPr>
            <w:rFonts w:cs="Times New Roman"/>
            <w:szCs w:val="24"/>
            <w:lang w:val="en-US"/>
          </w:rPr>
          <w:alias w:val="To edit, see citavi.com/edit"/>
          <w:tag w:val="CitaviPlaceholder#bc25f8f2-9b54-4284-a58e-ca5c1cc7f22a"/>
          <w:id w:val="-1906829289"/>
          <w:placeholder>
            <w:docPart w:val="DefaultPlaceholder_-1854013440"/>
          </w:placeholder>
        </w:sdtPr>
        <w:sdtEndPr/>
        <w:sdtContent>
          <w:r w:rsidR="009F02F7" w:rsidRPr="002741FA">
            <w:rPr>
              <w:rFonts w:cs="Times New Roman"/>
              <w:szCs w:val="24"/>
              <w:lang w:val="en-US"/>
            </w:rPr>
            <w:fldChar w:fldCharType="begin"/>
          </w:r>
          <w:r w:rsidR="009F02F7"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zkxMDczLTFjMGEtNDBiYi1iZDI0LTFmMzQ4YTRjZmMyYSIsIlJhbmdlTGVuZ3RoIjoyMCwiUmVmZXJlbmNlSWQiOiJhODQ5YWNiYS1jZmE0LTQ3MjEtYjFjNi04ZDA5NjAyNDNmM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yNzQ0NjciLCJVcmlTdHJpbmciOiJodHRwczovL2RvaS5vcmcvMTAuMTE0NS8zMjc0N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}</w:instrText>
          </w:r>
          <w:r w:rsidR="009F02F7" w:rsidRPr="002741FA">
            <w:rPr>
              <w:rFonts w:cs="Times New Roman"/>
              <w:szCs w:val="24"/>
              <w:lang w:val="en-US"/>
            </w:rPr>
            <w:fldChar w:fldCharType="separate"/>
          </w:r>
          <w:r w:rsidR="009F02F7" w:rsidRPr="002741FA">
            <w:rPr>
              <w:rFonts w:cs="Times New Roman"/>
              <w:szCs w:val="24"/>
              <w:lang w:val="en-US"/>
            </w:rPr>
            <w:t>(Zhang et al. 2018)</w:t>
          </w:r>
          <w:r w:rsidR="009F02F7" w:rsidRPr="002741FA">
            <w:rPr>
              <w:rFonts w:cs="Times New Roman"/>
              <w:szCs w:val="24"/>
              <w:lang w:val="en-US"/>
            </w:rPr>
            <w:fldChar w:fldCharType="end"/>
          </w:r>
        </w:sdtContent>
      </w:sdt>
      <w:r w:rsidRPr="002741FA">
        <w:rPr>
          <w:rFonts w:cs="Times New Roman"/>
          <w:szCs w:val="24"/>
          <w:lang w:val="en-US"/>
        </w:rPr>
        <w:t xml:space="preserve"> or automated counter-speech bots </w:t>
      </w:r>
      <w:sdt>
        <w:sdtPr>
          <w:rPr>
            <w:rFonts w:cs="Times New Roman"/>
            <w:szCs w:val="24"/>
            <w:lang w:val="en-US"/>
          </w:rPr>
          <w:alias w:val="To edit, see citavi.com/edit"/>
          <w:tag w:val="CitaviPlaceholder#b9672939-3901-4197-a88a-e81f910d961b"/>
          <w:id w:val="1918741208"/>
          <w:placeholder>
            <w:docPart w:val="99756AEAB40E9447A778A8E467F27225"/>
          </w:placeholder>
        </w:sdtPr>
        <w:sdtEndPr/>
        <w:sdtContent>
          <w:r w:rsidRPr="002741FA">
            <w:rPr>
              <w:rFonts w:cs="Times New Roman"/>
              <w:szCs w:val="24"/>
              <w:lang w:val="en-US"/>
            </w:rPr>
            <w:fldChar w:fldCharType="begin"/>
          </w:r>
          <w:r w:rsidRPr="002741FA">
            <w:rPr>
              <w:rFonts w:cs="Times New Roman"/>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DY4Yjk3LWRjZTktNDZiZi1hZDRmLTE2MjI0NzM4MWNmNyIsIlJhbmdlTGVuZ3RoIjoyNywiUmVmZXJlbmNlSWQiOiI4NTliZmQwZS0zYWMxLTRjODktODA0NC1mMDIxMDZjODBjO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ZS5nLiw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Y1OC0zNjU0MC0wXzIiLCJVcmlTdHJpbmciOiJodHRwczovL2RvaS5vcmcvMTAuMTAwNy85NzgtMy02NTgtMzY1NDAtMF8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cvOTc4LTMtNjU4LTM2NTQwLTAiLCJVcmlTdHJpbmciOiJodHRwczovL2RvaS5vcmcvMTAuMTAwNy85NzgtMy02NTgtMzY1NDAt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}</w:instrText>
          </w:r>
          <w:r w:rsidRPr="002741FA">
            <w:rPr>
              <w:rFonts w:cs="Times New Roman"/>
              <w:szCs w:val="24"/>
              <w:lang w:val="en-US"/>
            </w:rPr>
            <w:fldChar w:fldCharType="separate"/>
          </w:r>
          <w:r w:rsidRPr="002741FA">
            <w:rPr>
              <w:rFonts w:cs="Times New Roman"/>
              <w:szCs w:val="24"/>
              <w:lang w:val="en-US"/>
            </w:rPr>
            <w:t>(Clever</w:t>
          </w:r>
          <w:r w:rsidR="00432C22">
            <w:rPr>
              <w:rFonts w:cs="Times New Roman"/>
              <w:szCs w:val="24"/>
              <w:lang w:val="en-US"/>
            </w:rPr>
            <w:t xml:space="preserve">, </w:t>
          </w:r>
          <w:proofErr w:type="spellStart"/>
          <w:r w:rsidR="00432C22" w:rsidRPr="00432C22">
            <w:rPr>
              <w:rFonts w:cs="Times New Roman"/>
              <w:szCs w:val="24"/>
              <w:lang w:val="en-US"/>
            </w:rPr>
            <w:t>Klapproth</w:t>
          </w:r>
          <w:proofErr w:type="spellEnd"/>
          <w:r w:rsidR="00432C22" w:rsidRPr="00432C22">
            <w:rPr>
              <w:rFonts w:cs="Times New Roman"/>
              <w:szCs w:val="24"/>
              <w:lang w:val="en-US"/>
            </w:rPr>
            <w:t xml:space="preserve"> &amp; </w:t>
          </w:r>
          <w:proofErr w:type="spellStart"/>
          <w:r w:rsidR="00432C22" w:rsidRPr="00432C22">
            <w:rPr>
              <w:rFonts w:cs="Times New Roman"/>
              <w:szCs w:val="24"/>
              <w:lang w:val="en-US"/>
            </w:rPr>
            <w:t>Frischlich</w:t>
          </w:r>
          <w:proofErr w:type="spellEnd"/>
          <w:r w:rsidRPr="002741FA">
            <w:rPr>
              <w:rFonts w:cs="Times New Roman"/>
              <w:szCs w:val="24"/>
              <w:lang w:val="en-US"/>
            </w:rPr>
            <w:t xml:space="preserve"> 2022)</w:t>
          </w:r>
          <w:r w:rsidRPr="002741FA">
            <w:rPr>
              <w:rFonts w:cs="Times New Roman"/>
              <w:szCs w:val="24"/>
              <w:lang w:val="en-US"/>
            </w:rPr>
            <w:fldChar w:fldCharType="end"/>
          </w:r>
        </w:sdtContent>
      </w:sdt>
      <w:r w:rsidRPr="002741FA">
        <w:rPr>
          <w:rFonts w:cs="Times New Roman"/>
          <w:szCs w:val="24"/>
          <w:lang w:val="en-US"/>
        </w:rPr>
        <w:t xml:space="preserve">. Even though </w:t>
      </w:r>
      <w:r w:rsidRPr="002741FA">
        <w:rPr>
          <w:rFonts w:cs="Times New Roman"/>
          <w:lang w:val="en-US"/>
        </w:rPr>
        <w:t xml:space="preserve">studies target different forms of deviant communication, this strand of the literature has advanced significantly in </w:t>
      </w:r>
      <w:r w:rsidR="004C7190" w:rsidRPr="002741FA">
        <w:rPr>
          <w:rFonts w:cs="Times New Roman"/>
          <w:lang w:val="en-US"/>
        </w:rPr>
        <w:t>recent</w:t>
      </w:r>
      <w:r w:rsidRPr="002741FA">
        <w:rPr>
          <w:rFonts w:cs="Times New Roman"/>
          <w:lang w:val="en-US"/>
        </w:rPr>
        <w:t xml:space="preserve"> years and is already poised to contribute to more civil </w:t>
      </w:r>
      <w:r w:rsidR="001C5D05" w:rsidRPr="002741FA">
        <w:rPr>
          <w:rFonts w:cs="Times New Roman"/>
          <w:lang w:val="en-US"/>
        </w:rPr>
        <w:t xml:space="preserve">online </w:t>
      </w:r>
      <w:r w:rsidRPr="002741FA">
        <w:rPr>
          <w:rFonts w:cs="Times New Roman"/>
          <w:lang w:val="en-US"/>
        </w:rPr>
        <w:t>discussion</w:t>
      </w:r>
      <w:r w:rsidR="001C5D05" w:rsidRPr="002741FA">
        <w:rPr>
          <w:rFonts w:cs="Times New Roman"/>
          <w:lang w:val="en-US"/>
        </w:rPr>
        <w:t>s</w:t>
      </w:r>
      <w:r w:rsidRPr="002741FA">
        <w:rPr>
          <w:rFonts w:cs="Times New Roman"/>
          <w:lang w:val="en-US"/>
        </w:rPr>
        <w:t xml:space="preserve">. </w:t>
      </w:r>
    </w:p>
    <w:p w14:paraId="0F854BCB" w14:textId="2477FD02" w:rsidR="00326B2D" w:rsidRPr="002741FA" w:rsidRDefault="00326B2D" w:rsidP="00326B2D">
      <w:pPr>
        <w:spacing w:after="120"/>
        <w:ind w:firstLine="567"/>
        <w:rPr>
          <w:rFonts w:cs="Times New Roman"/>
          <w:lang w:val="en-US"/>
        </w:rPr>
      </w:pPr>
      <w:r w:rsidRPr="002741FA">
        <w:rPr>
          <w:rFonts w:cs="Times New Roman"/>
          <w:lang w:val="en-US"/>
        </w:rPr>
        <w:t xml:space="preserve">Compared to rationality and civility, the deliberative dimension of </w:t>
      </w:r>
      <w:r w:rsidRPr="002741FA">
        <w:rPr>
          <w:rFonts w:cs="Times New Roman"/>
          <w:i/>
          <w:iCs/>
          <w:lang w:val="en-US"/>
        </w:rPr>
        <w:t>reciprocity</w:t>
      </w:r>
      <w:r w:rsidRPr="002741FA">
        <w:rPr>
          <w:rFonts w:cs="Times New Roman"/>
          <w:lang w:val="en-US"/>
        </w:rPr>
        <w:t xml:space="preserve"> (15 articles) is much less targeted by the AI research reviewed. Nevertheless, some promising attempts can be identified.</w:t>
      </w:r>
      <w:r w:rsidRPr="002741FA">
        <w:rPr>
          <w:lang w:val="en-US"/>
        </w:rPr>
        <w:t xml:space="preserve"> </w:t>
      </w:r>
      <w:r w:rsidRPr="002741FA">
        <w:rPr>
          <w:rFonts w:cs="Times New Roman"/>
          <w:lang w:val="en-US"/>
        </w:rPr>
        <w:t xml:space="preserve">Beyond the automated analysis of whether a contribution references other users’ contributions </w:t>
      </w:r>
      <w:sdt>
        <w:sdtPr>
          <w:rPr>
            <w:rFonts w:cs="Times New Roman"/>
            <w:lang w:val="en-US"/>
          </w:rPr>
          <w:alias w:val="To edit, see citavi.com/edit"/>
          <w:tag w:val="CitaviPlaceholder#da3855b4-7be0-42e5-9380-e9ca2f09405b"/>
          <w:id w:val="-1604340400"/>
          <w:placeholder>
            <w:docPart w:val="DefaultPlaceholder_-1854013440"/>
          </w:placeholder>
        </w:sdtPr>
        <w:sdtEndPr/>
        <w:sdtContent>
          <w:r w:rsidR="009F02F7" w:rsidRPr="002741FA">
            <w:rPr>
              <w:rFonts w:cs="Times New Roman"/>
              <w:lang w:val="en-US"/>
            </w:rPr>
            <w:fldChar w:fldCharType="begin"/>
          </w:r>
          <w:r w:rsidR="009F02F7"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ODdlMzcxLWJiYTgtNDMyZC1iYzE0LWI2NDc1ZmI5ZmY1NSIsIlJhbmdlTGVuZ3RoIjoyMiwiUmVmZXJlbmNlSWQiOiJlNDU0OGQ1ZS1jOWY5LTQ4YzQtYWZlYy1lZmRjM2JiYTkyM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1dJLjIwMTguMDAtMzkiLCJVcmlTdHJpbmciOiJodHRwczovL2RvaS5vcmcvMTAuMTEwOS9XSS4yMDE4LjAwLTM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y0wNVQxMjo0Mjo0NyIsIk1vZGlmaWVkQnkiOiJfTWlyYSBXYXJuZSIsIklkIjoiYzM0Mjc0YWYtNGNiMi00OWNlLWEzOTctNGUzMGJmYTVhM2UzIiwiTW9kaWZpZWRPbiI6IjIwMjItMDctMDVUMTI6NDI6NDc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llZWV4cGxvcmUuaWVlZS5vcmcvZG9jdW1lbnQvODYwOTY0NC8iLCJVcmlTdHJpbmciOiJodHRwczovL2llZWV4cGxvcmUuaWVlZS5vcmcvZG9jdW1lbnQvODYwOTY0NC8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}</w:instrText>
          </w:r>
          <w:r w:rsidR="009F02F7" w:rsidRPr="002741FA">
            <w:rPr>
              <w:rFonts w:cs="Times New Roman"/>
              <w:lang w:val="en-US"/>
            </w:rPr>
            <w:fldChar w:fldCharType="separate"/>
          </w:r>
          <w:r w:rsidR="009F02F7" w:rsidRPr="002741FA">
            <w:rPr>
              <w:rFonts w:cs="Times New Roman"/>
              <w:lang w:val="en-US"/>
            </w:rPr>
            <w:t>(</w:t>
          </w:r>
          <w:proofErr w:type="spellStart"/>
          <w:r w:rsidR="009F02F7" w:rsidRPr="002741FA">
            <w:rPr>
              <w:rFonts w:cs="Times New Roman"/>
              <w:lang w:val="en-US"/>
            </w:rPr>
            <w:t>Morio</w:t>
          </w:r>
          <w:proofErr w:type="spellEnd"/>
          <w:r w:rsidR="009F02F7" w:rsidRPr="002741FA">
            <w:rPr>
              <w:rFonts w:cs="Times New Roman"/>
              <w:lang w:val="en-US"/>
            </w:rPr>
            <w:t xml:space="preserve"> &amp; Fujita 2018)</w:t>
          </w:r>
          <w:r w:rsidR="009F02F7" w:rsidRPr="002741FA">
            <w:rPr>
              <w:rFonts w:cs="Times New Roman"/>
              <w:lang w:val="en-US"/>
            </w:rPr>
            <w:fldChar w:fldCharType="end"/>
          </w:r>
        </w:sdtContent>
      </w:sdt>
      <w:r w:rsidRPr="002741FA">
        <w:rPr>
          <w:rFonts w:cs="Times New Roman"/>
          <w:lang w:val="en-US"/>
        </w:rPr>
        <w:t xml:space="preserve">, </w:t>
      </w:r>
      <w:r w:rsidRPr="002741FA">
        <w:rPr>
          <w:rFonts w:cs="Times New Roman"/>
          <w:szCs w:val="24"/>
          <w:lang w:val="en-US"/>
        </w:rPr>
        <w:t xml:space="preserve">AI approaches </w:t>
      </w:r>
      <w:r w:rsidR="004C7190" w:rsidRPr="002741FA">
        <w:rPr>
          <w:rFonts w:cs="Times New Roman"/>
          <w:szCs w:val="24"/>
          <w:lang w:val="en-US"/>
        </w:rPr>
        <w:t xml:space="preserve">are </w:t>
      </w:r>
      <w:r w:rsidRPr="002741FA">
        <w:rPr>
          <w:rFonts w:cs="Times New Roman"/>
          <w:szCs w:val="24"/>
          <w:lang w:val="en-US"/>
        </w:rPr>
        <w:t>being pursued</w:t>
      </w:r>
      <w:r w:rsidR="000962AF">
        <w:rPr>
          <w:rFonts w:cs="Times New Roman"/>
          <w:szCs w:val="24"/>
          <w:lang w:val="en-US"/>
        </w:rPr>
        <w:t>,</w:t>
      </w:r>
      <w:r w:rsidRPr="002741FA">
        <w:rPr>
          <w:rFonts w:cs="Times New Roman"/>
          <w:szCs w:val="24"/>
          <w:lang w:val="en-US"/>
        </w:rPr>
        <w:t xml:space="preserve"> which explore </w:t>
      </w:r>
      <w:r w:rsidR="004C7190" w:rsidRPr="002741FA">
        <w:rPr>
          <w:rFonts w:cs="Times New Roman"/>
          <w:szCs w:val="24"/>
          <w:lang w:val="en-US"/>
        </w:rPr>
        <w:t xml:space="preserve">the </w:t>
      </w:r>
      <w:r w:rsidRPr="002741FA">
        <w:rPr>
          <w:rFonts w:cs="Times New Roman"/>
          <w:szCs w:val="24"/>
          <w:lang w:val="en-US"/>
        </w:rPr>
        <w:t xml:space="preserve">potentials of </w:t>
      </w:r>
      <w:r w:rsidRPr="002741FA">
        <w:rPr>
          <w:rFonts w:cs="Times New Roman"/>
          <w:lang w:val="en-US"/>
        </w:rPr>
        <w:t xml:space="preserve">bots or artificial moderators that encourage reference to other participants to increase reciprocity in online forums </w:t>
      </w:r>
      <w:sdt>
        <w:sdtPr>
          <w:rPr>
            <w:rFonts w:cs="Times New Roman"/>
            <w:lang w:val="en-US"/>
          </w:rPr>
          <w:alias w:val="To edit, see citavi.com/edit"/>
          <w:tag w:val="CitaviPlaceholder#4903ffa7-24ad-4e70-be88-9aa4b15cef58"/>
          <w:id w:val="2046563966"/>
          <w:placeholder>
            <w:docPart w:val="99756AEAB40E9447A778A8E467F27225"/>
          </w:placeholder>
        </w:sdtPr>
        <w:sdtEndPr/>
        <w:sdtContent>
          <w:r w:rsidRPr="002741FA">
            <w:rPr>
              <w:rFonts w:cs="Times New Roman"/>
              <w:lang w:val="en-US"/>
            </w:rPr>
            <w:fldChar w:fldCharType="begin"/>
          </w:r>
          <w:r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TJhZTI2LTNiMjAtNDQ0NS04N2M1LTc5NzM5YTQyMmUwZiIsIlJhbmdlTGVuZ3RoIjoyMywiUmVmZXJlbmNlSWQiOiI1YjM5YzBhOC00ZTc2LTQ5NDUtOTE4MS04YjYzYmYyNTU5Z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ZS5nLiw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3MjYtMDIxLTA5NzY1LTgiLCJVcmlTdHJpbmciOiJodHRwczovL2RvaS5vcmcvMTAuMTAwNy9zMTA3MjYtMDIxLTA5NzY1LT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ODAvMTkzMzE2ODEuMjAxMi42MzU5NzEiLCJVcmlTdHJpbmciOiJodHRwczovL2RvaS5vcmcvMTAuMTA4MC8xOTMzMTY4MS4yMDEyLjYzNTk3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4MC8xOTMzMTY4MS4yMDE3LjEzMzgxNzUiLCJVcmlTdHJpbmciOiJodHRwczovL2RvaS5vcmcvMTAuMTA4MC8xOTMzMTY4MS4yMDE3LjEzMzgxNz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}</w:instrText>
          </w:r>
          <w:r w:rsidRPr="002741FA">
            <w:rPr>
              <w:rFonts w:cs="Times New Roman"/>
              <w:lang w:val="en-US"/>
            </w:rPr>
            <w:fldChar w:fldCharType="separate"/>
          </w:r>
          <w:r w:rsidRPr="002741FA">
            <w:rPr>
              <w:rFonts w:cs="Times New Roman"/>
              <w:lang w:val="en-US"/>
            </w:rPr>
            <w:t xml:space="preserve">(Wyss &amp; </w:t>
          </w:r>
          <w:proofErr w:type="spellStart"/>
          <w:r w:rsidRPr="002741FA">
            <w:rPr>
              <w:rFonts w:cs="Times New Roman"/>
              <w:lang w:val="en-US"/>
            </w:rPr>
            <w:t>Beste</w:t>
          </w:r>
          <w:proofErr w:type="spellEnd"/>
          <w:r w:rsidRPr="002741FA">
            <w:rPr>
              <w:rFonts w:cs="Times New Roman"/>
              <w:lang w:val="en-US"/>
            </w:rPr>
            <w:t xml:space="preserve"> 2017)</w:t>
          </w:r>
          <w:r w:rsidRPr="002741FA">
            <w:rPr>
              <w:rFonts w:cs="Times New Roman"/>
              <w:lang w:val="en-US"/>
            </w:rPr>
            <w:fldChar w:fldCharType="end"/>
          </w:r>
        </w:sdtContent>
      </w:sdt>
      <w:r w:rsidRPr="002741FA">
        <w:rPr>
          <w:rFonts w:cs="Times New Roman"/>
          <w:lang w:val="en-US"/>
        </w:rPr>
        <w:t xml:space="preserve">. Other studies have successfully confronted participants with contrary arguments that were algorithmically curated </w:t>
      </w:r>
      <w:r w:rsidR="000962AF">
        <w:rPr>
          <w:rFonts w:cs="Times New Roman"/>
          <w:lang w:val="en-US"/>
        </w:rPr>
        <w:t>to</w:t>
      </w:r>
      <w:r w:rsidRPr="002741FA">
        <w:rPr>
          <w:rFonts w:cs="Times New Roman"/>
          <w:lang w:val="en-US"/>
        </w:rPr>
        <w:t xml:space="preserve"> encourage greater responsiveness </w:t>
      </w:r>
      <w:sdt>
        <w:sdtPr>
          <w:rPr>
            <w:rFonts w:cs="Times New Roman"/>
            <w:lang w:val="en-US"/>
          </w:rPr>
          <w:alias w:val="To edit, see citavi.com/edit"/>
          <w:tag w:val="CitaviPlaceholder#3a2084c9-8901-47a7-8bac-374c006fdcbc"/>
          <w:id w:val="566234505"/>
          <w:placeholder>
            <w:docPart w:val="99756AEAB40E9447A778A8E467F27225"/>
          </w:placeholder>
        </w:sdtPr>
        <w:sdtEndPr/>
        <w:sdtContent>
          <w:r w:rsidRPr="002741FA">
            <w:rPr>
              <w:rFonts w:cs="Times New Roman"/>
              <w:lang w:val="en-US"/>
            </w:rPr>
            <w:fldChar w:fldCharType="begin"/>
          </w:r>
          <w:r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nM+T21pdDwvbnM+XHJcbiAgPG9zPjMyNTwvb3M+XHJcbiAgPHBzPjMyNTwvcHM+XHJcbjwvc3A+XHJcbjxlcD5cclxuICA8bnM+T21pdDwvbnM+XHJcbiAgPG9zPjMzNjwvb3M+XHJcbiAgPHBzPjMzNjwvcHM+XHJcbjwvZXA+XHJcbjxvcz4zMjUtMzM2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c2VhcmNoLmVic2NvaG9zdC5jb20vbG9naW4uYXNweD9kaXJlY3Q9dHJ1ZSZzY29wZT1zaXRlJmRiPW5sZWJrJmRiPW5sYWJrJkFOPTE5MDk5OTgiLCJVcmlTdHJpbmciOiJodHRwczovL3NlYXJjaC5lYnNjb2hvc3QuY29tL2xvZ2luLmFzcHg/ZGlyZWN0PXRydWUmc2NvcGU9c2l0ZSZkYj1ubGViayZkYj1ubGFiayZBTj0xOTA5OTk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XJhIFdhcm5lIiwiQ3JlYXRlZE9uIjoiMjAyMi0wMi0xNlQxNjo1NjoxMiIsIk1vZGlmaWVkQnkiOiJfTWlyYSBXYXJuZSIsIklkIjoiNzAzZmNjNDMtZDE1OS00YzJkLWE2NzQtYjM2MmJkZTJjOGZlIiwiTW9kaWZpZWRPbiI6IjIwMjItMDItMTZUMTY6NTY6MTI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pibWF0aC5vcmcvP3E9YW46MTQwNC42ODAxMyIsIlVyaVN0cmluZyI6Imh0dHBzOi8vemJtYXRoLm9yZy8/cT1hbjoxNDA0LjY4MDE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}</w:instrText>
          </w:r>
          <w:r w:rsidRPr="002741FA">
            <w:rPr>
              <w:rFonts w:cs="Times New Roman"/>
              <w:lang w:val="en-US"/>
            </w:rPr>
            <w:fldChar w:fldCharType="separate"/>
          </w:r>
          <w:r w:rsidRPr="002741FA">
            <w:rPr>
              <w:rFonts w:cs="Times New Roman"/>
              <w:lang w:val="en-US"/>
            </w:rPr>
            <w:t>(</w:t>
          </w:r>
          <w:proofErr w:type="spellStart"/>
          <w:r w:rsidRPr="002741FA">
            <w:rPr>
              <w:rFonts w:cs="Times New Roman"/>
              <w:lang w:val="en-US"/>
            </w:rPr>
            <w:t>Krauthoff</w:t>
          </w:r>
          <w:proofErr w:type="spellEnd"/>
          <w:r w:rsidRPr="002741FA">
            <w:rPr>
              <w:rFonts w:cs="Times New Roman"/>
              <w:lang w:val="en-US"/>
            </w:rPr>
            <w:t xml:space="preserve"> et al. 2018)</w:t>
          </w:r>
          <w:r w:rsidRPr="002741FA">
            <w:rPr>
              <w:rFonts w:cs="Times New Roman"/>
              <w:lang w:val="en-US"/>
            </w:rPr>
            <w:fldChar w:fldCharType="end"/>
          </w:r>
        </w:sdtContent>
      </w:sdt>
      <w:r w:rsidRPr="002741FA">
        <w:rPr>
          <w:rFonts w:cs="Times New Roman"/>
          <w:lang w:val="en-US"/>
        </w:rPr>
        <w:t>.</w:t>
      </w:r>
    </w:p>
    <w:p w14:paraId="07B967E4" w14:textId="32378981" w:rsidR="00326B2D" w:rsidRPr="002741FA" w:rsidRDefault="00326B2D" w:rsidP="00326B2D">
      <w:pPr>
        <w:spacing w:after="120"/>
        <w:ind w:firstLine="567"/>
        <w:rPr>
          <w:rFonts w:cs="Times New Roman"/>
          <w:lang w:val="en-US"/>
        </w:rPr>
      </w:pPr>
      <w:r w:rsidRPr="002741FA">
        <w:rPr>
          <w:rFonts w:cs="Times New Roman"/>
          <w:lang w:val="en-US"/>
        </w:rPr>
        <w:t xml:space="preserve">The deliberative dimension of </w:t>
      </w:r>
      <w:r w:rsidRPr="002741FA">
        <w:rPr>
          <w:rFonts w:cs="Times New Roman"/>
          <w:i/>
          <w:iCs/>
          <w:lang w:val="en-US"/>
        </w:rPr>
        <w:t>equality</w:t>
      </w:r>
      <w:r w:rsidRPr="002741FA">
        <w:rPr>
          <w:rFonts w:cs="Times New Roman"/>
          <w:lang w:val="en-US"/>
        </w:rPr>
        <w:t xml:space="preserve"> (</w:t>
      </w:r>
      <w:r w:rsidR="000962AF">
        <w:rPr>
          <w:rFonts w:cs="Times New Roman"/>
          <w:lang w:val="en-US"/>
        </w:rPr>
        <w:t>nine</w:t>
      </w:r>
      <w:r w:rsidR="000962AF" w:rsidRPr="002741FA">
        <w:rPr>
          <w:rFonts w:cs="Times New Roman"/>
          <w:lang w:val="en-US"/>
        </w:rPr>
        <w:t xml:space="preserve"> </w:t>
      </w:r>
      <w:r w:rsidRPr="002741FA">
        <w:rPr>
          <w:rFonts w:cs="Times New Roman"/>
          <w:lang w:val="en-US"/>
        </w:rPr>
        <w:t>articles) is the least addressed by the reviewed research. We can therefore only mention individual works that aim to increase equal and balanced participation in the discourse, for example</w:t>
      </w:r>
      <w:r w:rsidR="00F606D4">
        <w:rPr>
          <w:rFonts w:cs="Times New Roman"/>
          <w:lang w:val="en-US"/>
        </w:rPr>
        <w:t>,</w:t>
      </w:r>
      <w:r w:rsidRPr="002741FA">
        <w:rPr>
          <w:rFonts w:cs="Times New Roman"/>
          <w:lang w:val="en-US"/>
        </w:rPr>
        <w:t xml:space="preserve"> through automated moderation bots that encourage participation </w:t>
      </w:r>
      <w:sdt>
        <w:sdtPr>
          <w:rPr>
            <w:rFonts w:cs="Times New Roman"/>
            <w:lang w:val="en-US"/>
          </w:rPr>
          <w:alias w:val="To edit, see citavi.com/edit"/>
          <w:tag w:val="CitaviPlaceholder#c1e008dc-156c-4455-946e-543d5850d039"/>
          <w:id w:val="-1966350825"/>
          <w:placeholder>
            <w:docPart w:val="99756AEAB40E9447A778A8E467F27225"/>
          </w:placeholder>
        </w:sdtPr>
        <w:sdtEndPr/>
        <w:sdtContent>
          <w:r w:rsidRPr="002741FA">
            <w:rPr>
              <w:rFonts w:cs="Times New Roman"/>
              <w:lang w:val="en-US"/>
            </w:rPr>
            <w:fldChar w:fldCharType="begin"/>
          </w:r>
          <w:r w:rsidR="009F02F7"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2Y0MDM1LTg2NGUtNDAxZi1iODE5LTBiNzc1ZGIwMTA1OSIsIlJhbmdlTGVuZ3RoIjoyMSwiUmVmZXJlbmNlSWQiOiIzNWE3NmM5My00YjBhLTRiOWYtYWY3OS01OTQ2MTk3MzQ1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M0NDkxN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Q1LzM0NDkxNjEiLCJVcmlTdHJpbmciOiJodHRwczovL2RvaS5vcmcvMTAuMTE0NS8zNDQ5MT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}</w:instrText>
          </w:r>
          <w:r w:rsidRPr="002741FA">
            <w:rPr>
              <w:rFonts w:cs="Times New Roman"/>
              <w:lang w:val="en-US"/>
            </w:rPr>
            <w:fldChar w:fldCharType="separate"/>
          </w:r>
          <w:r w:rsidR="009F02F7" w:rsidRPr="002741FA">
            <w:rPr>
              <w:rFonts w:cs="Times New Roman"/>
              <w:lang w:val="en-US"/>
            </w:rPr>
            <w:t>(Kim et al. 2021)</w:t>
          </w:r>
          <w:r w:rsidRPr="002741FA">
            <w:rPr>
              <w:rFonts w:cs="Times New Roman"/>
              <w:lang w:val="en-US"/>
            </w:rPr>
            <w:fldChar w:fldCharType="end"/>
          </w:r>
        </w:sdtContent>
      </w:sdt>
      <w:r w:rsidRPr="002741FA">
        <w:rPr>
          <w:rFonts w:cs="Times New Roman"/>
          <w:lang w:val="en-US"/>
        </w:rPr>
        <w:t xml:space="preserve">. Another approach is the automated recognition of roles in the discussion, in particular the distinction between active and passive participants </w:t>
      </w:r>
      <w:sdt>
        <w:sdtPr>
          <w:rPr>
            <w:rFonts w:cs="Times New Roman"/>
            <w:lang w:val="en-US"/>
          </w:rPr>
          <w:alias w:val="To edit, see citavi.com/edit"/>
          <w:tag w:val="CitaviPlaceholder#1270855f-9b61-43aa-9515-b3a8abd27f5b"/>
          <w:id w:val="2100746416"/>
          <w:placeholder>
            <w:docPart w:val="99756AEAB40E9447A778A8E467F27225"/>
          </w:placeholder>
        </w:sdtPr>
        <w:sdtEndPr/>
        <w:sdtContent>
          <w:r w:rsidRPr="002741FA">
            <w:rPr>
              <w:rFonts w:cs="Times New Roman"/>
              <w:lang w:val="en-US"/>
            </w:rPr>
            <w:fldChar w:fldCharType="begin"/>
          </w:r>
          <w:r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GE5OGU5LTE3YjMtNGQ0MC05ODEwLTMwODE5ZTk0Y2FmNSIsIlJhbmdlTGVuZ3RoIjoyNSwiUmVmZXJlbmNlSWQiOiJjYWY2NTBiNy04NGI0LTQ0MTAtYTY2Yi0yMzc3N2UyZGI5N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zNzg5MzYiLCJVcmlTdHJpbmciOiJodHRwczovL2RsLmFjbS5vcmcvZG9pL3Byb2NlZWRpbmdzLzEwLjExNDUvMzM3ODkz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aXJhIFdhcm5lIiwiQ3JlYXRlZE9uIjoiMjAyMi0wNy0yMVQxNTo1OTo0MCIsIk1vZGlmaWVkQnkiOiJfTWlyYSBXYXJuZSIsIklkIjoiMDJhNDkwNGUtNzc2ZC00MjQ0LWI4MDktMjdiYWZhOWIzNzJmIiwiTW9kaWZpZWRPbiI6IjIwMjItMDctMjFUMTU6NTk6ND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1LzMzNzg5MzYuMzM3ODk3MyIsIlVyaVN0cmluZyI6Imh0dHBzOi8vZG9pLm9yZy8xMC4xMTQ1LzMzNzg5MzYuMzM3ODk3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M3ODkzNiIsIkVkaXRvcnMiOltdLCJFdmFsdWF0aW9uQ29tcGxleGl0eSI6MCwiRXZhbHVhdGlvblNvdXJjZVRleHRGb3JtYXQiOjAsIkdyb3VwcyI6W10sIkhhc0xhYmVsMSI6ZmFsc2UsIkhhc0xhYmVsMiI6ZmFsc2UsIklzYm4iOiI5NzgxNDUwMzc2OTA3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0NS8zMzc4OTM2IiwiVXJpU3RyaW5nIjoiaHR0cHM6Ly9kb2kub3JnLzEwLjExNDUvMzM3ODkz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}</w:instrText>
          </w:r>
          <w:r w:rsidRPr="002741FA">
            <w:rPr>
              <w:rFonts w:cs="Times New Roman"/>
              <w:lang w:val="en-US"/>
            </w:rPr>
            <w:fldChar w:fldCharType="separate"/>
          </w:r>
          <w:r w:rsidRPr="002741FA">
            <w:rPr>
              <w:rFonts w:cs="Times New Roman"/>
              <w:lang w:val="en-US"/>
            </w:rPr>
            <w:t>(</w:t>
          </w:r>
          <w:proofErr w:type="spellStart"/>
          <w:r w:rsidRPr="002741FA">
            <w:rPr>
              <w:rFonts w:cs="Times New Roman"/>
              <w:lang w:val="en-US"/>
            </w:rPr>
            <w:t>Wijenayake</w:t>
          </w:r>
          <w:proofErr w:type="spellEnd"/>
          <w:r w:rsidRPr="002741FA">
            <w:rPr>
              <w:rFonts w:cs="Times New Roman"/>
              <w:lang w:val="en-US"/>
            </w:rPr>
            <w:t xml:space="preserve"> et al. 2020)</w:t>
          </w:r>
          <w:r w:rsidRPr="002741FA">
            <w:rPr>
              <w:rFonts w:cs="Times New Roman"/>
              <w:lang w:val="en-US"/>
            </w:rPr>
            <w:fldChar w:fldCharType="end"/>
          </w:r>
        </w:sdtContent>
      </w:sdt>
      <w:r w:rsidRPr="002741FA">
        <w:rPr>
          <w:rFonts w:cs="Times New Roman"/>
          <w:lang w:val="en-US"/>
        </w:rPr>
        <w:t>.</w:t>
      </w:r>
    </w:p>
    <w:p w14:paraId="6ED351B1" w14:textId="66823EFB" w:rsidR="00326B2D" w:rsidRPr="002741FA" w:rsidRDefault="00326B2D" w:rsidP="00326B2D">
      <w:pPr>
        <w:spacing w:after="120"/>
        <w:ind w:firstLine="567"/>
        <w:rPr>
          <w:lang w:val="en-GB"/>
        </w:rPr>
      </w:pPr>
      <w:r w:rsidRPr="002741FA">
        <w:rPr>
          <w:rFonts w:cs="Times New Roman"/>
          <w:lang w:val="en-US"/>
        </w:rPr>
        <w:t xml:space="preserve">Articles that we were not able to allocate within the framework (27 articles) and </w:t>
      </w:r>
      <w:r w:rsidR="004C7190" w:rsidRPr="002741FA">
        <w:rPr>
          <w:rFonts w:cs="Times New Roman"/>
          <w:lang w:val="en-US"/>
        </w:rPr>
        <w:t xml:space="preserve">are </w:t>
      </w:r>
      <w:r w:rsidRPr="002741FA">
        <w:rPr>
          <w:rFonts w:cs="Times New Roman"/>
          <w:lang w:val="en-US"/>
        </w:rPr>
        <w:t xml:space="preserve">therefore subsumed under </w:t>
      </w:r>
      <w:r w:rsidR="00200078">
        <w:rPr>
          <w:rFonts w:cs="Times New Roman"/>
          <w:lang w:val="en-US"/>
        </w:rPr>
        <w:t>‘</w:t>
      </w:r>
      <w:r w:rsidRPr="002741FA">
        <w:rPr>
          <w:rFonts w:cs="Times New Roman"/>
          <w:lang w:val="en-US"/>
        </w:rPr>
        <w:t>other</w:t>
      </w:r>
      <w:r w:rsidR="00200078">
        <w:rPr>
          <w:rFonts w:cs="Times New Roman"/>
          <w:lang w:val="en-US"/>
        </w:rPr>
        <w:t>’</w:t>
      </w:r>
      <w:r w:rsidRPr="002741FA">
        <w:rPr>
          <w:rFonts w:cs="Times New Roman"/>
          <w:lang w:val="en-US"/>
        </w:rPr>
        <w:t xml:space="preserve">, for example, deal with the detection of social bots </w:t>
      </w:r>
      <w:sdt>
        <w:sdtPr>
          <w:rPr>
            <w:rFonts w:cs="Times New Roman"/>
            <w:lang w:val="en-US"/>
          </w:rPr>
          <w:alias w:val="To edit, see citavi.com/edit"/>
          <w:tag w:val="CitaviPlaceholder#7f89199f-7b0c-4c58-ad45-8949b38f69af"/>
          <w:id w:val="2010866851"/>
          <w:placeholder>
            <w:docPart w:val="DefaultPlaceholder_-1854013440"/>
          </w:placeholder>
        </w:sdtPr>
        <w:sdtEndPr/>
        <w:sdtContent>
          <w:r w:rsidR="008700CC" w:rsidRPr="002741FA">
            <w:rPr>
              <w:rFonts w:cs="Times New Roman"/>
              <w:lang w:val="en-US"/>
            </w:rPr>
            <w:fldChar w:fldCharType="begin"/>
          </w:r>
          <w:r w:rsidR="008700CC"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zU2ODk1LTMwNzUtNDk4Ni1hOGFlLTM2ZGI1MjIzYTA3NCIsIlJhbmdlU3RhcnQiOjIyLCJSYW5nZUxlbmd0aCI6MjIsIlJlZmVyZW5jZUlkIjoiZGY0NjIxNTMtMWQ5Ny00ZjBhLTg0NDMtMmI5MDUzNjBjM2J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yMDUzOTUxNzIxMTAzMzU2NiIsIlVyaVN0cmluZyI6Imh0dHBzOi8vZG9pLm9yZy8xMC4xMTc3LzIwNTM5NTE3MjExMDMzNTY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E3MDguMDI3NjN2MiIsIlVyaVN0cmluZyI6Imh0dHA6Ly9hcnhpdi5vcmcvcGRmLzE3MDguMDI3NjN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yYSBXYXJuZSIsIkNyZWF0ZWRPbiI6IjIwMjItMDYtMDZUMTM6NDU6NTciLCJNb2RpZmllZEJ5IjoiX01pcmEgV2FybmUiLCJJZCI6ImI5OGViMWYyLTUzM2ItNDFlMC04NzllLTQzNGJiYjIxZWQzMyIsIk1vZGlmaWVkT24iOiIyMDIyLTA2LTA2VDEzOjQ1OjU3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cwOC4wMjc2M3YyIiwiVXJpU3RyaW5nIjoiaHR0cHM6Ly9hcnhpdi5vcmcvcGRmLzE3MDguMDI3NjN2Mi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1pcmEgV2FybmUiLCJDcmVhdGVkT24iOiIyMDIyLTA2LTA2VDEzOjQ1OjU3IiwiTW9kaWZpZWRCeSI6Il9NaXJhIFdhcm5lIiwiSWQiOiJjYjRiMmU0Ny1mMWExLTQ0YjktOTMzMy04MTg4MmZhNTFhNzQiLCJNb2RpZmllZE9uIjoiMjAyMi0wNi0wNlQxMzo0NTo1Ny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hcnhpdi5vcmcvYWJzLzE3MDguMDI3NjN2MiIsIlVyaVN0cmluZyI6Imh0dHA6Ly9hcnhpdi5vcmcvYWJzLzE3MDguMDI3NjN2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YzPC9uPlxyXG4gIDxpbj50cnVlPC9pbj5cclxuICA8b3M+NDYzPC9vcz5cclxuICA8cHM+NDYzPC9wcz5cclxuPC9zcD5cclxuPGVwPlxyXG4gIDxuPjQ3Mjwvbj5cclxuICA8aW4+dHJ1ZTwvaW4+XHJcbiAgPG9zPjQ3Mjwvb3M+XHJcbiAgPHBzPjQ3MjwvcHM+XHJcbjwvZXA+XHJcbjxvcz40NjMtNDcyPC9vcz4iLCJQYXJlbnRSZWZlcmVuY2UiOnsiJGlkIjoiNDE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}</w:instrText>
          </w:r>
          <w:r w:rsidR="008700CC" w:rsidRPr="002741FA">
            <w:rPr>
              <w:rFonts w:cs="Times New Roman"/>
              <w:lang w:val="en-US"/>
            </w:rPr>
            <w:fldChar w:fldCharType="separate"/>
          </w:r>
          <w:r w:rsidR="000E1249" w:rsidRPr="002741FA">
            <w:rPr>
              <w:rFonts w:cs="Times New Roman"/>
              <w:lang w:val="en-US"/>
            </w:rPr>
            <w:t>(</w:t>
          </w:r>
          <w:r w:rsidR="008700CC" w:rsidRPr="002741FA">
            <w:rPr>
              <w:rFonts w:cs="Times New Roman"/>
              <w:lang w:val="en-US"/>
            </w:rPr>
            <w:t>Martini et al. 2021)</w:t>
          </w:r>
          <w:r w:rsidR="008700CC" w:rsidRPr="002741FA">
            <w:rPr>
              <w:rFonts w:cs="Times New Roman"/>
              <w:lang w:val="en-US"/>
            </w:rPr>
            <w:fldChar w:fldCharType="end"/>
          </w:r>
        </w:sdtContent>
      </w:sdt>
      <w:r w:rsidRPr="002741FA">
        <w:rPr>
          <w:rFonts w:cs="Times New Roman"/>
          <w:lang w:val="en-US"/>
        </w:rPr>
        <w:t xml:space="preserve">, misinformation </w:t>
      </w:r>
      <w:sdt>
        <w:sdtPr>
          <w:rPr>
            <w:rFonts w:cs="Times New Roman"/>
            <w:lang w:val="en-US"/>
          </w:rPr>
          <w:alias w:val="To edit, see citavi.com/edit"/>
          <w:tag w:val="CitaviPlaceholder#9186f6af-8b66-443f-bc15-fe38a6433264"/>
          <w:id w:val="608862604"/>
          <w:placeholder>
            <w:docPart w:val="DefaultPlaceholder_-1854013440"/>
          </w:placeholder>
        </w:sdtPr>
        <w:sdtEndPr/>
        <w:sdtContent>
          <w:r w:rsidR="008700CC" w:rsidRPr="002741FA">
            <w:rPr>
              <w:rFonts w:cs="Times New Roman"/>
              <w:lang w:val="en-US"/>
            </w:rPr>
            <w:fldChar w:fldCharType="begin"/>
          </w:r>
          <w:r w:rsidR="008700CC"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NzhiNjQ0LWY4OTgtNDNlMi1hODg1LWNhYzcwN2Q0YWQyZiIsIlJhbmdlTGVuZ3RoIjoyMiwiUmVmZXJlbmNlSWQiOiIwNWM4ZmJmOC0yYjc5LTRhZTEtODBhNS1kMDNiZDZlNDFiN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0ODU1MC9BUlhJVi4yMTAzLjAwMjQyIiwiVXJpU3RyaW5nIjoiaHR0cHM6Ly9kb2kub3JnLzEwLjQ4NTUwL2FyWGl2LjIxMDMuMDAyND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S2F0YXJpbmEiLCJMYXN0TmFtZSI6IktlcnR5c292YSIsIlByb3RlY3RlZCI6ZmFsc2UsIlNleCI6MSwiQ3JlYXRlZEJ5IjoiX01pcmEgV2FybmUiLCJDcmVhdGVkT24iOiIyMDIyLTA2LTE0VDEwOjA5OjE4IiwiTW9kaWZpZWRCeSI6Il9NaXJhIFdhcm5lIiwiSWQiOiJjNGVkNGFlYy1jNzliLTQwODctYTE1MS03NDI3MzMyMWRjNGIiLCJNb2RpZmllZE9uIjoiMjAyMi0wNi0xNFQxMDowOToxOCIsIlByb2plY3QiOnsiJHJlZiI6IjgifX1dLCJDaXRhdGlvbktleVVwZGF0ZVR5cGUiOjAsIkNvbGxhYm9yYXRvcnMiOltdLCJEb2kiOiIxMC4xMTYzLzE4NzUwMjMwLTAyOTAxMDA1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2My8xODc1MDIzMC0wMjkwMTAwNSIsIlVyaVN0cmluZyI6Imh0dHBzOi8vZG9pLm9yZy8xMC4xMTYzLzE4NzUwMjMwLTAyOTAxMDA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}</w:instrText>
          </w:r>
          <w:r w:rsidR="008700CC" w:rsidRPr="002741FA">
            <w:rPr>
              <w:rFonts w:cs="Times New Roman"/>
              <w:lang w:val="en-US"/>
            </w:rPr>
            <w:fldChar w:fldCharType="separate"/>
          </w:r>
          <w:r w:rsidR="008700CC" w:rsidRPr="002741FA">
            <w:rPr>
              <w:rFonts w:cs="Times New Roman"/>
              <w:lang w:val="en-US"/>
            </w:rPr>
            <w:t>(</w:t>
          </w:r>
          <w:proofErr w:type="spellStart"/>
          <w:r w:rsidR="008700CC" w:rsidRPr="002741FA">
            <w:rPr>
              <w:rFonts w:cs="Times New Roman"/>
              <w:lang w:val="en-US"/>
            </w:rPr>
            <w:t>Hardalov</w:t>
          </w:r>
          <w:proofErr w:type="spellEnd"/>
          <w:r w:rsidR="008700CC" w:rsidRPr="002741FA">
            <w:rPr>
              <w:rFonts w:cs="Times New Roman"/>
              <w:lang w:val="en-US"/>
            </w:rPr>
            <w:t xml:space="preserve"> et al. 2021)</w:t>
          </w:r>
          <w:r w:rsidR="008700CC" w:rsidRPr="002741FA">
            <w:rPr>
              <w:rFonts w:cs="Times New Roman"/>
              <w:lang w:val="en-US"/>
            </w:rPr>
            <w:fldChar w:fldCharType="end"/>
          </w:r>
        </w:sdtContent>
      </w:sdt>
      <w:r w:rsidRPr="002741FA">
        <w:rPr>
          <w:rFonts w:cs="Times New Roman"/>
          <w:lang w:val="en-US"/>
        </w:rPr>
        <w:t xml:space="preserve"> or work on the development of further </w:t>
      </w:r>
      <w:r w:rsidRPr="002741FA">
        <w:rPr>
          <w:rFonts w:cs="Times New Roman"/>
          <w:lang w:val="en-US"/>
        </w:rPr>
        <w:lastRenderedPageBreak/>
        <w:t>support techniques for human moderators</w:t>
      </w:r>
      <w:r w:rsidR="00200078">
        <w:rPr>
          <w:rFonts w:cs="Times New Roman"/>
          <w:lang w:val="en-US"/>
        </w:rPr>
        <w:t>,</w:t>
      </w:r>
      <w:r w:rsidRPr="002741FA">
        <w:rPr>
          <w:rFonts w:cs="Times New Roman"/>
          <w:lang w:val="en-US"/>
        </w:rPr>
        <w:t xml:space="preserve"> such as real-time message recommendations </w:t>
      </w:r>
      <w:sdt>
        <w:sdtPr>
          <w:rPr>
            <w:rFonts w:cs="Times New Roman"/>
            <w:lang w:val="en-US"/>
          </w:rPr>
          <w:alias w:val="To edit, see citavi.com/edit"/>
          <w:tag w:val="CitaviPlaceholder#52baf1b2-cc68-4c6a-a577-d4fce2906b23"/>
          <w:id w:val="-923879871"/>
          <w:placeholder>
            <w:docPart w:val="DefaultPlaceholder_-1854013440"/>
          </w:placeholder>
        </w:sdtPr>
        <w:sdtEndPr/>
        <w:sdtContent>
          <w:r w:rsidR="008700CC" w:rsidRPr="002741FA">
            <w:rPr>
              <w:rFonts w:cs="Times New Roman"/>
              <w:lang w:val="en-US"/>
            </w:rPr>
            <w:fldChar w:fldCharType="begin"/>
          </w:r>
          <w:r w:rsidR="008700CC"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ZWI4ZjEwLTA5M2EtNGJjMC1hMmIwLWQxZmEwMDIxNjIxNCIsIlJhbmdlTGVuZ3RoIjoxOCwiUmVmZXJlbmNlSWQiOiI3ZWI0NTE0My0xN2RjLTQ2OWUtYWViZi03YmQxODRkM2IxM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MzMTM4MzEuMzM3NjYwOS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DUvMzMxMzgzMS4zMzc2NjA5IiwiVXJpU3RyaW5nIjoiaHR0cHM6Ly9kb2kub3JnLzEwLjExNDUvMzMxMzgzMS4zMzc2NjA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JpbiBSZWlmZiIsIkNyZWF0ZWRPbiI6IjIwMjEtMDktMTlUMTU6MTc6MjYiLCJNb2RpZmllZEJ5IjoiX1JvYmluIFJlaWZmIiwiSWQiOiIxNWI1OGE1Mi1jNjEzLTQ3M2MtYTQwMC0wYmQ1MTFiMDUxODEiLCJNb2RpZmllZE9uIjoiMjAyMS0wOS0xOVQxNToxNzoyNi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TE0NS8zMzEzODMxIiwiVXJpU3RyaW5nIjoiaHR0cHM6Ly9kb2kub3JnLzEwLjExNDUvMzMxMzgz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</w:instrText>
          </w:r>
          <w:r w:rsidR="008700CC" w:rsidRPr="002741FA">
            <w:rPr>
              <w:rFonts w:cs="Times New Roman"/>
              <w:lang w:val="en-GB"/>
            </w:rPr>
            <w:instrText>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}</w:instrText>
          </w:r>
          <w:r w:rsidR="008700CC" w:rsidRPr="002741FA">
            <w:rPr>
              <w:rFonts w:cs="Times New Roman"/>
              <w:lang w:val="en-US"/>
            </w:rPr>
            <w:fldChar w:fldCharType="separate"/>
          </w:r>
          <w:r w:rsidR="008700CC" w:rsidRPr="002741FA">
            <w:rPr>
              <w:rFonts w:cs="Times New Roman"/>
              <w:lang w:val="en-GB"/>
            </w:rPr>
            <w:t>(Lee et al. 2020)</w:t>
          </w:r>
          <w:r w:rsidR="008700CC" w:rsidRPr="002741FA">
            <w:rPr>
              <w:rFonts w:cs="Times New Roman"/>
              <w:lang w:val="en-US"/>
            </w:rPr>
            <w:fldChar w:fldCharType="end"/>
          </w:r>
        </w:sdtContent>
      </w:sdt>
      <w:r w:rsidRPr="002741FA">
        <w:rPr>
          <w:rFonts w:cs="Times New Roman"/>
          <w:lang w:val="en-GB"/>
        </w:rPr>
        <w:t xml:space="preserve">. </w:t>
      </w:r>
    </w:p>
    <w:p w14:paraId="6DC705E9" w14:textId="6E294EA5" w:rsidR="005C3317" w:rsidRPr="002741FA" w:rsidRDefault="005C3317" w:rsidP="000F45F3">
      <w:pPr>
        <w:spacing w:after="120"/>
        <w:jc w:val="center"/>
        <w:rPr>
          <w:rFonts w:cs="Times New Roman"/>
          <w:b/>
          <w:bCs/>
          <w:lang w:val="en-GB"/>
        </w:rPr>
      </w:pPr>
      <w:r w:rsidRPr="002741FA">
        <w:rPr>
          <w:rFonts w:cs="Times New Roman"/>
          <w:b/>
          <w:bCs/>
          <w:lang w:val="en-GB"/>
        </w:rPr>
        <w:t>Discussion</w:t>
      </w:r>
      <w:r w:rsidR="00625DD2" w:rsidRPr="002741FA">
        <w:rPr>
          <w:rFonts w:cs="Times New Roman"/>
          <w:b/>
          <w:bCs/>
          <w:lang w:val="en-GB"/>
        </w:rPr>
        <w:t xml:space="preserve"> </w:t>
      </w:r>
    </w:p>
    <w:p w14:paraId="698128D1" w14:textId="724ACC78" w:rsidR="004E6473" w:rsidRPr="002741FA" w:rsidRDefault="00626409" w:rsidP="00FB1773">
      <w:pPr>
        <w:spacing w:after="120"/>
        <w:rPr>
          <w:rFonts w:cs="Times New Roman"/>
          <w:lang w:val="en-US"/>
        </w:rPr>
      </w:pPr>
      <w:r w:rsidRPr="002741FA">
        <w:rPr>
          <w:rFonts w:cs="Times New Roman"/>
          <w:lang w:val="en-GB"/>
        </w:rPr>
        <w:t>T</w:t>
      </w:r>
      <w:r w:rsidR="005D5C2E" w:rsidRPr="002741FA">
        <w:rPr>
          <w:rFonts w:cs="Times New Roman"/>
          <w:lang w:val="en-GB"/>
        </w:rPr>
        <w:t>h</w:t>
      </w:r>
      <w:r w:rsidR="002F23CA" w:rsidRPr="002741FA">
        <w:rPr>
          <w:rFonts w:cs="Times New Roman"/>
          <w:lang w:val="en-GB"/>
        </w:rPr>
        <w:t>is</w:t>
      </w:r>
      <w:r w:rsidR="005D5C2E" w:rsidRPr="002741FA">
        <w:rPr>
          <w:rFonts w:cs="Times New Roman"/>
          <w:lang w:val="en-GB"/>
        </w:rPr>
        <w:t xml:space="preserve"> paper </w:t>
      </w:r>
      <w:r w:rsidR="002F23CA" w:rsidRPr="002741FA">
        <w:rPr>
          <w:rFonts w:cs="Times New Roman"/>
          <w:lang w:val="en-GB"/>
        </w:rPr>
        <w:t xml:space="preserve">has dealt with the application of AI </w:t>
      </w:r>
      <w:r w:rsidR="00D91659" w:rsidRPr="002741FA">
        <w:rPr>
          <w:rFonts w:cs="Times New Roman"/>
          <w:lang w:val="en-GB"/>
        </w:rPr>
        <w:t xml:space="preserve">to </w:t>
      </w:r>
      <w:r w:rsidR="002F23CA" w:rsidRPr="002741FA">
        <w:rPr>
          <w:rFonts w:cs="Times New Roman"/>
          <w:lang w:val="en-GB"/>
        </w:rPr>
        <w:t xml:space="preserve">online discussions, specifically with their </w:t>
      </w:r>
      <w:r w:rsidR="00FD183D" w:rsidRPr="002741FA">
        <w:rPr>
          <w:rFonts w:cs="Times New Roman"/>
          <w:lang w:val="en-GB"/>
        </w:rPr>
        <w:t xml:space="preserve">use </w:t>
      </w:r>
      <w:r w:rsidR="002F23CA" w:rsidRPr="002741FA">
        <w:rPr>
          <w:rFonts w:cs="Times New Roman"/>
          <w:lang w:val="en-GB"/>
        </w:rPr>
        <w:t xml:space="preserve">as a means to improve discussions in terms of the deliberative </w:t>
      </w:r>
      <w:r w:rsidR="003F2235" w:rsidRPr="002741FA">
        <w:rPr>
          <w:rFonts w:cs="Times New Roman"/>
          <w:lang w:val="en-GB"/>
        </w:rPr>
        <w:t>quality</w:t>
      </w:r>
      <w:r w:rsidR="002F23CA" w:rsidRPr="002741FA">
        <w:rPr>
          <w:rFonts w:cs="Times New Roman"/>
          <w:lang w:val="en-GB"/>
        </w:rPr>
        <w:t xml:space="preserve">. </w:t>
      </w:r>
      <w:r w:rsidR="002F23CA" w:rsidRPr="002741FA">
        <w:rPr>
          <w:rFonts w:cs="Times New Roman"/>
          <w:lang w:val="en-US"/>
        </w:rPr>
        <w:t xml:space="preserve">To this end, we conducted a </w:t>
      </w:r>
      <w:r w:rsidR="00720AE4" w:rsidRPr="002741FA">
        <w:rPr>
          <w:rFonts w:cs="Times New Roman"/>
          <w:lang w:val="en-US"/>
        </w:rPr>
        <w:t>scoping</w:t>
      </w:r>
      <w:r w:rsidR="002F23CA" w:rsidRPr="002741FA">
        <w:rPr>
          <w:rFonts w:cs="Times New Roman"/>
          <w:lang w:val="en-US"/>
        </w:rPr>
        <w:t xml:space="preserve"> review and </w:t>
      </w:r>
      <w:r w:rsidR="00B46DC1" w:rsidRPr="002741FA">
        <w:rPr>
          <w:rFonts w:cs="Times New Roman"/>
          <w:lang w:val="en-US"/>
        </w:rPr>
        <w:t xml:space="preserve">categorized </w:t>
      </w:r>
      <w:r w:rsidR="0054270E">
        <w:rPr>
          <w:rFonts w:cs="Times New Roman"/>
          <w:lang w:val="en-US"/>
        </w:rPr>
        <w:t xml:space="preserve">the </w:t>
      </w:r>
      <w:r w:rsidR="00490374" w:rsidRPr="002741FA">
        <w:rPr>
          <w:rFonts w:cs="Times New Roman"/>
          <w:lang w:val="en-US"/>
        </w:rPr>
        <w:t xml:space="preserve">AI applications suggested by </w:t>
      </w:r>
      <w:r w:rsidR="002F23CA" w:rsidRPr="002741FA">
        <w:rPr>
          <w:rFonts w:cs="Times New Roman"/>
          <w:lang w:val="en-US"/>
        </w:rPr>
        <w:t xml:space="preserve">existing work </w:t>
      </w:r>
      <w:r w:rsidR="00FD183D" w:rsidRPr="002741FA">
        <w:rPr>
          <w:rFonts w:cs="Times New Roman"/>
          <w:lang w:val="en-US"/>
        </w:rPr>
        <w:t xml:space="preserve">along </w:t>
      </w:r>
      <w:r w:rsidR="002F23CA" w:rsidRPr="002741FA">
        <w:rPr>
          <w:rFonts w:cs="Times New Roman"/>
          <w:lang w:val="en-US"/>
        </w:rPr>
        <w:t xml:space="preserve">four deliberative dimensions. Our findings reveal that </w:t>
      </w:r>
      <w:r w:rsidR="004E6473" w:rsidRPr="002741FA">
        <w:rPr>
          <w:rFonts w:cs="Times New Roman"/>
          <w:lang w:val="en-US"/>
        </w:rPr>
        <w:t xml:space="preserve">the enhancement of rationality and civility in online discourse through AI can be identified as profound areas of </w:t>
      </w:r>
      <w:r w:rsidR="00F83D53" w:rsidRPr="002741FA">
        <w:rPr>
          <w:rFonts w:cs="Times New Roman"/>
          <w:lang w:val="en-US"/>
        </w:rPr>
        <w:t>research</w:t>
      </w:r>
      <w:r w:rsidR="004E6473" w:rsidRPr="002741FA">
        <w:rPr>
          <w:rFonts w:cs="Times New Roman"/>
          <w:lang w:val="en-US"/>
        </w:rPr>
        <w:t xml:space="preserve">. Addressing the deliberative dimensions of equality and reciprocity through AI </w:t>
      </w:r>
      <w:r w:rsidR="004C7190" w:rsidRPr="002741FA">
        <w:rPr>
          <w:rFonts w:cs="Times New Roman"/>
          <w:lang w:val="en-US"/>
        </w:rPr>
        <w:t xml:space="preserve">is </w:t>
      </w:r>
      <w:r w:rsidR="004E6473" w:rsidRPr="002741FA">
        <w:rPr>
          <w:rFonts w:cs="Times New Roman"/>
          <w:lang w:val="en-US"/>
        </w:rPr>
        <w:t xml:space="preserve">not </w:t>
      </w:r>
      <w:r w:rsidR="004C7190" w:rsidRPr="002741FA">
        <w:rPr>
          <w:rFonts w:cs="Times New Roman"/>
          <w:lang w:val="en-US"/>
        </w:rPr>
        <w:t xml:space="preserve">a </w:t>
      </w:r>
      <w:r w:rsidR="004E6473" w:rsidRPr="002741FA">
        <w:rPr>
          <w:rFonts w:cs="Times New Roman"/>
          <w:lang w:val="en-US"/>
        </w:rPr>
        <w:t xml:space="preserve">blind spot, but research </w:t>
      </w:r>
      <w:r w:rsidR="00E7479F" w:rsidRPr="002741FA">
        <w:rPr>
          <w:rFonts w:cs="Times New Roman"/>
          <w:lang w:val="en-US"/>
        </w:rPr>
        <w:t>here</w:t>
      </w:r>
      <w:r w:rsidR="004E6473" w:rsidRPr="002741FA">
        <w:rPr>
          <w:rFonts w:cs="Times New Roman"/>
          <w:lang w:val="en-US"/>
        </w:rPr>
        <w:t xml:space="preserve"> is still in its infancy. </w:t>
      </w:r>
    </w:p>
    <w:p w14:paraId="6B4AEF8E" w14:textId="243E0BC4" w:rsidR="00E7479F" w:rsidRPr="002741FA" w:rsidRDefault="00F05090" w:rsidP="00E7479F">
      <w:pPr>
        <w:pStyle w:val="StandardWeb"/>
        <w:ind w:firstLine="567"/>
        <w:rPr>
          <w:lang w:val="en-US"/>
        </w:rPr>
      </w:pPr>
      <w:r w:rsidRPr="002741FA">
        <w:rPr>
          <w:lang w:val="en-US"/>
        </w:rPr>
        <w:t xml:space="preserve">We can only speculate about the reasons for this imbalance. </w:t>
      </w:r>
      <w:r w:rsidR="00394725" w:rsidRPr="002741FA">
        <w:rPr>
          <w:lang w:val="en-US"/>
        </w:rPr>
        <w:t>H</w:t>
      </w:r>
      <w:r w:rsidRPr="002741FA">
        <w:rPr>
          <w:lang w:val="en-US"/>
        </w:rPr>
        <w:t xml:space="preserve">owever, it </w:t>
      </w:r>
      <w:r w:rsidR="00A85221" w:rsidRPr="002741FA">
        <w:rPr>
          <w:lang w:val="en-US"/>
        </w:rPr>
        <w:t xml:space="preserve">seems </w:t>
      </w:r>
      <w:r w:rsidRPr="002741FA">
        <w:rPr>
          <w:lang w:val="en-US"/>
        </w:rPr>
        <w:t>likely that one reason is the complexity of the dimensions</w:t>
      </w:r>
      <w:r w:rsidR="00BF75B4" w:rsidRPr="002741FA">
        <w:rPr>
          <w:lang w:val="en-US"/>
        </w:rPr>
        <w:t xml:space="preserve"> themselves</w:t>
      </w:r>
      <w:r w:rsidRPr="002741FA">
        <w:rPr>
          <w:lang w:val="en-US"/>
        </w:rPr>
        <w:t xml:space="preserve">. </w:t>
      </w:r>
      <w:r w:rsidR="00BF75B4" w:rsidRPr="002741FA">
        <w:rPr>
          <w:lang w:val="en-US"/>
        </w:rPr>
        <w:t>Equality and reciprocity are not only challenging from a theoretical point of view but also with regard to their practical operationalization</w:t>
      </w:r>
      <w:r w:rsidR="00E7479F" w:rsidRPr="002741FA">
        <w:rPr>
          <w:lang w:val="en-US"/>
        </w:rPr>
        <w:t xml:space="preserve"> that pos</w:t>
      </w:r>
      <w:r w:rsidR="00BF75B4" w:rsidRPr="002741FA">
        <w:rPr>
          <w:lang w:val="en-GB"/>
        </w:rPr>
        <w:t xml:space="preserve">es methodological challenges: </w:t>
      </w:r>
      <w:r w:rsidR="002E00AA" w:rsidRPr="002741FA">
        <w:rPr>
          <w:lang w:val="en-GB"/>
        </w:rPr>
        <w:t>A</w:t>
      </w:r>
      <w:r w:rsidR="00BF75B4" w:rsidRPr="002741FA">
        <w:rPr>
          <w:lang w:val="en-GB"/>
        </w:rPr>
        <w:t xml:space="preserve">spects such as equality and reciprocity often become apparent only through interactional patterns that unfold across a discussion rather than within single comments. Capturing them thus requires discourse-level annotation or dynamic contextual </w:t>
      </w:r>
      <w:proofErr w:type="spellStart"/>
      <w:r w:rsidR="00BF75B4" w:rsidRPr="002741FA">
        <w:rPr>
          <w:lang w:val="en-GB"/>
        </w:rPr>
        <w:t>modeling</w:t>
      </w:r>
      <w:proofErr w:type="spellEnd"/>
      <w:r w:rsidR="00BF75B4" w:rsidRPr="002741FA">
        <w:rPr>
          <w:lang w:val="en-GB"/>
        </w:rPr>
        <w:t xml:space="preserve">, which are still difficult to implement in current </w:t>
      </w:r>
      <w:r w:rsidR="00D3547C" w:rsidRPr="00D3547C">
        <w:rPr>
          <w:lang w:val="en-GB"/>
        </w:rPr>
        <w:t>Natural Language Processing</w:t>
      </w:r>
      <w:r w:rsidR="00D3547C">
        <w:rPr>
          <w:lang w:val="en-GB"/>
        </w:rPr>
        <w:t xml:space="preserve"> (</w:t>
      </w:r>
      <w:r w:rsidR="00BF75B4" w:rsidRPr="002741FA">
        <w:rPr>
          <w:lang w:val="en-GB"/>
        </w:rPr>
        <w:t>NLP</w:t>
      </w:r>
      <w:r w:rsidR="00D3547C">
        <w:rPr>
          <w:lang w:val="en-GB"/>
        </w:rPr>
        <w:t>)</w:t>
      </w:r>
      <w:r w:rsidR="00BF75B4" w:rsidRPr="002741FA">
        <w:rPr>
          <w:lang w:val="en-GB"/>
        </w:rPr>
        <w:t xml:space="preserve"> and AI systems. This may explain why these dimensions have received comparatively little attention so far. At the same time, focusing primarily on normative ideals that are </w:t>
      </w:r>
      <w:r w:rsidR="00E7479F" w:rsidRPr="002741FA">
        <w:rPr>
          <w:lang w:val="en-GB"/>
        </w:rPr>
        <w:t>‘</w:t>
      </w:r>
      <w:r w:rsidR="00BF75B4" w:rsidRPr="002741FA">
        <w:rPr>
          <w:lang w:val="en-GB"/>
        </w:rPr>
        <w:t>easily</w:t>
      </w:r>
      <w:r w:rsidR="00E7479F" w:rsidRPr="002741FA">
        <w:rPr>
          <w:lang w:val="en-GB"/>
        </w:rPr>
        <w:t>’</w:t>
      </w:r>
      <w:r w:rsidR="00BF75B4" w:rsidRPr="002741FA">
        <w:rPr>
          <w:lang w:val="en-GB"/>
        </w:rPr>
        <w:t xml:space="preserve"> measurable risks neglecting precisely those aspects—such as equality and reciprocity—that are </w:t>
      </w:r>
      <w:r w:rsidR="00E7479F" w:rsidRPr="002741FA">
        <w:rPr>
          <w:lang w:val="en-GB"/>
        </w:rPr>
        <w:t xml:space="preserve">complex but </w:t>
      </w:r>
      <w:r w:rsidR="00BF75B4" w:rsidRPr="002741FA">
        <w:rPr>
          <w:lang w:val="en-GB"/>
        </w:rPr>
        <w:t xml:space="preserve">central to the deliberative ideal (Carstens &amp; </w:t>
      </w:r>
      <w:proofErr w:type="spellStart"/>
      <w:r w:rsidR="00BF75B4" w:rsidRPr="002741FA">
        <w:rPr>
          <w:lang w:val="en-GB"/>
        </w:rPr>
        <w:t>Friess</w:t>
      </w:r>
      <w:proofErr w:type="spellEnd"/>
      <w:r w:rsidR="00BF75B4" w:rsidRPr="002741FA">
        <w:rPr>
          <w:lang w:val="en-GB"/>
        </w:rPr>
        <w:t xml:space="preserve"> 2024).</w:t>
      </w:r>
    </w:p>
    <w:p w14:paraId="737E0CC3" w14:textId="6D3B6971" w:rsidR="00490374" w:rsidRPr="002741FA" w:rsidRDefault="00E7479F" w:rsidP="00E7479F">
      <w:pPr>
        <w:pStyle w:val="StandardWeb"/>
        <w:ind w:firstLine="567"/>
        <w:rPr>
          <w:rFonts w:eastAsia="Times New Roman"/>
          <w:lang w:val="en-US" w:eastAsia="de-DE"/>
        </w:rPr>
      </w:pPr>
      <w:r w:rsidRPr="002741FA">
        <w:rPr>
          <w:lang w:val="en-US"/>
        </w:rPr>
        <w:t>Furthermore, i</w:t>
      </w:r>
      <w:r w:rsidR="00F05090" w:rsidRPr="002741FA">
        <w:rPr>
          <w:lang w:val="en-US"/>
        </w:rPr>
        <w:t xml:space="preserve">n the case of equality, there is also the fact that it is not possible to maintain or improve it in online discussions themselves. Rather, the </w:t>
      </w:r>
      <w:r w:rsidR="00A85221" w:rsidRPr="002741FA">
        <w:rPr>
          <w:lang w:val="en-US"/>
        </w:rPr>
        <w:t xml:space="preserve">degree </w:t>
      </w:r>
      <w:r w:rsidR="00F05090" w:rsidRPr="002741FA">
        <w:rPr>
          <w:lang w:val="en-US"/>
        </w:rPr>
        <w:t>of equality, especially with regard to the composition of the participants, is largely de</w:t>
      </w:r>
      <w:r w:rsidR="00A85221" w:rsidRPr="002741FA">
        <w:rPr>
          <w:lang w:val="en-US"/>
        </w:rPr>
        <w:t>termined</w:t>
      </w:r>
      <w:r w:rsidR="00F05090" w:rsidRPr="002741FA">
        <w:rPr>
          <w:lang w:val="en-US"/>
        </w:rPr>
        <w:t xml:space="preserve"> </w:t>
      </w:r>
      <w:r w:rsidR="00A85221" w:rsidRPr="002741FA">
        <w:rPr>
          <w:lang w:val="en-US"/>
        </w:rPr>
        <w:t xml:space="preserve">in </w:t>
      </w:r>
      <w:r w:rsidR="005B06DC" w:rsidRPr="002741FA">
        <w:rPr>
          <w:lang w:val="en-US"/>
        </w:rPr>
        <w:t xml:space="preserve">the input </w:t>
      </w:r>
      <w:r w:rsidR="005B06DC" w:rsidRPr="002741FA">
        <w:rPr>
          <w:lang w:val="en-US"/>
        </w:rPr>
        <w:lastRenderedPageBreak/>
        <w:t>dimension</w:t>
      </w:r>
      <w:r w:rsidR="002307B6" w:rsidRPr="002741FA">
        <w:rPr>
          <w:lang w:val="en-US"/>
        </w:rPr>
        <w:t xml:space="preserve"> of online deliberation processes</w:t>
      </w:r>
      <w:r w:rsidR="005B06DC" w:rsidRPr="002741FA">
        <w:rPr>
          <w:lang w:val="en-US"/>
        </w:rPr>
        <w:t xml:space="preserve"> </w:t>
      </w:r>
      <w:sdt>
        <w:sdtPr>
          <w:rPr>
            <w:lang w:val="en-US"/>
          </w:rPr>
          <w:alias w:val="To edit, see citavi.com/edit"/>
          <w:tag w:val="CitaviPlaceholder#b57b4a74-d95b-447a-bbf6-7942d78c5eb6"/>
          <w:id w:val="896004926"/>
          <w:placeholder>
            <w:docPart w:val="DefaultPlaceholder_-1854013440"/>
          </w:placeholder>
        </w:sdtPr>
        <w:sdtEndPr/>
        <w:sdtContent>
          <w:commentRangeStart w:id="0"/>
          <w:commentRangeStart w:id="1"/>
          <w:r w:rsidR="005B06DC" w:rsidRPr="002741FA">
            <w:rPr>
              <w:lang w:val="en-US"/>
            </w:rPr>
            <w:fldChar w:fldCharType="begin"/>
          </w:r>
          <w:r w:rsidR="00CF2B81" w:rsidRPr="002741F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NGE3OTdlLTY3ZTMtNDkxYS1iNTUyLTE5MTFhNTZhNmNhMiIsIlJhbmdlTGVuZ3RoIjoyOCwiUmVmZXJlbmNlSWQiOiJhODYwMDgwYi03MjE5LTQyMTYtOTNhMi03NTUxNmI1ZWMyY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c2Vl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Mi9wb2kzLjk1IiwiVXJpU3RyaW5nIjoiaHR0cHM6Ly9kb2kub3JnLzEwLjEwMDIvcG9pMy45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zZWUgRnJpZXNzICYgRWlsZGVycywgMjAxNSkifV19LCJUYWciOiJDaXRhdmlQbGFjZWhvbGRlciNiNTdiNGE3NC1kOTViLTQ0N2EtYmJmNi03OTQyZDc4YzVlYjYiLCJUZXh0IjoiKHNlZSBGcmllc3MgJiBFaWxkZXJzLCAyMDE1KSIsIldBSVZlcnNpb24iOiI2LjE5LjIuMSJ9}</w:instrText>
          </w:r>
          <w:r w:rsidR="005B06DC" w:rsidRPr="002741FA">
            <w:rPr>
              <w:lang w:val="en-US"/>
            </w:rPr>
            <w:fldChar w:fldCharType="separate"/>
          </w:r>
          <w:r w:rsidR="006B5A67" w:rsidRPr="002741FA">
            <w:rPr>
              <w:lang w:val="en-US"/>
            </w:rPr>
            <w:t>(</w:t>
          </w:r>
          <w:proofErr w:type="spellStart"/>
          <w:r w:rsidR="00BF75B4" w:rsidRPr="002741FA">
            <w:rPr>
              <w:lang w:val="en-US"/>
            </w:rPr>
            <w:t>Friess</w:t>
          </w:r>
          <w:proofErr w:type="spellEnd"/>
          <w:r w:rsidR="00BF75B4" w:rsidRPr="002741FA">
            <w:rPr>
              <w:lang w:val="en-US"/>
            </w:rPr>
            <w:t xml:space="preserve"> &amp; </w:t>
          </w:r>
          <w:proofErr w:type="spellStart"/>
          <w:r w:rsidR="00BF75B4" w:rsidRPr="002741FA">
            <w:rPr>
              <w:lang w:val="en-US"/>
            </w:rPr>
            <w:t>Weinmann</w:t>
          </w:r>
          <w:proofErr w:type="spellEnd"/>
          <w:r w:rsidR="00BF75B4" w:rsidRPr="002741FA">
            <w:rPr>
              <w:lang w:val="en-US"/>
            </w:rPr>
            <w:t xml:space="preserve"> 2026</w:t>
          </w:r>
          <w:r w:rsidR="006B5A67" w:rsidRPr="002741FA">
            <w:rPr>
              <w:lang w:val="en-US"/>
            </w:rPr>
            <w:t>)</w:t>
          </w:r>
          <w:r w:rsidR="005B06DC" w:rsidRPr="002741FA">
            <w:rPr>
              <w:lang w:val="en-US"/>
            </w:rPr>
            <w:fldChar w:fldCharType="end"/>
          </w:r>
          <w:commentRangeEnd w:id="0"/>
          <w:r w:rsidR="00FD5B69">
            <w:rPr>
              <w:rStyle w:val="Kommentarzeichen"/>
              <w:sz w:val="24"/>
              <w:szCs w:val="24"/>
              <w:lang w:val="en-US"/>
            </w:rPr>
            <w:commentReference w:id="0"/>
          </w:r>
          <w:commentRangeEnd w:id="1"/>
          <w:r w:rsidR="00D3547C">
            <w:rPr>
              <w:rStyle w:val="Kommentarzeichen"/>
              <w:rFonts w:cstheme="minorBidi"/>
            </w:rPr>
            <w:commentReference w:id="1"/>
          </w:r>
        </w:sdtContent>
      </w:sdt>
      <w:r w:rsidR="005B06DC" w:rsidRPr="002741FA">
        <w:rPr>
          <w:lang w:val="en-US"/>
        </w:rPr>
        <w:t>, before the discussion even takes place</w:t>
      </w:r>
      <w:r w:rsidR="00A85221" w:rsidRPr="002741FA">
        <w:rPr>
          <w:lang w:val="en-US"/>
        </w:rPr>
        <w:t>,</w:t>
      </w:r>
      <w:r w:rsidR="00F05090" w:rsidRPr="002741FA">
        <w:rPr>
          <w:lang w:val="en-US"/>
        </w:rPr>
        <w:t xml:space="preserve"> and is therefore beyond the reach of AI methods used in online discussions.</w:t>
      </w:r>
      <w:r w:rsidR="00123AD9" w:rsidRPr="002741FA">
        <w:rPr>
          <w:lang w:val="en-US"/>
        </w:rPr>
        <w:t xml:space="preserve"> Another reason is that we have looked at previous research through the deliberative lens, but very few studies do this themselves. We can even go </w:t>
      </w:r>
      <w:r w:rsidR="00A85221" w:rsidRPr="002741FA">
        <w:rPr>
          <w:lang w:val="en-US"/>
        </w:rPr>
        <w:t xml:space="preserve">a </w:t>
      </w:r>
      <w:r w:rsidR="00123AD9" w:rsidRPr="002741FA">
        <w:rPr>
          <w:lang w:val="en-US"/>
        </w:rPr>
        <w:t>step further and state that many studies are not based on any theoretical background at all, but are instead motivated solely by practical considerations.</w:t>
      </w:r>
      <w:r w:rsidR="006B5A67" w:rsidRPr="002741FA">
        <w:rPr>
          <w:lang w:val="en-US"/>
        </w:rPr>
        <w:t xml:space="preserve"> This is probably due to the fact that although </w:t>
      </w:r>
      <w:r w:rsidR="00A85221" w:rsidRPr="002741FA">
        <w:rPr>
          <w:lang w:val="en-US"/>
        </w:rPr>
        <w:t xml:space="preserve">AI </w:t>
      </w:r>
      <w:r w:rsidR="006B5A67" w:rsidRPr="002741FA">
        <w:rPr>
          <w:lang w:val="en-US"/>
        </w:rPr>
        <w:t xml:space="preserve">research has been </w:t>
      </w:r>
      <w:r w:rsidR="00A85221" w:rsidRPr="002741FA">
        <w:rPr>
          <w:lang w:val="en-US"/>
        </w:rPr>
        <w:t xml:space="preserve">going on </w:t>
      </w:r>
      <w:r w:rsidR="006B5A67" w:rsidRPr="002741FA">
        <w:rPr>
          <w:lang w:val="en-US"/>
        </w:rPr>
        <w:t xml:space="preserve">for around 70 years, it </w:t>
      </w:r>
      <w:r w:rsidR="00A85221" w:rsidRPr="002741FA">
        <w:rPr>
          <w:lang w:val="en-US"/>
        </w:rPr>
        <w:t xml:space="preserve">has long been </w:t>
      </w:r>
      <w:r w:rsidR="006B5A67" w:rsidRPr="002741FA">
        <w:rPr>
          <w:lang w:val="en-US"/>
        </w:rPr>
        <w:t xml:space="preserve">primarily motivated </w:t>
      </w:r>
      <w:r w:rsidR="00A85221" w:rsidRPr="002741FA">
        <w:rPr>
          <w:lang w:val="en-US"/>
        </w:rPr>
        <w:t xml:space="preserve">by engineering </w:t>
      </w:r>
      <w:r w:rsidR="002307B6" w:rsidRPr="002741FA">
        <w:rPr>
          <w:lang w:val="en-US"/>
        </w:rPr>
        <w:t xml:space="preserve">and computer science </w:t>
      </w:r>
      <w:r w:rsidR="006B5A67" w:rsidRPr="002741FA">
        <w:rPr>
          <w:lang w:val="en-US"/>
        </w:rPr>
        <w:t xml:space="preserve">and has only recently found its way into communication science </w:t>
      </w:r>
      <w:sdt>
        <w:sdtPr>
          <w:rPr>
            <w:lang w:val="en-US"/>
          </w:rPr>
          <w:alias w:val="To edit, see citavi.com/edit"/>
          <w:tag w:val="CitaviPlaceholder#71602db9-d460-4a0e-84dd-a238c38367b0"/>
          <w:id w:val="1796947029"/>
          <w:placeholder>
            <w:docPart w:val="DefaultPlaceholder_-1854013440"/>
          </w:placeholder>
        </w:sdtPr>
        <w:sdtEndPr/>
        <w:sdtContent>
          <w:r w:rsidR="006B5A67" w:rsidRPr="002741FA">
            <w:rPr>
              <w:lang w:val="en-US"/>
            </w:rPr>
            <w:fldChar w:fldCharType="begin"/>
          </w:r>
          <w:r w:rsidR="00082AE4" w:rsidRPr="002741F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WUzOTJkLWFkMWYtNDZhMC04ZGZkLTE2NDg3MjNmMWRiMCIsIlJhbmdlTGVuZ3RoIjoyMSwiUmVmZXJlbmNlSWQiOiI3YWY4ZDEzMC01MTkyLTQ4YWItOGFkMy1jNzY5NTRmOTk0Z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TQ2MTQ0NDgxOTg1ODY5MSIsIlVyaVN0cmluZyI6Imh0dHBzOi8vZG9pLm9yZy8xMC4xMTc3LzE0NjE0NDQ4MTk4NTg2O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pbW9uZSIsIkxhc3ROYW1lIjoiTmF0YWxlIiwiUHJvdGVjdGVkIjpmYWxzZSwiU2V4IjowLCJDcmVhdGVkQnkiOiJfQ2FyaW5hIFdlaW5tYW5uIiwiQ3JlYXRlZE9uIjoiMjAyNC0wNi0wNlQxMDowOTo0NSIsIk1vZGlmaWVkQnkiOiJfQ2FyaW5hIFdlaW5tYW5uIiwiSWQiOiI3NzQ4OGM1OS03ZmJlLTRiNmEtYjQ2NS1lYWMwYjJjNGU0ZmEiLCJNb2RpZmllZE9uIjoiMjAyNC0wNi0wNlQxMDowOTo0NSIsIlByb2plY3QiOnsiJHJlZiI6IjgifX1dLCJDaXRhdGlvbktleVVwZGF0ZVR5cGUiOjAsIkNvbGxhYm9yYXRvcnMiOltdLCJEb2kiOiIxMC4xMDkzL2N0L3F0YWE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kzL2N0L3F0YWEwMjIiLCJVcmlTdHJpbmciOiJodHRwczovL2RvaS5vcmcvMTAuMTA5My9jdC9xdGFhMDI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}</w:instrText>
          </w:r>
          <w:r w:rsidR="006B5A67" w:rsidRPr="002741FA">
            <w:rPr>
              <w:lang w:val="en-US"/>
            </w:rPr>
            <w:fldChar w:fldCharType="separate"/>
          </w:r>
          <w:r w:rsidR="006B5A67" w:rsidRPr="002741FA">
            <w:rPr>
              <w:lang w:val="en-US"/>
            </w:rPr>
            <w:t>(Natale 2021)</w:t>
          </w:r>
          <w:r w:rsidR="006B5A67" w:rsidRPr="002741FA">
            <w:rPr>
              <w:lang w:val="en-US"/>
            </w:rPr>
            <w:fldChar w:fldCharType="end"/>
          </w:r>
        </w:sdtContent>
      </w:sdt>
      <w:r w:rsidR="006B5A67" w:rsidRPr="002741FA">
        <w:rPr>
          <w:lang w:val="en-US"/>
        </w:rPr>
        <w:t>.</w:t>
      </w:r>
      <w:r w:rsidR="00490374" w:rsidRPr="002741FA">
        <w:rPr>
          <w:lang w:val="en-US"/>
        </w:rPr>
        <w:t xml:space="preserve"> </w:t>
      </w:r>
      <w:r w:rsidR="001A5913" w:rsidRPr="002741FA">
        <w:rPr>
          <w:rFonts w:eastAsia="Times New Roman"/>
          <w:lang w:val="en-US" w:eastAsia="de-DE"/>
        </w:rPr>
        <w:t>There may be papers from the field of communication science that theoretically discuss the use of AI in online discussions. However, the discipline has so far produced comparatively few concrete and functioning applications</w:t>
      </w:r>
      <w:r w:rsidR="003F2235" w:rsidRPr="002741FA">
        <w:rPr>
          <w:rFonts w:eastAsia="Times New Roman"/>
          <w:lang w:val="en-US" w:eastAsia="de-DE"/>
        </w:rPr>
        <w:t xml:space="preserve"> (but see Stoll</w:t>
      </w:r>
      <w:r w:rsidR="00701E2C">
        <w:rPr>
          <w:rFonts w:eastAsia="Times New Roman"/>
          <w:lang w:val="en-US" w:eastAsia="de-DE"/>
        </w:rPr>
        <w:t xml:space="preserve">, </w:t>
      </w:r>
      <w:proofErr w:type="spellStart"/>
      <w:r w:rsidR="00701E2C" w:rsidRPr="00701E2C">
        <w:rPr>
          <w:rFonts w:eastAsia="Times New Roman"/>
          <w:lang w:val="en-US" w:eastAsia="de-DE"/>
        </w:rPr>
        <w:t>Ziegele</w:t>
      </w:r>
      <w:proofErr w:type="spellEnd"/>
      <w:r w:rsidR="00701E2C" w:rsidRPr="00701E2C">
        <w:rPr>
          <w:rFonts w:eastAsia="Times New Roman"/>
          <w:lang w:val="en-US" w:eastAsia="de-DE"/>
        </w:rPr>
        <w:t xml:space="preserve"> &amp; Quiring</w:t>
      </w:r>
      <w:r w:rsidR="003F2235" w:rsidRPr="002741FA">
        <w:rPr>
          <w:rFonts w:eastAsia="Times New Roman"/>
          <w:lang w:val="en-US" w:eastAsia="de-DE"/>
        </w:rPr>
        <w:t xml:space="preserve"> 2020)</w:t>
      </w:r>
      <w:r w:rsidR="001A5913" w:rsidRPr="002741FA">
        <w:rPr>
          <w:rFonts w:eastAsia="Times New Roman"/>
          <w:lang w:val="en-US" w:eastAsia="de-DE"/>
        </w:rPr>
        <w:t xml:space="preserve">, which is what we were looking for in our literature review. Accordingly, </w:t>
      </w:r>
      <w:r w:rsidR="00490374" w:rsidRPr="002741FA">
        <w:rPr>
          <w:rFonts w:eastAsia="Times New Roman"/>
          <w:lang w:val="en-US" w:eastAsia="de-DE"/>
        </w:rPr>
        <w:t>our literature corpus is dominated by papers from the field of computer science.</w:t>
      </w:r>
    </w:p>
    <w:p w14:paraId="30983DD9" w14:textId="5D307838" w:rsidR="0030016E" w:rsidRPr="002741FA" w:rsidRDefault="003F2235" w:rsidP="000F45F3">
      <w:pPr>
        <w:pStyle w:val="StandardWeb"/>
        <w:ind w:firstLine="567"/>
        <w:rPr>
          <w:rFonts w:eastAsia="Times New Roman"/>
          <w:lang w:val="en-US" w:eastAsia="de-DE"/>
        </w:rPr>
      </w:pPr>
      <w:r w:rsidRPr="002741FA">
        <w:rPr>
          <w:lang w:val="en-US"/>
        </w:rPr>
        <w:t xml:space="preserve">Nevertheless, </w:t>
      </w:r>
      <w:r w:rsidR="00123AD9" w:rsidRPr="002741FA">
        <w:rPr>
          <w:lang w:val="en-US"/>
        </w:rPr>
        <w:t>we can conclude that our paper not only helps to provide a theoretically profound overview of the research to date</w:t>
      </w:r>
      <w:r w:rsidR="00E74DA7" w:rsidRPr="002741FA">
        <w:rPr>
          <w:lang w:val="en-US"/>
        </w:rPr>
        <w:t xml:space="preserve"> but also</w:t>
      </w:r>
      <w:r w:rsidR="00123AD9" w:rsidRPr="002741FA">
        <w:rPr>
          <w:lang w:val="en-US"/>
        </w:rPr>
        <w:t xml:space="preserve"> show</w:t>
      </w:r>
      <w:r w:rsidR="00E74DA7" w:rsidRPr="002741FA">
        <w:rPr>
          <w:lang w:val="en-US"/>
        </w:rPr>
        <w:t>s</w:t>
      </w:r>
      <w:r w:rsidR="00123AD9" w:rsidRPr="002741FA">
        <w:rPr>
          <w:lang w:val="en-US"/>
        </w:rPr>
        <w:t xml:space="preserve"> where there are still gaps and further potential for using AI to improve online discussions from a </w:t>
      </w:r>
      <w:r w:rsidR="00B0673D" w:rsidRPr="002741FA">
        <w:rPr>
          <w:lang w:val="en-US"/>
        </w:rPr>
        <w:t xml:space="preserve">normative </w:t>
      </w:r>
      <w:r w:rsidR="00123AD9" w:rsidRPr="002741FA">
        <w:rPr>
          <w:lang w:val="en-US"/>
        </w:rPr>
        <w:t xml:space="preserve">democratic perspective. </w:t>
      </w:r>
      <w:r w:rsidR="00950BA1" w:rsidRPr="002741FA">
        <w:rPr>
          <w:rFonts w:eastAsia="Times New Roman"/>
          <w:lang w:val="en-US" w:eastAsia="de-DE"/>
        </w:rPr>
        <w:t>As the literature review has shown, one huge potential and, in our view, an urgent need to catch up exists with regard to the normative dimensions of equality. After all, the influence on equality, following</w:t>
      </w:r>
      <w:r w:rsidR="0030016E" w:rsidRPr="002741FA">
        <w:rPr>
          <w:rFonts w:eastAsia="Times New Roman"/>
          <w:lang w:val="en-US" w:eastAsia="de-DE"/>
        </w:rPr>
        <w:t xml:space="preserve"> </w:t>
      </w:r>
      <w:sdt>
        <w:sdtPr>
          <w:rPr>
            <w:rFonts w:eastAsia="Times New Roman"/>
            <w:lang w:val="en-US" w:eastAsia="de-DE"/>
          </w:rPr>
          <w:alias w:val="To edit, see citavi.com/edit"/>
          <w:tag w:val="CitaviPlaceholder#179009b1-886f-4c31-bb6f-086c2ed421f0"/>
          <w:id w:val="64851252"/>
          <w:placeholder>
            <w:docPart w:val="DefaultPlaceholder_-1854013440"/>
          </w:placeholder>
        </w:sdtPr>
        <w:sdtEndPr/>
        <w:sdtContent>
          <w:proofErr w:type="spellStart"/>
          <w:r w:rsidR="0030016E" w:rsidRPr="002741FA">
            <w:rPr>
              <w:rFonts w:eastAsia="Times New Roman"/>
              <w:lang w:val="en-US" w:eastAsia="de-DE"/>
            </w:rPr>
            <w:t>Jungherr</w:t>
          </w:r>
          <w:proofErr w:type="spellEnd"/>
        </w:sdtContent>
      </w:sdt>
      <w:r w:rsidR="00950BA1" w:rsidRPr="002741FA">
        <w:rPr>
          <w:rFonts w:eastAsia="Times New Roman"/>
          <w:lang w:val="en-US" w:eastAsia="de-DE"/>
        </w:rPr>
        <w:t xml:space="preserve"> </w:t>
      </w:r>
      <w:sdt>
        <w:sdtPr>
          <w:rPr>
            <w:rFonts w:eastAsia="Times New Roman"/>
            <w:lang w:val="en-US" w:eastAsia="de-DE"/>
          </w:rPr>
          <w:alias w:val="To edit, see citavi.com/edit"/>
          <w:tag w:val="CitaviPlaceholder#84c87642-0b05-432e-8c0f-baf02e970f40"/>
          <w:id w:val="-19478923"/>
          <w:placeholder>
            <w:docPart w:val="DefaultPlaceholder_-1854013440"/>
          </w:placeholder>
        </w:sdtPr>
        <w:sdtEndPr/>
        <w:sdtContent>
          <w:r w:rsidR="00950BA1" w:rsidRPr="002741FA">
            <w:rPr>
              <w:rFonts w:eastAsia="Times New Roman"/>
              <w:lang w:val="en-US" w:eastAsia="de-DE"/>
            </w:rPr>
            <w:fldChar w:fldCharType="begin"/>
          </w:r>
          <w:r w:rsidR="00082AE4" w:rsidRPr="002741FA">
            <w:rPr>
              <w:rFonts w:eastAsia="Times New Roman"/>
              <w:lang w:val="en-US" w:eastAsia="de-DE"/>
            </w:rPr>
            <w:instrText>ADDIN CitaviPlaceholder{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SnVuZ2hlcnIiLCJQcm90ZWN0ZWQiOmZhbHNlLCJTZXgiOjIsIkNyZWF0ZWRCeSI6Il9DYXJpbmEgV2Vpbm1hbm4iLCJDcmVhdGVkT24iOiIyMDIxLTA0LTIyVDA5OjU2OjI4IiwiTW9kaWZpZWRCeSI6Il9DYXJpbmEgV2Vpbm1hbm4iLCJJZCI6Ijg0YmU5MTRiLTliMGUtNDY0NC1hY2E0LTg3ZDJmM2E1ZDRlMCIsIk1vZGlmaWVkT24iOiIyMDIxLTA0LTIyVDA5OjU2OjMxIiwiUHJvamVjdCI6eyIkaWQiOiI4IiwiJHR5cGUiOiJTd2lzc0FjYWRlbWljLkNpdGF2aS5Qcm9qZWN0LCBTd2lzc0FjYWRlbWljLkNpdGF2aSJ9fV0sIkNpdGF0aW9uS2V5VXBkYXRlVHlwZSI6MCwiQ29sbGFib3JhdG9ycyI6W10sIkRvaSI6IjEwLjExNzcvMjA1NjMwNTEyMzExODYz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jA1NjMwNTEyMzExODYzNTMiLCJVcmlTdHJpbmciOiJodHRwczovL2RvaS5vcmcvMTAuMTE3Ny8yMDU2MzA1MTIzMTE4NjM1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MpIn1dfSwiVGFnIjoiQ2l0YXZpUGxhY2Vob2xkZXIjODRjODc2NDItMGIwNS00MzJlLThjMGYtYmFmMDJlOTcwZjQwIiwiVGV4dCI6IigyMDIzKSIsIldBSVZlcnNpb24iOiI2LjE5LjIuMSJ9}</w:instrText>
          </w:r>
          <w:r w:rsidR="00950BA1" w:rsidRPr="002741FA">
            <w:rPr>
              <w:rFonts w:eastAsia="Times New Roman"/>
              <w:lang w:val="en-US" w:eastAsia="de-DE"/>
            </w:rPr>
            <w:fldChar w:fldCharType="separate"/>
          </w:r>
          <w:r w:rsidR="00950BA1" w:rsidRPr="002741FA">
            <w:rPr>
              <w:rFonts w:eastAsia="Times New Roman"/>
              <w:lang w:val="en-US" w:eastAsia="de-DE"/>
            </w:rPr>
            <w:t>(2023)</w:t>
          </w:r>
          <w:r w:rsidR="00950BA1" w:rsidRPr="002741FA">
            <w:rPr>
              <w:rFonts w:eastAsia="Times New Roman"/>
              <w:lang w:val="en-US" w:eastAsia="de-DE"/>
            </w:rPr>
            <w:fldChar w:fldCharType="end"/>
          </w:r>
        </w:sdtContent>
      </w:sdt>
      <w:r w:rsidR="00950BA1" w:rsidRPr="002741FA">
        <w:rPr>
          <w:rFonts w:eastAsia="Times New Roman"/>
          <w:lang w:val="en-US" w:eastAsia="de-DE"/>
        </w:rPr>
        <w:t>, is one of the central ones with regard to democracy</w:t>
      </w:r>
      <w:r w:rsidR="00C4063F" w:rsidRPr="002741FA">
        <w:rPr>
          <w:rFonts w:eastAsia="Times New Roman"/>
          <w:lang w:val="en-US" w:eastAsia="de-DE"/>
        </w:rPr>
        <w:t>. This influence is due to the fact that existing biases, for example, the overrepresentation of certain minorities in crime statistics in data</w:t>
      </w:r>
      <w:r w:rsidR="00317A6A" w:rsidRPr="002741FA">
        <w:rPr>
          <w:rFonts w:eastAsia="Times New Roman"/>
          <w:lang w:val="en-US" w:eastAsia="de-DE"/>
        </w:rPr>
        <w:t>,</w:t>
      </w:r>
      <w:r w:rsidR="00C4063F" w:rsidRPr="002741FA">
        <w:rPr>
          <w:rFonts w:eastAsia="Times New Roman"/>
          <w:lang w:val="en-US" w:eastAsia="de-DE"/>
        </w:rPr>
        <w:t xml:space="preserve"> can be perpetuated or even amplified by AI. However, this is precisely where AI could also come in, by specifically targeting such biases and attempting to overcome them. With regard to online discussions, for example, an AI application could identify minorities who tend to participate less in certain discourses, address them specifically, and encourage them to participate. By specifically addressing and encouraging discursive participation, the dimension of reciprocity could also be addressed and </w:t>
      </w:r>
      <w:r w:rsidR="00C4063F" w:rsidRPr="002741FA">
        <w:rPr>
          <w:rFonts w:eastAsia="Times New Roman"/>
          <w:lang w:val="en-US" w:eastAsia="de-DE"/>
        </w:rPr>
        <w:lastRenderedPageBreak/>
        <w:t xml:space="preserve">its extent increased in online discussions. </w:t>
      </w:r>
      <w:r w:rsidR="0030016E" w:rsidRPr="002741FA">
        <w:rPr>
          <w:rFonts w:eastAsia="Times New Roman"/>
          <w:lang w:val="en-US" w:eastAsia="de-DE"/>
        </w:rPr>
        <w:t>In particular, an AI application that confronts participants in online discussions with opposing opinions could be useful by overcoming the well-known confirmation bias (</w:t>
      </w:r>
      <w:proofErr w:type="spellStart"/>
      <w:r w:rsidR="0030016E" w:rsidRPr="002741FA">
        <w:rPr>
          <w:rFonts w:eastAsia="Times New Roman"/>
          <w:lang w:val="en-US" w:eastAsia="de-DE"/>
        </w:rPr>
        <w:t>Caraban</w:t>
      </w:r>
      <w:proofErr w:type="spellEnd"/>
      <w:r w:rsidR="0030016E" w:rsidRPr="002741FA">
        <w:rPr>
          <w:rFonts w:eastAsia="Times New Roman"/>
          <w:lang w:val="en-US" w:eastAsia="de-DE"/>
        </w:rPr>
        <w:t xml:space="preserve"> et al. 2019). </w:t>
      </w:r>
      <w:r w:rsidR="00974FF8" w:rsidRPr="002741FA">
        <w:rPr>
          <w:lang w:val="en-GB"/>
        </w:rPr>
        <w:t>At the same time, it is worth considering whether the relative absence of such approaches in current AI research reflects a genuine gap or rather the present limits of what is technically and normatively feasible. Addressing equality through AI in deliberative contexts may require a level of contextual understanding and ethical oversight that current systems cannot yet provide. Recognizing these constraints helps to distinguish between areas where progress is desirable in principle and those where caution remains warranted.</w:t>
      </w:r>
    </w:p>
    <w:p w14:paraId="02CAE26F" w14:textId="108394A1" w:rsidR="004E59F6" w:rsidRPr="002741FA" w:rsidRDefault="00123AD9" w:rsidP="002307B6">
      <w:pPr>
        <w:ind w:firstLine="567"/>
        <w:rPr>
          <w:rFonts w:cs="Times New Roman"/>
          <w:lang w:val="en-US"/>
        </w:rPr>
      </w:pPr>
      <w:r w:rsidRPr="002741FA">
        <w:rPr>
          <w:rFonts w:cs="Times New Roman"/>
          <w:lang w:val="en-US"/>
        </w:rPr>
        <w:t>Furthermore, this paper provides an idea of how future research</w:t>
      </w:r>
      <w:r w:rsidR="009114B7" w:rsidRPr="002741FA">
        <w:rPr>
          <w:rFonts w:cs="Times New Roman"/>
          <w:lang w:val="en-US"/>
        </w:rPr>
        <w:t xml:space="preserve"> on AI </w:t>
      </w:r>
      <w:r w:rsidRPr="002741FA">
        <w:rPr>
          <w:rFonts w:cs="Times New Roman"/>
          <w:lang w:val="en-US"/>
        </w:rPr>
        <w:t>can be democratically</w:t>
      </w:r>
      <w:r w:rsidR="00317A6A" w:rsidRPr="002741FA">
        <w:rPr>
          <w:rFonts w:cs="Times New Roman"/>
          <w:lang w:val="en-US"/>
        </w:rPr>
        <w:t xml:space="preserve"> classified,</w:t>
      </w:r>
      <w:r w:rsidRPr="002741FA">
        <w:rPr>
          <w:rFonts w:cs="Times New Roman"/>
          <w:lang w:val="en-US"/>
        </w:rPr>
        <w:t xml:space="preserve"> justified</w:t>
      </w:r>
      <w:r w:rsidR="00317A6A" w:rsidRPr="002741FA">
        <w:rPr>
          <w:rFonts w:cs="Times New Roman"/>
          <w:lang w:val="en-US"/>
        </w:rPr>
        <w:t>,</w:t>
      </w:r>
      <w:r w:rsidRPr="002741FA">
        <w:rPr>
          <w:rFonts w:cs="Times New Roman"/>
          <w:lang w:val="en-US"/>
        </w:rPr>
        <w:t xml:space="preserve"> and evaluated</w:t>
      </w:r>
      <w:r w:rsidR="00327099" w:rsidRPr="002741FA">
        <w:rPr>
          <w:rFonts w:cs="Times New Roman"/>
          <w:lang w:val="en-US"/>
        </w:rPr>
        <w:t>,</w:t>
      </w:r>
      <w:r w:rsidR="009114B7" w:rsidRPr="002741FA">
        <w:rPr>
          <w:rFonts w:cs="Times New Roman"/>
          <w:lang w:val="en-US"/>
        </w:rPr>
        <w:t xml:space="preserve"> and thus joins current research that also pursues this goal </w:t>
      </w:r>
      <w:sdt>
        <w:sdtPr>
          <w:rPr>
            <w:rFonts w:cs="Times New Roman"/>
            <w:lang w:val="en-US"/>
          </w:rPr>
          <w:alias w:val="To edit, see citavi.com/edit"/>
          <w:tag w:val="CitaviPlaceholder#d4f2cea1-eb9b-45cd-ace3-65260797f60c"/>
          <w:id w:val="-1450390336"/>
          <w:placeholder>
            <w:docPart w:val="DefaultPlaceholder_-1854013440"/>
          </w:placeholder>
        </w:sdtPr>
        <w:sdtEndPr/>
        <w:sdtContent>
          <w:r w:rsidR="009114B7"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TllNTA4LWM2ODMtNDM0My1iYTc5LTQwMDdlYjNhODJmNCIsIlJhbmdlU3RhcnQiOjQ4LCJSYW5nZUxlbmd0aCI6MTcsIlJlZmVyZW5jZUlkIjoiYjIwY2NlNWItOGMzMy00OWE2LTllNzQtOTdkZjYyOGMxOTY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KdW5naGVyciIsIlByb3RlY3RlZCI6ZmFsc2UsIlNleCI6MiwiQ3JlYXRlZEJ5IjoiX0NhcmluYSBXZWlubWFubiIsIkNyZWF0ZWRPbiI6IjIwMjEtMDQtMjJUMDk6NTY6MjgiLCJNb2RpZmllZEJ5IjoiX0NhcmluYSBXZWlubWFubiIsIklkIjoiODRiZTkxNGItOWIwZS00NjQ0LWFjYTQtODdkMmYzYTVkNGUwIiwiTW9kaWZpZWRPbiI6IjIwMjEtMDQtMjJUMDk6NTY6MzEiLCJQcm9qZWN0Ijp7IiRpZCI6IjgiLCIkdHlwZSI6IlN3aXNzQWNhZGVtaWMuQ2l0YXZpLlByb2plY3QsIFN3aXNzQWNhZGVtaWMuQ2l0YXZpIn19XSwiQ2l0YXRpb25LZXlVcGRhdGVUeXBlIjowLCJDb2xsYWJvcmF0b3JzIjpbXSwiRG9pIjoiMTAuMTE3Ny8yMDU2MzA1MTIzMTE4NjM1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yMDU2MzA1MTIzMTE4NjM1MyIsIlVyaVN0cmluZyI6Imh0dHBzOi8vZG9pLm9yZy8xMC4xMTc3LzIwNTYzMDUxMjMxMTg2Mz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ByZWZpeCI6ImUuZy4sI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ZWxnYXJvbmxpbmUuY29tL3ZpZXcvYm9vay85NzgxNzg4OTc3MzE5Lzk3ODE3ODg5NzczMTkueG1sIiwiVXJpU3RyaW5nIjoiaHR0cHM6Ly93d3cuZWxnYXJvbmxpbmUuY29tL3ZpZXcvYm9vay85NzgxNzg4OTc3MzE5Lzk3ODE3ODg5NzczMTkueG1s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YXJpbmEgV2Vpbm1hbm4iLCJDcmVhdGVkT24iOiIyMDI0LTA2LTA2VDEwOjIyOjE0IiwiTW9kaWZpZWRCeSI6Il9DYXJpbmEgV2Vpbm1hbm4iLCJJZCI6ImViYWY4OGU3LWE4YmUtNGFhNS05NjZjLWE3OTc4Y2NmNDAzYiIsIk1vZGlmaWVkT24iOiIyMDI0LTA2LTA2VDEwOjIyOjI1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NDMzNy85NzgxNzg4OTc3MzE5IiwiVXJpU3RyaW5nIjoiaHR0cHM6Ly9kb2kub3JnLzEwLjQzMzcvOTc4MTc4ODk3NzMx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DcvOTc4LTMtMDMxLTUzMDE1LTkiLCJVcmlTdHJpbmciOiJodHRwczovL2RvaS5vcmcvMTAuMTAwNy85NzgtMy0wMzEtNTMwMTUt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}</w:instrText>
          </w:r>
          <w:r w:rsidR="009114B7" w:rsidRPr="002741FA">
            <w:rPr>
              <w:rFonts w:cs="Times New Roman"/>
              <w:lang w:val="en-US"/>
            </w:rPr>
            <w:fldChar w:fldCharType="separate"/>
          </w:r>
          <w:r w:rsidR="00317A6A" w:rsidRPr="002741FA">
            <w:rPr>
              <w:rFonts w:cs="Times New Roman"/>
              <w:lang w:val="en-US"/>
            </w:rPr>
            <w:t>(García-</w:t>
          </w:r>
          <w:proofErr w:type="spellStart"/>
          <w:r w:rsidR="00317A6A" w:rsidRPr="002741FA">
            <w:rPr>
              <w:rFonts w:cs="Times New Roman"/>
              <w:lang w:val="en-US"/>
            </w:rPr>
            <w:t>Marzá</w:t>
          </w:r>
          <w:proofErr w:type="spellEnd"/>
          <w:r w:rsidR="00317A6A" w:rsidRPr="002741FA">
            <w:rPr>
              <w:rFonts w:cs="Times New Roman"/>
              <w:lang w:val="en-US"/>
            </w:rPr>
            <w:t xml:space="preserve"> &amp; Calvo 2024; </w:t>
          </w:r>
          <w:proofErr w:type="spellStart"/>
          <w:r w:rsidR="00317A6A" w:rsidRPr="002741FA">
            <w:rPr>
              <w:rFonts w:cs="Times New Roman"/>
              <w:lang w:val="en-US"/>
            </w:rPr>
            <w:t>Jungherr</w:t>
          </w:r>
          <w:proofErr w:type="spellEnd"/>
          <w:r w:rsidR="00317A6A" w:rsidRPr="002741FA">
            <w:rPr>
              <w:rFonts w:cs="Times New Roman"/>
              <w:lang w:val="en-US"/>
            </w:rPr>
            <w:t xml:space="preserve"> 2023)</w:t>
          </w:r>
          <w:r w:rsidR="009114B7" w:rsidRPr="002741FA">
            <w:rPr>
              <w:rFonts w:cs="Times New Roman"/>
              <w:lang w:val="en-US"/>
            </w:rPr>
            <w:fldChar w:fldCharType="end"/>
          </w:r>
        </w:sdtContent>
      </w:sdt>
      <w:r w:rsidRPr="002741FA">
        <w:rPr>
          <w:rFonts w:cs="Times New Roman"/>
          <w:lang w:val="en-US"/>
        </w:rPr>
        <w:t>.</w:t>
      </w:r>
      <w:r w:rsidR="00340C60" w:rsidRPr="002741FA">
        <w:rPr>
          <w:rFonts w:cs="Times New Roman"/>
          <w:lang w:val="en-US"/>
        </w:rPr>
        <w:t xml:space="preserve"> Finally, our study provides </w:t>
      </w:r>
      <w:r w:rsidR="00327099" w:rsidRPr="002741FA">
        <w:rPr>
          <w:rFonts w:cs="Times New Roman"/>
          <w:lang w:val="en-US"/>
        </w:rPr>
        <w:t xml:space="preserve">a </w:t>
      </w:r>
      <w:r w:rsidR="00340C60" w:rsidRPr="002741FA">
        <w:rPr>
          <w:rFonts w:cs="Times New Roman"/>
          <w:lang w:val="en-US"/>
        </w:rPr>
        <w:t>starting point for ethical reflection</w:t>
      </w:r>
      <w:r w:rsidR="008E4D9B" w:rsidRPr="002741FA">
        <w:rPr>
          <w:rFonts w:cs="Times New Roman"/>
          <w:lang w:val="en-US"/>
        </w:rPr>
        <w:t xml:space="preserve"> </w:t>
      </w:r>
      <w:r w:rsidR="00327099" w:rsidRPr="002741FA">
        <w:rPr>
          <w:rFonts w:cs="Times New Roman"/>
          <w:lang w:val="en-US"/>
        </w:rPr>
        <w:t>by</w:t>
      </w:r>
      <w:r w:rsidR="008E4D9B" w:rsidRPr="002741FA">
        <w:rPr>
          <w:rFonts w:cs="Times New Roman"/>
          <w:lang w:val="en-US"/>
        </w:rPr>
        <w:t xml:space="preserve"> provid</w:t>
      </w:r>
      <w:r w:rsidR="00327099" w:rsidRPr="002741FA">
        <w:rPr>
          <w:rFonts w:cs="Times New Roman"/>
          <w:lang w:val="en-US"/>
        </w:rPr>
        <w:t>ing</w:t>
      </w:r>
      <w:r w:rsidR="008E4D9B" w:rsidRPr="002741FA">
        <w:rPr>
          <w:rFonts w:cs="Times New Roman"/>
          <w:lang w:val="en-US"/>
        </w:rPr>
        <w:t xml:space="preserve"> evidence that certain forms of communication are more likely to be affected by AI interventions than others</w:t>
      </w:r>
      <w:r w:rsidR="002429DE" w:rsidRPr="002741FA">
        <w:rPr>
          <w:rFonts w:cs="Times New Roman"/>
          <w:lang w:val="en-US"/>
        </w:rPr>
        <w:t xml:space="preserve">. </w:t>
      </w:r>
      <w:commentRangeStart w:id="2"/>
      <w:commentRangeStart w:id="3"/>
      <w:r w:rsidR="00BC4034" w:rsidRPr="00D3547C">
        <w:rPr>
          <w:rFonts w:cs="Times New Roman"/>
          <w:lang w:val="en-GB"/>
        </w:rPr>
        <w:t>The potential fairness issues</w:t>
      </w:r>
      <w:commentRangeEnd w:id="2"/>
      <w:r w:rsidR="001945DE" w:rsidRPr="00BC4034">
        <w:rPr>
          <w:rStyle w:val="Kommentarzeichen"/>
          <w:rFonts w:cs="Times New Roman"/>
          <w:sz w:val="24"/>
          <w:szCs w:val="22"/>
        </w:rPr>
        <w:commentReference w:id="2"/>
      </w:r>
      <w:commentRangeEnd w:id="3"/>
      <w:r w:rsidR="00D3547C">
        <w:rPr>
          <w:rStyle w:val="Kommentarzeichen"/>
        </w:rPr>
        <w:commentReference w:id="3"/>
      </w:r>
      <w:r w:rsidR="00BC4034" w:rsidRPr="00D3547C">
        <w:rPr>
          <w:rFonts w:cs="Times New Roman"/>
          <w:lang w:val="en-GB"/>
        </w:rPr>
        <w:t xml:space="preserve"> this raises have </w:t>
      </w:r>
      <w:r w:rsidR="002429DE" w:rsidRPr="002741FA">
        <w:rPr>
          <w:rFonts w:cs="Times New Roman"/>
          <w:lang w:val="en-US"/>
        </w:rPr>
        <w:t xml:space="preserve">been </w:t>
      </w:r>
      <w:r w:rsidR="00327099" w:rsidRPr="002741FA">
        <w:rPr>
          <w:rFonts w:cs="Times New Roman"/>
          <w:lang w:val="en-US"/>
        </w:rPr>
        <w:t xml:space="preserve">recently </w:t>
      </w:r>
      <w:r w:rsidR="002429DE" w:rsidRPr="002741FA">
        <w:rPr>
          <w:rFonts w:cs="Times New Roman"/>
          <w:lang w:val="en-US"/>
        </w:rPr>
        <w:t xml:space="preserve">discussed by </w:t>
      </w:r>
      <w:sdt>
        <w:sdtPr>
          <w:rPr>
            <w:rFonts w:cs="Times New Roman"/>
            <w:lang w:val="en-US"/>
          </w:rPr>
          <w:alias w:val="To edit, see citavi.com/edit"/>
          <w:tag w:val="CitaviPlaceholder#f0ac6ca1-4cf9-4726-bdc1-8088da5ce401"/>
          <w:id w:val="1096440654"/>
          <w:placeholder>
            <w:docPart w:val="DefaultPlaceholder_-1854013440"/>
          </w:placeholder>
        </w:sdtPr>
        <w:sdtEndPr/>
        <w:sdtContent>
          <w:r w:rsidR="009A2EFF" w:rsidRPr="002741FA">
            <w:rPr>
              <w:rFonts w:cs="Times New Roman"/>
              <w:lang w:val="en-US"/>
            </w:rPr>
            <w:t xml:space="preserve">Carstens and </w:t>
          </w:r>
          <w:proofErr w:type="spellStart"/>
          <w:r w:rsidR="009A2EFF" w:rsidRPr="002741FA">
            <w:rPr>
              <w:rFonts w:cs="Times New Roman"/>
              <w:lang w:val="en-US"/>
            </w:rPr>
            <w:t>Friess</w:t>
          </w:r>
          <w:proofErr w:type="spellEnd"/>
          <w:r w:rsidR="009A2EFF" w:rsidRPr="002741FA">
            <w:rPr>
              <w:rFonts w:cs="Times New Roman"/>
              <w:lang w:val="en-US"/>
            </w:rPr>
            <w:t xml:space="preserve"> (2024)</w:t>
          </w:r>
        </w:sdtContent>
      </w:sdt>
      <w:r w:rsidR="002429DE" w:rsidRPr="002741FA">
        <w:rPr>
          <w:rFonts w:cs="Times New Roman"/>
          <w:lang w:val="en-US"/>
        </w:rPr>
        <w:t xml:space="preserve">. They </w:t>
      </w:r>
      <w:r w:rsidR="008E4D9B" w:rsidRPr="002741FA">
        <w:rPr>
          <w:rFonts w:cs="Times New Roman"/>
          <w:lang w:val="en-US"/>
        </w:rPr>
        <w:t>argue that the current focus on verbal markers of incivility and argument</w:t>
      </w:r>
      <w:r w:rsidR="001945DE">
        <w:rPr>
          <w:rFonts w:cs="Times New Roman"/>
          <w:lang w:val="en-US"/>
        </w:rPr>
        <w:t>-</w:t>
      </w:r>
      <w:r w:rsidR="008E4D9B" w:rsidRPr="002741FA">
        <w:rPr>
          <w:rFonts w:cs="Times New Roman"/>
          <w:lang w:val="en-US"/>
        </w:rPr>
        <w:t xml:space="preserve">mining </w:t>
      </w:r>
      <w:r w:rsidR="001945DE" w:rsidRPr="00D3547C">
        <w:rPr>
          <w:rFonts w:cs="Times New Roman"/>
          <w:lang w:val="en-GB"/>
        </w:rPr>
        <w:t xml:space="preserve">approaches </w:t>
      </w:r>
      <w:r w:rsidR="008E4D9B" w:rsidRPr="002741FA">
        <w:rPr>
          <w:rFonts w:cs="Times New Roman"/>
          <w:lang w:val="en-US"/>
        </w:rPr>
        <w:t xml:space="preserve">risks excluding minority voices and privileges those who have </w:t>
      </w:r>
      <w:r w:rsidR="00327099" w:rsidRPr="002741FA">
        <w:rPr>
          <w:rFonts w:cs="Times New Roman"/>
          <w:lang w:val="en-US"/>
        </w:rPr>
        <w:t xml:space="preserve">greater </w:t>
      </w:r>
      <w:r w:rsidR="008E4D9B" w:rsidRPr="002741FA">
        <w:rPr>
          <w:rFonts w:cs="Times New Roman"/>
          <w:lang w:val="en-US"/>
        </w:rPr>
        <w:t xml:space="preserve">access to </w:t>
      </w:r>
      <w:r w:rsidR="002429DE" w:rsidRPr="002741FA">
        <w:rPr>
          <w:rFonts w:cs="Times New Roman"/>
          <w:lang w:val="en-US"/>
        </w:rPr>
        <w:t xml:space="preserve">formal </w:t>
      </w:r>
      <w:r w:rsidR="008E4D9B" w:rsidRPr="002741FA">
        <w:rPr>
          <w:rFonts w:cs="Times New Roman"/>
          <w:lang w:val="en-US"/>
        </w:rPr>
        <w:t>education</w:t>
      </w:r>
      <w:r w:rsidR="002429DE" w:rsidRPr="002741FA">
        <w:rPr>
          <w:rFonts w:cs="Times New Roman"/>
          <w:lang w:val="en-US"/>
        </w:rPr>
        <w:t xml:space="preserve"> and are </w:t>
      </w:r>
      <w:r w:rsidR="00327099" w:rsidRPr="002741FA">
        <w:rPr>
          <w:rFonts w:cs="Times New Roman"/>
          <w:lang w:val="en-US"/>
        </w:rPr>
        <w:t xml:space="preserve">thus </w:t>
      </w:r>
      <w:r w:rsidR="002429DE" w:rsidRPr="002741FA">
        <w:rPr>
          <w:rFonts w:cs="Times New Roman"/>
          <w:lang w:val="en-US"/>
        </w:rPr>
        <w:t xml:space="preserve">well trained in rational argumentation. </w:t>
      </w:r>
      <w:r w:rsidR="00F931A7" w:rsidRPr="002741FA">
        <w:rPr>
          <w:rFonts w:cs="Times New Roman"/>
          <w:lang w:val="en-US"/>
        </w:rPr>
        <w:t xml:space="preserve">With this argument, they echo an already established critique of normative democratic theory </w:t>
      </w:r>
      <w:sdt>
        <w:sdtPr>
          <w:rPr>
            <w:rFonts w:cs="Times New Roman"/>
            <w:lang w:val="en-US"/>
          </w:rPr>
          <w:alias w:val="To edit, see citavi.com/edit"/>
          <w:tag w:val="CitaviPlaceholder#2e1fe1ed-1577-44e1-9438-893f63dd547b"/>
          <w:id w:val="989131355"/>
          <w:placeholder>
            <w:docPart w:val="DefaultPlaceholder_-1854013440"/>
          </w:placeholder>
        </w:sdtPr>
        <w:sdtEndPr/>
        <w:sdtContent>
          <w:r w:rsidR="00F931A7"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2YwNjUxLTU3NjEtNGU4MC1hZGMzLTA3NmI2ODcwZDI1OSIsIlJhbmdlU3RhcnQiOjE5LCJSYW5nZUxlbmd0aCI6MTQsIlJlZmVyZW5jZUlkIjoiMjcwMThlM2EtY2RhNC00ODYwLWFiNTktZjgyMjk5ZTBiMTR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UxNS85NzgwNjkxMjM0MTY4LTAwNyIsIlVyaVN0cmluZyI6Imh0dHBzOi8vZG9pLm9yZy8xMC4xNTE1Lzk3ODA2OTEyMzQxNjgtMDA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d29ybGRjYXQub3JnL29jbGMvODMyNTM4NzQ4IiwiVXJpU3RyaW5nIjoiaHR0cDovL3d3dy53b3JsZGNhdC5vcmcvb2NsYy84MzI1Mzg3N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HJlZml4IjoiZS5nLiwg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Q2hhbnRhbCIsIkxhc3ROYW1lIjoiTW91ZmZlIiwiUHJvdGVjdGVkIjpmYWxzZSwiU2V4IjoxLCJDcmVhdGVkQnkiOiJfYyIsIkNyZWF0ZWRPbiI6IjIwMTQtMDItMDNUMTM6MDY6NTEiLCJNb2RpZmllZEJ5IjoiX2MiLCJJZCI6IjAxNTI5NzhlLWNlNjYtNDJlMy1hM2M5LWZiZTBjOTA0NDVhOCIsIk1vZGlmaWVkT24iOiIyMDE0LTAyLTAzVDEzOjA2OjU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}</w:instrText>
          </w:r>
          <w:r w:rsidR="00F931A7" w:rsidRPr="002741FA">
            <w:rPr>
              <w:rFonts w:cs="Times New Roman"/>
              <w:lang w:val="en-US"/>
            </w:rPr>
            <w:fldChar w:fldCharType="separate"/>
          </w:r>
          <w:r w:rsidR="00F931A7" w:rsidRPr="002741FA">
            <w:rPr>
              <w:rFonts w:cs="Times New Roman"/>
              <w:lang w:val="en-US"/>
            </w:rPr>
            <w:t>(Young 1996)</w:t>
          </w:r>
          <w:r w:rsidR="00F931A7" w:rsidRPr="002741FA">
            <w:rPr>
              <w:rFonts w:cs="Times New Roman"/>
              <w:lang w:val="en-US"/>
            </w:rPr>
            <w:fldChar w:fldCharType="end"/>
          </w:r>
        </w:sdtContent>
      </w:sdt>
      <w:r w:rsidR="00F931A7" w:rsidRPr="002741FA">
        <w:rPr>
          <w:rFonts w:cs="Times New Roman"/>
          <w:lang w:val="en-US"/>
        </w:rPr>
        <w:t xml:space="preserve">. In addition, their article confirms the argument that AI not only replicates but could even reinforce biases with regard to minorities </w:t>
      </w:r>
      <w:sdt>
        <w:sdtPr>
          <w:rPr>
            <w:rFonts w:cs="Times New Roman"/>
            <w:lang w:val="en-US"/>
          </w:rPr>
          <w:alias w:val="To edit, see citavi.com/edit"/>
          <w:tag w:val="CitaviPlaceholder#1c3e543c-da7f-442d-a6dd-4236cb2ef23d"/>
          <w:id w:val="2064595937"/>
          <w:placeholder>
            <w:docPart w:val="DefaultPlaceholder_-1854013440"/>
          </w:placeholder>
        </w:sdtPr>
        <w:sdtEndPr/>
        <w:sdtContent>
          <w:r w:rsidR="00F931A7" w:rsidRPr="002741FA">
            <w:rPr>
              <w:rFonts w:cs="Times New Roman"/>
              <w:lang w:val="en-US"/>
            </w:rPr>
            <w:fldChar w:fldCharType="begin"/>
          </w:r>
          <w:r w:rsidR="00082AE4" w:rsidRPr="002741FA">
            <w:rPr>
              <w:rFonts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mM2OWEzLWM1ZDYtNDAxMy1iY2IyLTdhZDFkMTMzZDk0YSIsIlJhbmdlTGVuZ3RoIjoxNiwiUmVmZXJlbmNlSWQiOiJiMjBjY2U1Yi04YzMzLTQ5YTYtOWU3NC05N2RmNjI4YzE5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kp1bmdoZXJyIiwiUHJvdGVjdGVkIjpmYWxzZSwiU2V4IjoyLCJDcmVhdGVkQnkiOiJfQ2FyaW5hIFdlaW5tYW5uIiwiQ3JlYXRlZE9uIjoiMjAyMS0wNC0yMlQwOTo1NjoyOCIsIk1vZGlmaWVkQnkiOiJfQ2FyaW5hIFdlaW5tYW5uIiwiSWQiOiI4NGJlOTE0Yi05YjBlLTQ2NDQtYWNhNC04N2QyZjNhNWQ0ZTAiLCJNb2RpZmllZE9uIjoiMjAyMS0wNC0yMlQwOTo1NjozMSIsIlByb2plY3QiOnsiJGlkIjoiOCIsIiR0eXBlIjoiU3dpc3NBY2FkZW1pYy5DaXRhdmkuUHJvamVjdCwgU3dpc3NBY2FkZW1pYy5DaXRhdmkifX1dLCJDaXRhdGlvbktleVVwZGF0ZVR5cGUiOjAsIkNvbGxhYm9yYXRvcnMiOltdLCJEb2kiOiIxMC4xMTc3LzIwNTYzMDUxMjMxMTg2MzU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IwNTYzMDUxMjMxMTg2MzUzIiwiVXJpU3RyaW5nIjoiaHR0cHM6Ly9kb2kub3JnLzEwLjExNzcvMjA1NjMwNTEyMzExODYz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}</w:instrText>
          </w:r>
          <w:r w:rsidR="00F931A7" w:rsidRPr="002741FA">
            <w:rPr>
              <w:rFonts w:cs="Times New Roman"/>
              <w:lang w:val="en-US"/>
            </w:rPr>
            <w:fldChar w:fldCharType="separate"/>
          </w:r>
          <w:r w:rsidR="00F931A7" w:rsidRPr="002741FA">
            <w:rPr>
              <w:rFonts w:cs="Times New Roman"/>
              <w:lang w:val="en-US"/>
            </w:rPr>
            <w:t>(</w:t>
          </w:r>
          <w:proofErr w:type="spellStart"/>
          <w:r w:rsidR="00F931A7" w:rsidRPr="002741FA">
            <w:rPr>
              <w:rFonts w:cs="Times New Roman"/>
              <w:lang w:val="en-US"/>
            </w:rPr>
            <w:t>Jungherr</w:t>
          </w:r>
          <w:proofErr w:type="spellEnd"/>
          <w:r w:rsidR="00F931A7" w:rsidRPr="002741FA">
            <w:rPr>
              <w:rFonts w:cs="Times New Roman"/>
              <w:lang w:val="en-US"/>
            </w:rPr>
            <w:t xml:space="preserve"> 2023)</w:t>
          </w:r>
          <w:r w:rsidR="00F931A7" w:rsidRPr="002741FA">
            <w:rPr>
              <w:rFonts w:cs="Times New Roman"/>
              <w:lang w:val="en-US"/>
            </w:rPr>
            <w:fldChar w:fldCharType="end"/>
          </w:r>
        </w:sdtContent>
      </w:sdt>
      <w:r w:rsidR="00F931A7" w:rsidRPr="002741FA">
        <w:rPr>
          <w:rFonts w:cs="Times New Roman"/>
          <w:lang w:val="en-US"/>
        </w:rPr>
        <w:t xml:space="preserve">.  </w:t>
      </w:r>
    </w:p>
    <w:p w14:paraId="11D0054A" w14:textId="6BBF26A1" w:rsidR="00976141" w:rsidRPr="002741FA" w:rsidRDefault="00B756DB" w:rsidP="0030016E">
      <w:pPr>
        <w:ind w:firstLine="567"/>
        <w:rPr>
          <w:lang w:val="en-GB"/>
        </w:rPr>
      </w:pPr>
      <w:r w:rsidRPr="002741FA">
        <w:rPr>
          <w:lang w:val="en-GB"/>
        </w:rPr>
        <w:t xml:space="preserve">In summary, this paper </w:t>
      </w:r>
      <w:r w:rsidR="00F931A7" w:rsidRPr="002741FA">
        <w:rPr>
          <w:lang w:val="en-GB"/>
        </w:rPr>
        <w:t xml:space="preserve">illustrates the opportunities and risks of AI for democracy and classifies them against the normative background of deliberative democracy. Using this background, it </w:t>
      </w:r>
      <w:r w:rsidRPr="002741FA">
        <w:rPr>
          <w:lang w:val="en-GB"/>
        </w:rPr>
        <w:t xml:space="preserve">highlights significant progress in using AI to enhance rationality and civility in online discussions, while also revealing the need for more research on equality and </w:t>
      </w:r>
      <w:r w:rsidRPr="002741FA">
        <w:rPr>
          <w:lang w:val="en-GB"/>
        </w:rPr>
        <w:lastRenderedPageBreak/>
        <w:t>reciprocity. By identifying these gaps, we provide a foundation for future studies to leverage AI in fostering more democratic online discourse.</w:t>
      </w:r>
    </w:p>
    <w:p w14:paraId="19AE7DB6" w14:textId="3DEF5C3C" w:rsidR="0030016E" w:rsidRPr="002741FA" w:rsidRDefault="0030016E" w:rsidP="0030016E">
      <w:pPr>
        <w:jc w:val="center"/>
        <w:rPr>
          <w:rFonts w:cs="Times New Roman"/>
          <w:b/>
          <w:lang w:val="en-GB"/>
        </w:rPr>
      </w:pPr>
      <w:r w:rsidRPr="002741FA">
        <w:rPr>
          <w:rFonts w:cs="Times New Roman"/>
          <w:b/>
          <w:lang w:val="en-GB"/>
        </w:rPr>
        <w:t>Conclusion</w:t>
      </w:r>
    </w:p>
    <w:p w14:paraId="02995CC5" w14:textId="5B20F9AF" w:rsidR="00DA7859" w:rsidRPr="002741FA" w:rsidRDefault="0030016E" w:rsidP="0030016E">
      <w:pPr>
        <w:rPr>
          <w:rFonts w:cs="Times New Roman"/>
          <w:bCs/>
          <w:lang w:val="en-GB"/>
        </w:rPr>
      </w:pPr>
      <w:r w:rsidRPr="002741FA">
        <w:rPr>
          <w:rFonts w:cs="Times New Roman"/>
          <w:bCs/>
          <w:lang w:val="en-GB"/>
        </w:rPr>
        <w:t>T</w:t>
      </w:r>
      <w:r w:rsidR="00DA7859" w:rsidRPr="002741FA">
        <w:rPr>
          <w:rFonts w:cs="Times New Roman"/>
          <w:bCs/>
          <w:lang w:val="en-GB"/>
        </w:rPr>
        <w:t xml:space="preserve">he rise of AI presents both promising and challenging dimensions for the future of democratic discourse </w:t>
      </w:r>
      <w:r w:rsidR="003F2235" w:rsidRPr="002741FA">
        <w:rPr>
          <w:rFonts w:cs="Times New Roman"/>
          <w:bCs/>
          <w:lang w:val="en-GB"/>
        </w:rPr>
        <w:t>online</w:t>
      </w:r>
      <w:r w:rsidR="00DA7859" w:rsidRPr="002741FA">
        <w:rPr>
          <w:rFonts w:cs="Times New Roman"/>
          <w:bCs/>
          <w:lang w:val="en-GB"/>
        </w:rPr>
        <w:t xml:space="preserve">. </w:t>
      </w:r>
      <w:r w:rsidR="002E00AA" w:rsidRPr="002741FA">
        <w:rPr>
          <w:rFonts w:cs="Times New Roman"/>
          <w:bCs/>
          <w:lang w:val="en-GB"/>
        </w:rPr>
        <w:t>N</w:t>
      </w:r>
      <w:r w:rsidR="00DA7859" w:rsidRPr="002741FA">
        <w:rPr>
          <w:rFonts w:cs="Times New Roman"/>
          <w:bCs/>
          <w:lang w:val="en-GB"/>
        </w:rPr>
        <w:t>ormative democratic theories,</w:t>
      </w:r>
      <w:r w:rsidR="002E00AA" w:rsidRPr="002741FA">
        <w:rPr>
          <w:rFonts w:cs="Times New Roman"/>
          <w:bCs/>
          <w:lang w:val="en-GB"/>
        </w:rPr>
        <w:t xml:space="preserve"> particularly deliberative democracy,</w:t>
      </w:r>
      <w:r w:rsidR="00DA7859" w:rsidRPr="002741FA">
        <w:rPr>
          <w:rFonts w:cs="Times New Roman"/>
          <w:bCs/>
          <w:lang w:val="en-GB"/>
        </w:rPr>
        <w:t xml:space="preserve"> provide crucial guidance in evaluating the extent to which AI can support democratic ideals</w:t>
      </w:r>
      <w:r w:rsidR="002E00AA" w:rsidRPr="002741FA">
        <w:rPr>
          <w:rFonts w:cs="Times New Roman"/>
          <w:bCs/>
          <w:lang w:val="en-GB"/>
        </w:rPr>
        <w:t xml:space="preserve"> and in identifying </w:t>
      </w:r>
      <w:r w:rsidR="00DA7859" w:rsidRPr="002741FA">
        <w:rPr>
          <w:rFonts w:cs="Times New Roman"/>
          <w:bCs/>
          <w:lang w:val="en-GB"/>
        </w:rPr>
        <w:t>where AI may undermine democratic values</w:t>
      </w:r>
      <w:r w:rsidR="002E00AA" w:rsidRPr="002741FA">
        <w:rPr>
          <w:rFonts w:cs="Times New Roman"/>
          <w:bCs/>
          <w:lang w:val="en-GB"/>
        </w:rPr>
        <w:t>, while allowing to</w:t>
      </w:r>
      <w:r w:rsidR="00DA7859" w:rsidRPr="002741FA">
        <w:rPr>
          <w:rFonts w:cs="Times New Roman"/>
          <w:bCs/>
          <w:lang w:val="en-GB"/>
        </w:rPr>
        <w:t xml:space="preserve"> advocate for solutions that uphold these principles. Going forward, interdisciplinary collaboration between AI developers, policymakers, and </w:t>
      </w:r>
      <w:r w:rsidR="002E00AA" w:rsidRPr="002741FA">
        <w:rPr>
          <w:rFonts w:cs="Times New Roman"/>
          <w:bCs/>
          <w:lang w:val="en-GB"/>
        </w:rPr>
        <w:t xml:space="preserve">communication </w:t>
      </w:r>
      <w:r w:rsidR="00DA7859" w:rsidRPr="002741FA">
        <w:rPr>
          <w:rFonts w:cs="Times New Roman"/>
          <w:bCs/>
          <w:lang w:val="en-GB"/>
        </w:rPr>
        <w:t>scholars will be essential in ensuring that AI serves as a force for inclusive, constructive, and democratic online public discourse.</w:t>
      </w:r>
    </w:p>
    <w:p w14:paraId="1CFA9DEB" w14:textId="087C2711" w:rsidR="005C3317" w:rsidRPr="002741FA" w:rsidRDefault="005C3317" w:rsidP="0030016E">
      <w:pPr>
        <w:jc w:val="center"/>
        <w:rPr>
          <w:rFonts w:cs="Times New Roman"/>
          <w:b/>
          <w:lang w:val="en-GB"/>
        </w:rPr>
      </w:pPr>
      <w:r w:rsidRPr="002741FA">
        <w:rPr>
          <w:rFonts w:cs="Times New Roman"/>
          <w:b/>
          <w:lang w:val="en-GB"/>
        </w:rPr>
        <w:t>Acknowledgments</w:t>
      </w:r>
    </w:p>
    <w:p w14:paraId="7F08C30B" w14:textId="22E9A96D" w:rsidR="005C3317" w:rsidRPr="002741FA" w:rsidRDefault="0013447E" w:rsidP="00FB1773">
      <w:pPr>
        <w:rPr>
          <w:rFonts w:cs="Times New Roman"/>
          <w:bCs/>
          <w:lang w:val="en-GB"/>
        </w:rPr>
      </w:pPr>
      <w:r w:rsidRPr="002741FA">
        <w:rPr>
          <w:rFonts w:cs="Times New Roman"/>
          <w:bCs/>
          <w:lang w:val="en-GB"/>
        </w:rPr>
        <w:t xml:space="preserve">We thank </w:t>
      </w:r>
      <w:proofErr w:type="spellStart"/>
      <w:r w:rsidR="00974FF8" w:rsidRPr="002741FA">
        <w:rPr>
          <w:rFonts w:cs="Times New Roman"/>
          <w:bCs/>
          <w:lang w:val="en-GB"/>
        </w:rPr>
        <w:t>Maike</w:t>
      </w:r>
      <w:proofErr w:type="spellEnd"/>
      <w:r w:rsidR="00974FF8" w:rsidRPr="002741FA">
        <w:rPr>
          <w:rFonts w:cs="Times New Roman"/>
          <w:bCs/>
          <w:lang w:val="en-GB"/>
        </w:rPr>
        <w:t xml:space="preserve"> Behrendt </w:t>
      </w:r>
      <w:r w:rsidR="002B714E" w:rsidRPr="002741FA">
        <w:rPr>
          <w:rFonts w:cs="Times New Roman"/>
          <w:bCs/>
          <w:lang w:val="en-GB"/>
        </w:rPr>
        <w:t>and</w:t>
      </w:r>
      <w:r w:rsidR="00974FF8" w:rsidRPr="002741FA">
        <w:rPr>
          <w:rFonts w:cs="Times New Roman"/>
          <w:bCs/>
          <w:lang w:val="en-GB"/>
        </w:rPr>
        <w:t xml:space="preserve"> Stefan Wagner</w:t>
      </w:r>
      <w:r w:rsidRPr="002741FA">
        <w:rPr>
          <w:rFonts w:cs="Times New Roman"/>
          <w:bCs/>
          <w:lang w:val="en-GB"/>
        </w:rPr>
        <w:t xml:space="preserve"> for </w:t>
      </w:r>
      <w:r w:rsidR="002B714E" w:rsidRPr="002741FA">
        <w:rPr>
          <w:rFonts w:cs="Times New Roman"/>
          <w:bCs/>
          <w:lang w:val="en-GB"/>
        </w:rPr>
        <w:t>thei</w:t>
      </w:r>
      <w:r w:rsidRPr="002741FA">
        <w:rPr>
          <w:rFonts w:cs="Times New Roman"/>
          <w:bCs/>
          <w:lang w:val="en-GB"/>
        </w:rPr>
        <w:t>r</w:t>
      </w:r>
      <w:r w:rsidR="007900B1" w:rsidRPr="002741FA">
        <w:rPr>
          <w:rFonts w:cs="Times New Roman"/>
          <w:bCs/>
          <w:lang w:val="en-GB"/>
        </w:rPr>
        <w:t xml:space="preserve"> valuable</w:t>
      </w:r>
      <w:r w:rsidRPr="002741FA">
        <w:rPr>
          <w:rFonts w:cs="Times New Roman"/>
          <w:bCs/>
          <w:lang w:val="en-GB"/>
        </w:rPr>
        <w:t xml:space="preserve"> feedback and suggestions within the review process. </w:t>
      </w:r>
    </w:p>
    <w:p w14:paraId="5C9922C0" w14:textId="3A7AAA19" w:rsidR="004E59F6" w:rsidRPr="002741FA" w:rsidRDefault="004E59F6" w:rsidP="0030016E">
      <w:pPr>
        <w:tabs>
          <w:tab w:val="left" w:pos="930"/>
        </w:tabs>
        <w:jc w:val="center"/>
        <w:rPr>
          <w:rFonts w:cs="Times New Roman"/>
          <w:b/>
          <w:lang w:val="en-GB"/>
        </w:rPr>
      </w:pPr>
      <w:r w:rsidRPr="002741FA">
        <w:rPr>
          <w:rFonts w:cs="Times New Roman"/>
          <w:b/>
          <w:lang w:val="en-GB"/>
        </w:rPr>
        <w:t>Funding</w:t>
      </w:r>
      <w:r w:rsidR="00983CD7">
        <w:rPr>
          <w:rFonts w:cs="Times New Roman"/>
          <w:b/>
          <w:lang w:val="en-GB"/>
        </w:rPr>
        <w:t xml:space="preserve"> Information</w:t>
      </w:r>
    </w:p>
    <w:p w14:paraId="67B36D14" w14:textId="46CD9955" w:rsidR="0013447E" w:rsidRPr="002741FA" w:rsidRDefault="004E59F6" w:rsidP="004E59F6">
      <w:pPr>
        <w:tabs>
          <w:tab w:val="left" w:pos="930"/>
        </w:tabs>
        <w:rPr>
          <w:rFonts w:cs="Times New Roman"/>
          <w:bCs/>
          <w:lang w:val="en-GB"/>
        </w:rPr>
      </w:pPr>
      <w:r w:rsidRPr="002741FA">
        <w:rPr>
          <w:rFonts w:cs="Times New Roman"/>
          <w:bCs/>
          <w:lang w:val="en-GB"/>
        </w:rPr>
        <w:t xml:space="preserve">This work was supported by the Jürgen </w:t>
      </w:r>
      <w:proofErr w:type="spellStart"/>
      <w:r w:rsidRPr="002741FA">
        <w:rPr>
          <w:rFonts w:cs="Times New Roman"/>
          <w:bCs/>
          <w:lang w:val="en-GB"/>
        </w:rPr>
        <w:t>Manchot</w:t>
      </w:r>
      <w:proofErr w:type="spellEnd"/>
      <w:r w:rsidRPr="002741FA">
        <w:rPr>
          <w:rFonts w:cs="Times New Roman"/>
          <w:bCs/>
          <w:lang w:val="en-GB"/>
        </w:rPr>
        <w:t xml:space="preserve"> Foundation </w:t>
      </w:r>
      <w:r w:rsidR="00974FF8" w:rsidRPr="002741FA">
        <w:rPr>
          <w:rFonts w:cs="Times New Roman"/>
          <w:bCs/>
          <w:lang w:val="en-GB"/>
        </w:rPr>
        <w:t xml:space="preserve">in the context of the </w:t>
      </w:r>
      <w:proofErr w:type="spellStart"/>
      <w:r w:rsidRPr="002741FA">
        <w:rPr>
          <w:rFonts w:cs="Times New Roman"/>
          <w:bCs/>
          <w:lang w:val="en-GB"/>
        </w:rPr>
        <w:t>Manchot</w:t>
      </w:r>
      <w:proofErr w:type="spellEnd"/>
      <w:r w:rsidRPr="002741FA">
        <w:rPr>
          <w:rFonts w:cs="Times New Roman"/>
          <w:bCs/>
          <w:lang w:val="en-GB"/>
        </w:rPr>
        <w:t xml:space="preserve"> Research Group </w:t>
      </w:r>
      <w:r w:rsidR="00DB11DB">
        <w:rPr>
          <w:rFonts w:cs="Times New Roman"/>
          <w:bCs/>
          <w:lang w:val="en-GB"/>
        </w:rPr>
        <w:t>‘</w:t>
      </w:r>
      <w:r w:rsidRPr="002741FA">
        <w:rPr>
          <w:rFonts w:cs="Times New Roman"/>
          <w:bCs/>
          <w:lang w:val="en-GB"/>
        </w:rPr>
        <w:t>Decision-Making with the Help of Artificial Intelligence</w:t>
      </w:r>
      <w:r w:rsidR="00DB11DB">
        <w:rPr>
          <w:rFonts w:cs="Times New Roman"/>
          <w:bCs/>
          <w:lang w:val="en-GB"/>
        </w:rPr>
        <w:t>’</w:t>
      </w:r>
      <w:r w:rsidR="00974FF8" w:rsidRPr="002741FA">
        <w:rPr>
          <w:rFonts w:cs="Times New Roman"/>
          <w:bCs/>
          <w:lang w:val="en-GB"/>
        </w:rPr>
        <w:t xml:space="preserve"> at the Heinrich</w:t>
      </w:r>
      <w:r w:rsidR="00373CC4" w:rsidRPr="002741FA">
        <w:rPr>
          <w:rFonts w:cs="Times New Roman"/>
          <w:bCs/>
          <w:lang w:val="en-GB"/>
        </w:rPr>
        <w:t xml:space="preserve"> </w:t>
      </w:r>
      <w:r w:rsidR="00974FF8" w:rsidRPr="002741FA">
        <w:rPr>
          <w:rFonts w:cs="Times New Roman"/>
          <w:bCs/>
          <w:lang w:val="en-GB"/>
        </w:rPr>
        <w:t>Heine</w:t>
      </w:r>
      <w:r w:rsidR="00373CC4" w:rsidRPr="002741FA">
        <w:rPr>
          <w:rFonts w:cs="Times New Roman"/>
          <w:bCs/>
          <w:lang w:val="en-GB"/>
        </w:rPr>
        <w:t xml:space="preserve"> </w:t>
      </w:r>
      <w:r w:rsidR="00974FF8" w:rsidRPr="002741FA">
        <w:rPr>
          <w:rFonts w:cs="Times New Roman"/>
          <w:bCs/>
          <w:lang w:val="en-GB"/>
        </w:rPr>
        <w:t>University Düsseldorf (Germany)</w:t>
      </w:r>
      <w:r w:rsidRPr="002741FA">
        <w:rPr>
          <w:rFonts w:cs="Times New Roman"/>
          <w:bCs/>
          <w:lang w:val="en-GB"/>
        </w:rPr>
        <w:t>.</w:t>
      </w:r>
    </w:p>
    <w:p w14:paraId="33CD7D30" w14:textId="33EA13C3" w:rsidR="005C3317" w:rsidRPr="002741FA" w:rsidRDefault="00983CD7" w:rsidP="0030016E">
      <w:pPr>
        <w:jc w:val="center"/>
        <w:rPr>
          <w:rFonts w:cs="Times New Roman"/>
          <w:b/>
          <w:lang w:val="en-GB"/>
        </w:rPr>
      </w:pPr>
      <w:r>
        <w:rPr>
          <w:rFonts w:cs="Times New Roman"/>
          <w:b/>
          <w:lang w:val="en-GB"/>
        </w:rPr>
        <w:t xml:space="preserve">Competing </w:t>
      </w:r>
      <w:r w:rsidR="00EB67E4" w:rsidRPr="002741FA">
        <w:rPr>
          <w:rFonts w:cs="Times New Roman"/>
          <w:b/>
          <w:lang w:val="en-GB"/>
        </w:rPr>
        <w:t>I</w:t>
      </w:r>
      <w:r w:rsidR="005C3317" w:rsidRPr="002741FA">
        <w:rPr>
          <w:rFonts w:cs="Times New Roman"/>
          <w:b/>
          <w:lang w:val="en-GB"/>
        </w:rPr>
        <w:t>nterest</w:t>
      </w:r>
      <w:r w:rsidR="00A77458">
        <w:rPr>
          <w:rFonts w:cs="Times New Roman"/>
          <w:b/>
          <w:lang w:val="en-GB"/>
        </w:rPr>
        <w:t>s</w:t>
      </w:r>
    </w:p>
    <w:p w14:paraId="7A20B521" w14:textId="1E8AD205" w:rsidR="0013447E" w:rsidRPr="002741FA" w:rsidRDefault="002B714E" w:rsidP="00FB1773">
      <w:pPr>
        <w:rPr>
          <w:rFonts w:cs="Times New Roman"/>
          <w:bCs/>
          <w:lang w:val="en-GB"/>
        </w:rPr>
      </w:pPr>
      <w:r w:rsidRPr="002741FA">
        <w:rPr>
          <w:rFonts w:cs="Times New Roman"/>
          <w:bCs/>
          <w:lang w:val="en-GB"/>
        </w:rPr>
        <w:t>We have n</w:t>
      </w:r>
      <w:r w:rsidR="0013447E" w:rsidRPr="002741FA">
        <w:rPr>
          <w:rFonts w:cs="Times New Roman"/>
          <w:bCs/>
          <w:lang w:val="en-GB"/>
        </w:rPr>
        <w:t xml:space="preserve">o conflict of interest </w:t>
      </w:r>
      <w:r w:rsidRPr="002741FA">
        <w:rPr>
          <w:rFonts w:cs="Times New Roman"/>
          <w:bCs/>
          <w:lang w:val="en-GB"/>
        </w:rPr>
        <w:t>to declare.</w:t>
      </w:r>
    </w:p>
    <w:p w14:paraId="791522AB" w14:textId="761296BB" w:rsidR="005E57EA" w:rsidRPr="002741FA" w:rsidRDefault="005C3317" w:rsidP="0030016E">
      <w:pPr>
        <w:jc w:val="center"/>
        <w:rPr>
          <w:rFonts w:cs="Times New Roman"/>
          <w:b/>
          <w:lang w:val="en-GB"/>
        </w:rPr>
      </w:pPr>
      <w:commentRangeStart w:id="4"/>
      <w:commentRangeStart w:id="5"/>
      <w:commentRangeStart w:id="6"/>
      <w:r w:rsidRPr="002741FA">
        <w:rPr>
          <w:rFonts w:cs="Times New Roman"/>
          <w:b/>
          <w:lang w:val="en-GB"/>
        </w:rPr>
        <w:t>References</w:t>
      </w:r>
      <w:commentRangeEnd w:id="4"/>
      <w:r w:rsidR="0020422C" w:rsidRPr="002741FA">
        <w:rPr>
          <w:rStyle w:val="Kommentarzeichen"/>
          <w:rFonts w:cs="Times New Roman"/>
          <w:b/>
          <w:sz w:val="24"/>
          <w:szCs w:val="22"/>
          <w:lang w:val="en-GB"/>
        </w:rPr>
        <w:commentReference w:id="4"/>
      </w:r>
      <w:commentRangeEnd w:id="5"/>
      <w:r w:rsidR="00FE42BC" w:rsidRPr="002741FA">
        <w:rPr>
          <w:rStyle w:val="Kommentarzeichen"/>
          <w:rFonts w:cs="Times New Roman"/>
          <w:b/>
          <w:sz w:val="24"/>
          <w:szCs w:val="22"/>
          <w:lang w:val="en-GB"/>
        </w:rPr>
        <w:commentReference w:id="5"/>
      </w:r>
      <w:commentRangeEnd w:id="6"/>
      <w:r w:rsidR="008C1303">
        <w:rPr>
          <w:rStyle w:val="Kommentarzeichen"/>
        </w:rPr>
        <w:commentReference w:id="6"/>
      </w:r>
    </w:p>
    <w:sdt>
      <w:sdtPr>
        <w:rPr>
          <w:lang w:val="en-US"/>
        </w:rPr>
        <w:tag w:val="CitaviBibliography"/>
        <w:id w:val="-335158764"/>
        <w:placeholder>
          <w:docPart w:val="A007D2695E8A4C5DAEE1C12B1DCF7217"/>
        </w:placeholder>
      </w:sdtPr>
      <w:sdtEndPr/>
      <w:sdtContent>
        <w:p w14:paraId="566D48ED" w14:textId="76BB1347" w:rsidR="008700CC" w:rsidRPr="002741FA" w:rsidRDefault="004B19B8" w:rsidP="008700CC">
          <w:pPr>
            <w:pStyle w:val="CitaviBibliographyEntry"/>
            <w:rPr>
              <w:lang w:val="en-US"/>
            </w:rPr>
          </w:pPr>
          <w:r w:rsidRPr="002741FA">
            <w:rPr>
              <w:lang w:val="en-US"/>
            </w:rPr>
            <w:fldChar w:fldCharType="begin"/>
          </w:r>
          <w:r w:rsidRPr="002741FA">
            <w:rPr>
              <w:lang w:val="en-US"/>
            </w:rPr>
            <w:instrText>ADDIN CitaviBibliography</w:instrText>
          </w:r>
          <w:r w:rsidRPr="002741FA">
            <w:rPr>
              <w:lang w:val="en-US"/>
            </w:rPr>
            <w:fldChar w:fldCharType="separate"/>
          </w:r>
          <w:bookmarkStart w:id="7" w:name="_CTVL00120fa2d709f674d6691381f7003d23e0c"/>
          <w:r w:rsidR="008700CC" w:rsidRPr="002741FA">
            <w:rPr>
              <w:lang w:val="en-US"/>
            </w:rPr>
            <w:t xml:space="preserve">Al-Garadi, M. A., Hussain, M. R., Khan, N., Murtaza, G., Nweke, H. F., Ali, I., Mujtaba, G., Chiroma, H., Khattak, H. A., &amp; Gani, A. (2019). Predicting cyberbullying on social </w:t>
          </w:r>
          <w:r w:rsidR="008700CC" w:rsidRPr="002741FA">
            <w:rPr>
              <w:lang w:val="en-US"/>
            </w:rPr>
            <w:lastRenderedPageBreak/>
            <w:t>media in the big data era using machine learning algorithms: Review of literature and open challenges.</w:t>
          </w:r>
          <w:bookmarkEnd w:id="7"/>
          <w:r w:rsidR="008700CC" w:rsidRPr="002741FA">
            <w:rPr>
              <w:lang w:val="en-US"/>
            </w:rPr>
            <w:t xml:space="preserve"> </w:t>
          </w:r>
          <w:r w:rsidR="008700CC" w:rsidRPr="002741FA">
            <w:rPr>
              <w:i/>
              <w:lang w:val="en-US"/>
            </w:rPr>
            <w:t>IEEE Access</w:t>
          </w:r>
          <w:r w:rsidR="008700CC" w:rsidRPr="002741FA">
            <w:rPr>
              <w:lang w:val="en-US"/>
            </w:rPr>
            <w:t xml:space="preserve">, </w:t>
          </w:r>
          <w:r w:rsidR="008700CC" w:rsidRPr="002741FA">
            <w:rPr>
              <w:i/>
              <w:lang w:val="en-US"/>
            </w:rPr>
            <w:t>7</w:t>
          </w:r>
          <w:r w:rsidR="008700CC" w:rsidRPr="002741FA">
            <w:rPr>
              <w:lang w:val="en-US"/>
            </w:rPr>
            <w:t xml:space="preserve">, 70701–70718. </w:t>
          </w:r>
          <w:r w:rsidR="007252D3">
            <w:rPr>
              <w:lang w:val="en-US"/>
            </w:rPr>
            <w:t xml:space="preserve">DOI: </w:t>
          </w:r>
          <w:r w:rsidR="008700CC" w:rsidRPr="002741FA">
            <w:rPr>
              <w:lang w:val="en-US"/>
            </w:rPr>
            <w:t>https://doi.org/10.1109/ACCESS.2019.2918354</w:t>
          </w:r>
        </w:p>
        <w:p w14:paraId="2FDD71BC" w14:textId="3604EF7D" w:rsidR="008700CC" w:rsidRPr="002741FA" w:rsidRDefault="008700CC" w:rsidP="008700CC">
          <w:pPr>
            <w:pStyle w:val="CitaviBibliographyEntry"/>
            <w:rPr>
              <w:lang w:val="en-US"/>
            </w:rPr>
          </w:pPr>
          <w:bookmarkStart w:id="8" w:name="_CTVL001894e37cbb39248888ed041be786ec436"/>
          <w:r w:rsidRPr="002741FA">
            <w:rPr>
              <w:lang w:val="en-US"/>
            </w:rPr>
            <w:t>Althuniyan, N., Sirrianni, J. W., Rahman, M. M., &amp; Liu, X. (2019). Design of mobile service of intelligent large-scale cyber argumentation for analysis and prediction of collective opinions. In D. Wang &amp; L.-J. Zhang (Eds.),</w:t>
          </w:r>
          <w:bookmarkEnd w:id="8"/>
          <w:r w:rsidRPr="002741FA">
            <w:rPr>
              <w:lang w:val="en-US"/>
            </w:rPr>
            <w:t xml:space="preserve"> </w:t>
          </w:r>
          <w:r w:rsidRPr="002741FA">
            <w:rPr>
              <w:i/>
              <w:lang w:val="en-US"/>
            </w:rPr>
            <w:t xml:space="preserve">Lecture Notes in Computer Science. Artificial intelligence and mobile services – AIMS 2019 </w:t>
          </w:r>
          <w:r w:rsidRPr="002741FA">
            <w:rPr>
              <w:lang w:val="en-US"/>
            </w:rPr>
            <w:t xml:space="preserve">(Vol. 11516, pp. 135–149). </w:t>
          </w:r>
          <w:r w:rsidR="00475349">
            <w:rPr>
              <w:lang w:val="en-US"/>
            </w:rPr>
            <w:t xml:space="preserve">Cham: </w:t>
          </w:r>
          <w:r w:rsidRPr="002741FA">
            <w:rPr>
              <w:lang w:val="en-US"/>
            </w:rPr>
            <w:t xml:space="preserve">Springer International Publishing. </w:t>
          </w:r>
          <w:r w:rsidR="00A22E28">
            <w:rPr>
              <w:lang w:val="en-US"/>
            </w:rPr>
            <w:t xml:space="preserve">DOI: </w:t>
          </w:r>
          <w:r w:rsidRPr="002741FA">
            <w:rPr>
              <w:lang w:val="en-US"/>
            </w:rPr>
            <w:t>https://doi.org/10.1007/978-3-030-23367-9_10</w:t>
          </w:r>
        </w:p>
        <w:p w14:paraId="50648C4D" w14:textId="6413DBAE" w:rsidR="008700CC" w:rsidRPr="002741FA" w:rsidRDefault="008700CC" w:rsidP="008700CC">
          <w:pPr>
            <w:pStyle w:val="CitaviBibliographyEntry"/>
            <w:rPr>
              <w:lang w:val="en-US"/>
            </w:rPr>
          </w:pPr>
          <w:bookmarkStart w:id="9" w:name="_CTVL001bbdde44ba0c042ab91929a3f17bb706a"/>
          <w:r w:rsidRPr="002741FA">
            <w:rPr>
              <w:lang w:val="en-US"/>
            </w:rPr>
            <w:t>Anderson, A. A., Yeo, S. K., Brossard, D., Scheufele, D. A., &amp; Xenos, M. A. (2018). Toxic talk: How online incivility can undermine perceptions of media.</w:t>
          </w:r>
          <w:bookmarkEnd w:id="9"/>
          <w:r w:rsidRPr="002741FA">
            <w:rPr>
              <w:lang w:val="en-US"/>
            </w:rPr>
            <w:t xml:space="preserve"> </w:t>
          </w:r>
          <w:r w:rsidRPr="002741FA">
            <w:rPr>
              <w:i/>
              <w:lang w:val="en-US"/>
            </w:rPr>
            <w:t>International Journal of Public Opinion Research</w:t>
          </w:r>
          <w:r w:rsidRPr="002741FA">
            <w:rPr>
              <w:lang w:val="en-US"/>
            </w:rPr>
            <w:t xml:space="preserve">, </w:t>
          </w:r>
          <w:r w:rsidRPr="002741FA">
            <w:rPr>
              <w:i/>
              <w:lang w:val="en-US"/>
            </w:rPr>
            <w:t>30</w:t>
          </w:r>
          <w:r w:rsidRPr="002741FA">
            <w:rPr>
              <w:lang w:val="en-US"/>
            </w:rPr>
            <w:t xml:space="preserve">(1), 156–168. </w:t>
          </w:r>
          <w:r w:rsidR="002208E6">
            <w:rPr>
              <w:lang w:val="en-US"/>
            </w:rPr>
            <w:t xml:space="preserve">DOI: </w:t>
          </w:r>
          <w:r w:rsidRPr="002741FA">
            <w:rPr>
              <w:lang w:val="en-US"/>
            </w:rPr>
            <w:t>https://doi.org/10.1093/ijpor/edw022</w:t>
          </w:r>
        </w:p>
        <w:p w14:paraId="2AFBAD02" w14:textId="535A3343" w:rsidR="008700CC" w:rsidRPr="002741FA" w:rsidRDefault="008700CC" w:rsidP="008700CC">
          <w:pPr>
            <w:pStyle w:val="CitaviBibliographyEntry"/>
            <w:rPr>
              <w:lang w:val="en-US"/>
            </w:rPr>
          </w:pPr>
          <w:bookmarkStart w:id="10" w:name="_CTVL00128a0ecb36baa45cb8c98f516f10d4540"/>
          <w:r w:rsidRPr="002741FA">
            <w:t xml:space="preserve">Aragón, P., Gómez, V., &amp; Kaltenbrunner, A. (2017). </w:t>
          </w:r>
          <w:r w:rsidRPr="002741FA">
            <w:rPr>
              <w:lang w:val="en-US"/>
            </w:rPr>
            <w:t>Detecting platform effects in online discussions.</w:t>
          </w:r>
          <w:bookmarkEnd w:id="10"/>
          <w:r w:rsidRPr="002741FA">
            <w:rPr>
              <w:lang w:val="en-US"/>
            </w:rPr>
            <w:t xml:space="preserve"> </w:t>
          </w:r>
          <w:r w:rsidRPr="002741FA">
            <w:rPr>
              <w:i/>
              <w:lang w:val="en-US"/>
            </w:rPr>
            <w:t>Policy &amp; Internet</w:t>
          </w:r>
          <w:r w:rsidRPr="002741FA">
            <w:rPr>
              <w:lang w:val="en-US"/>
            </w:rPr>
            <w:t xml:space="preserve">, </w:t>
          </w:r>
          <w:r w:rsidRPr="002741FA">
            <w:rPr>
              <w:i/>
              <w:lang w:val="en-US"/>
            </w:rPr>
            <w:t>9</w:t>
          </w:r>
          <w:r w:rsidRPr="002741FA">
            <w:rPr>
              <w:lang w:val="en-US"/>
            </w:rPr>
            <w:t xml:space="preserve">(4), 420–443. </w:t>
          </w:r>
          <w:r w:rsidR="00E74EBB">
            <w:rPr>
              <w:lang w:val="en-US"/>
            </w:rPr>
            <w:t xml:space="preserve">DOI: </w:t>
          </w:r>
          <w:r w:rsidRPr="002741FA">
            <w:rPr>
              <w:lang w:val="en-US"/>
            </w:rPr>
            <w:t>https://doi.org/10.1002/poi3.158</w:t>
          </w:r>
        </w:p>
        <w:p w14:paraId="647232D4" w14:textId="6111FDD9" w:rsidR="008700CC" w:rsidRPr="002741FA" w:rsidRDefault="008700CC" w:rsidP="008700CC">
          <w:pPr>
            <w:pStyle w:val="CitaviBibliographyEntry"/>
            <w:rPr>
              <w:lang w:val="en-US"/>
            </w:rPr>
          </w:pPr>
          <w:bookmarkStart w:id="11" w:name="_CTVL0016b53776f281b43a8b9afa3309fbe8e7f"/>
          <w:r w:rsidRPr="002741FA">
            <w:rPr>
              <w:lang w:val="en-US"/>
            </w:rPr>
            <w:t>Arana-Catania, M., van Lier, F.‑A., Procter, R., Tkachenko, N., He, Y., Zubiaga, A., &amp; Liakata, M. (2021). Citizen participation and machine learning for a better democracy.</w:t>
          </w:r>
          <w:bookmarkEnd w:id="11"/>
          <w:r w:rsidRPr="002741FA">
            <w:rPr>
              <w:lang w:val="en-US"/>
            </w:rPr>
            <w:t xml:space="preserve"> </w:t>
          </w:r>
          <w:r w:rsidRPr="002741FA">
            <w:rPr>
              <w:i/>
              <w:lang w:val="en-US"/>
            </w:rPr>
            <w:t>Digital Government: Research and Practice</w:t>
          </w:r>
          <w:r w:rsidRPr="002741FA">
            <w:rPr>
              <w:lang w:val="en-US"/>
            </w:rPr>
            <w:t xml:space="preserve">, </w:t>
          </w:r>
          <w:r w:rsidRPr="002741FA">
            <w:rPr>
              <w:i/>
              <w:lang w:val="en-US"/>
            </w:rPr>
            <w:t>2</w:t>
          </w:r>
          <w:r w:rsidRPr="002741FA">
            <w:rPr>
              <w:lang w:val="en-US"/>
            </w:rPr>
            <w:t xml:space="preserve">(3), 1–22. </w:t>
          </w:r>
          <w:r w:rsidR="001F41A4">
            <w:rPr>
              <w:lang w:val="en-US"/>
            </w:rPr>
            <w:t xml:space="preserve">DLI: </w:t>
          </w:r>
          <w:r w:rsidRPr="002741FA">
            <w:rPr>
              <w:lang w:val="en-US"/>
            </w:rPr>
            <w:t>https://doi.org/10.1145/3452118</w:t>
          </w:r>
        </w:p>
        <w:p w14:paraId="41FFC021" w14:textId="76646B78" w:rsidR="000E1249" w:rsidRPr="002741FA" w:rsidRDefault="000E1249" w:rsidP="000E1249">
          <w:pPr>
            <w:pStyle w:val="CitaviBibliographyEntry"/>
            <w:rPr>
              <w:sz w:val="32"/>
              <w:szCs w:val="28"/>
              <w:lang w:val="en-GB"/>
            </w:rPr>
          </w:pPr>
          <w:bookmarkStart w:id="12" w:name="_CTVL00144cd9d40aa624bf1b27812b7e0533a16"/>
          <w:r w:rsidRPr="002741FA">
            <w:rPr>
              <w:szCs w:val="24"/>
              <w:lang w:val="en-GB"/>
            </w:rPr>
            <w:t>Arksey</w:t>
          </w:r>
          <w:r w:rsidR="00396E03">
            <w:rPr>
              <w:szCs w:val="24"/>
              <w:lang w:val="en-GB"/>
            </w:rPr>
            <w:t>,</w:t>
          </w:r>
          <w:r w:rsidRPr="002741FA">
            <w:rPr>
              <w:szCs w:val="24"/>
              <w:lang w:val="en-GB"/>
            </w:rPr>
            <w:t xml:space="preserve"> H.</w:t>
          </w:r>
          <w:r w:rsidR="00CA2778">
            <w:rPr>
              <w:szCs w:val="24"/>
              <w:lang w:val="en-GB"/>
            </w:rPr>
            <w:t>,</w:t>
          </w:r>
          <w:r w:rsidRPr="002741FA">
            <w:rPr>
              <w:szCs w:val="24"/>
              <w:lang w:val="en-GB"/>
            </w:rPr>
            <w:t xml:space="preserve"> &amp; O’Malley</w:t>
          </w:r>
          <w:r w:rsidR="0089130D">
            <w:rPr>
              <w:szCs w:val="24"/>
              <w:lang w:val="en-GB"/>
            </w:rPr>
            <w:t>,</w:t>
          </w:r>
          <w:r w:rsidRPr="002741FA">
            <w:rPr>
              <w:szCs w:val="24"/>
              <w:lang w:val="en-GB"/>
            </w:rPr>
            <w:t xml:space="preserve"> L. (2005). Scoping studies: </w:t>
          </w:r>
          <w:r w:rsidR="0099373D">
            <w:rPr>
              <w:szCs w:val="24"/>
              <w:lang w:val="en-GB"/>
            </w:rPr>
            <w:t>T</w:t>
          </w:r>
          <w:r w:rsidR="0099373D" w:rsidRPr="002741FA">
            <w:rPr>
              <w:szCs w:val="24"/>
              <w:lang w:val="en-GB"/>
            </w:rPr>
            <w:t xml:space="preserve">owards </w:t>
          </w:r>
          <w:r w:rsidRPr="002741FA">
            <w:rPr>
              <w:szCs w:val="24"/>
              <w:lang w:val="en-GB"/>
            </w:rPr>
            <w:t xml:space="preserve">a methodological framework. </w:t>
          </w:r>
          <w:r w:rsidRPr="002741FA">
            <w:rPr>
              <w:i/>
              <w:iCs/>
              <w:szCs w:val="24"/>
              <w:lang w:val="en-GB"/>
            </w:rPr>
            <w:t>International Journal of Social Research Methodology, 8</w:t>
          </w:r>
          <w:r w:rsidRPr="002741FA">
            <w:rPr>
              <w:szCs w:val="24"/>
              <w:lang w:val="en-GB"/>
            </w:rPr>
            <w:t xml:space="preserve">(1), 19–32. </w:t>
          </w:r>
          <w:r w:rsidR="008F059C">
            <w:rPr>
              <w:szCs w:val="24"/>
              <w:lang w:val="en-GB"/>
            </w:rPr>
            <w:t xml:space="preserve">DOI: </w:t>
          </w:r>
          <w:r w:rsidRPr="002741FA">
            <w:rPr>
              <w:szCs w:val="24"/>
              <w:lang w:val="en-GB"/>
            </w:rPr>
            <w:t>https://doi.org/10.1080/1364557032000119616</w:t>
          </w:r>
        </w:p>
        <w:p w14:paraId="6174EF9B" w14:textId="7A1D6FCA" w:rsidR="008700CC" w:rsidRPr="002741FA" w:rsidRDefault="008700CC" w:rsidP="008700CC">
          <w:pPr>
            <w:pStyle w:val="CitaviBibliographyEntry"/>
            <w:rPr>
              <w:lang w:val="en-US"/>
            </w:rPr>
          </w:pPr>
          <w:r w:rsidRPr="002741FA">
            <w:rPr>
              <w:lang w:val="en-US"/>
            </w:rPr>
            <w:t>Bächtiger, A., &amp; Beauvais, E. (2016). Taking the goals of deliberation seriously: A differentiated view on equality and equity in deliberative designs and processes.</w:t>
          </w:r>
          <w:bookmarkEnd w:id="12"/>
          <w:r w:rsidRPr="002741FA">
            <w:rPr>
              <w:lang w:val="en-US"/>
            </w:rPr>
            <w:t xml:space="preserve"> </w:t>
          </w:r>
          <w:r w:rsidRPr="002741FA">
            <w:rPr>
              <w:i/>
              <w:lang w:val="en-US"/>
            </w:rPr>
            <w:t>Journal of Public Deliberation</w:t>
          </w:r>
          <w:r w:rsidRPr="002741FA">
            <w:rPr>
              <w:lang w:val="en-US"/>
            </w:rPr>
            <w:t xml:space="preserve">, </w:t>
          </w:r>
          <w:r w:rsidRPr="002741FA">
            <w:rPr>
              <w:i/>
              <w:lang w:val="en-US"/>
            </w:rPr>
            <w:t>12</w:t>
          </w:r>
          <w:r w:rsidRPr="002741FA">
            <w:rPr>
              <w:lang w:val="en-US"/>
            </w:rPr>
            <w:t xml:space="preserve">(2). </w:t>
          </w:r>
          <w:r w:rsidR="00BD2F8B">
            <w:rPr>
              <w:lang w:val="en-US"/>
            </w:rPr>
            <w:t xml:space="preserve">DOI: </w:t>
          </w:r>
          <w:r w:rsidRPr="002741FA">
            <w:rPr>
              <w:lang w:val="en-US"/>
            </w:rPr>
            <w:t>https://doi.org/10.16997/jdd.254</w:t>
          </w:r>
        </w:p>
        <w:p w14:paraId="6ADC44D1" w14:textId="50D29780" w:rsidR="008700CC" w:rsidRPr="002741FA" w:rsidRDefault="008700CC" w:rsidP="008700CC">
          <w:pPr>
            <w:pStyle w:val="CitaviBibliographyEntry"/>
            <w:rPr>
              <w:lang w:val="en-US"/>
            </w:rPr>
          </w:pPr>
          <w:bookmarkStart w:id="13" w:name="_CTVL0016bfb004c1f7c4a02aae52d7ca50392ab"/>
          <w:r w:rsidRPr="002741FA">
            <w:rPr>
              <w:lang w:val="en-US"/>
            </w:rPr>
            <w:lastRenderedPageBreak/>
            <w:t>Bächtiger, A., Niemeyer, S., Neblo, M., Steenbergen, M. R., &amp; Steiner, J. (2010). Disentangling diversity in deliberative democracy: Competing theories, their blind spots and complementarities.</w:t>
          </w:r>
          <w:bookmarkEnd w:id="13"/>
          <w:r w:rsidRPr="002741FA">
            <w:rPr>
              <w:lang w:val="en-US"/>
            </w:rPr>
            <w:t xml:space="preserve"> </w:t>
          </w:r>
          <w:r w:rsidRPr="002741FA">
            <w:rPr>
              <w:i/>
              <w:lang w:val="en-US"/>
            </w:rPr>
            <w:t>Journal of Political Philosophy</w:t>
          </w:r>
          <w:r w:rsidRPr="002741FA">
            <w:rPr>
              <w:lang w:val="en-US"/>
            </w:rPr>
            <w:t xml:space="preserve">, </w:t>
          </w:r>
          <w:r w:rsidRPr="002741FA">
            <w:rPr>
              <w:i/>
              <w:lang w:val="en-US"/>
            </w:rPr>
            <w:t>18</w:t>
          </w:r>
          <w:r w:rsidRPr="002741FA">
            <w:rPr>
              <w:lang w:val="en-US"/>
            </w:rPr>
            <w:t xml:space="preserve">(1), 32–63. </w:t>
          </w:r>
          <w:r w:rsidR="0016415F">
            <w:rPr>
              <w:lang w:val="en-US"/>
            </w:rPr>
            <w:t xml:space="preserve">DOI: </w:t>
          </w:r>
          <w:r w:rsidRPr="002741FA">
            <w:rPr>
              <w:lang w:val="en-US"/>
            </w:rPr>
            <w:t>https://doi.org/10.1111/j.1467-9760.2009.00342.x</w:t>
          </w:r>
        </w:p>
        <w:p w14:paraId="35D723AB" w14:textId="53CA395A" w:rsidR="008700CC" w:rsidRPr="002741FA" w:rsidRDefault="008700CC" w:rsidP="008700CC">
          <w:pPr>
            <w:pStyle w:val="CitaviBibliographyEntry"/>
            <w:rPr>
              <w:lang w:val="en-US"/>
            </w:rPr>
          </w:pPr>
          <w:bookmarkStart w:id="14" w:name="_CTVL001afa5d52754e14cc3a658d7a4f9e1be81"/>
          <w:r w:rsidRPr="002741FA">
            <w:rPr>
              <w:lang w:val="en-US"/>
            </w:rPr>
            <w:t>Barber, B. R. (1984).</w:t>
          </w:r>
          <w:bookmarkEnd w:id="14"/>
          <w:r w:rsidRPr="002741FA">
            <w:rPr>
              <w:lang w:val="en-US"/>
            </w:rPr>
            <w:t xml:space="preserve"> </w:t>
          </w:r>
          <w:r w:rsidRPr="002741FA">
            <w:rPr>
              <w:i/>
              <w:lang w:val="en-US"/>
            </w:rPr>
            <w:t>Strong democracy</w:t>
          </w:r>
          <w:r w:rsidRPr="002741FA">
            <w:rPr>
              <w:lang w:val="en-US"/>
            </w:rPr>
            <w:t xml:space="preserve">. </w:t>
          </w:r>
          <w:r w:rsidR="00745021" w:rsidRPr="00D3547C">
            <w:rPr>
              <w:lang w:val="en-GB"/>
            </w:rPr>
            <w:t xml:space="preserve">Los Angeles, CA: </w:t>
          </w:r>
          <w:r w:rsidRPr="002741FA">
            <w:rPr>
              <w:lang w:val="en-US"/>
            </w:rPr>
            <w:t xml:space="preserve">University of California Press. </w:t>
          </w:r>
        </w:p>
        <w:p w14:paraId="5D6459B7" w14:textId="47FD6843" w:rsidR="008700CC" w:rsidRPr="002741FA" w:rsidRDefault="008700CC" w:rsidP="008700CC">
          <w:pPr>
            <w:pStyle w:val="CitaviBibliographyEntry"/>
            <w:rPr>
              <w:lang w:val="en-US"/>
            </w:rPr>
          </w:pPr>
          <w:bookmarkStart w:id="15" w:name="_CTVL001bf5a80b7a0934557be2bd06e8a82af02"/>
          <w:r w:rsidRPr="002741FA">
            <w:t xml:space="preserve">Berg, J., Fagerholm, A., &amp; Strandberg, K. (2024). </w:t>
          </w:r>
          <w:r w:rsidRPr="002741FA">
            <w:rPr>
              <w:lang w:val="en-US"/>
            </w:rPr>
            <w:t>Quality user-generated content? A case study of the quality of online news comments on the site of Finnish public service broadcaster Yle.</w:t>
          </w:r>
          <w:bookmarkEnd w:id="15"/>
          <w:r w:rsidRPr="002741FA">
            <w:rPr>
              <w:lang w:val="en-US"/>
            </w:rPr>
            <w:t xml:space="preserve"> </w:t>
          </w:r>
          <w:r w:rsidRPr="002741FA">
            <w:rPr>
              <w:i/>
              <w:lang w:val="en-US"/>
            </w:rPr>
            <w:t>Journalism Practice</w:t>
          </w:r>
          <w:r w:rsidRPr="002741FA">
            <w:rPr>
              <w:lang w:val="en-US"/>
            </w:rPr>
            <w:t xml:space="preserve">, 1–22. </w:t>
          </w:r>
          <w:r w:rsidR="005C5491">
            <w:rPr>
              <w:lang w:val="en-US"/>
            </w:rPr>
            <w:t xml:space="preserve">DOI: </w:t>
          </w:r>
          <w:r w:rsidRPr="002741FA">
            <w:rPr>
              <w:lang w:val="en-US"/>
            </w:rPr>
            <w:t>https://doi.org/10.1080/17512786.2024.2329759</w:t>
          </w:r>
        </w:p>
        <w:p w14:paraId="1BB7ADF8" w14:textId="0CF597B2" w:rsidR="008700CC" w:rsidRPr="002741FA" w:rsidRDefault="008700CC" w:rsidP="008700CC">
          <w:pPr>
            <w:pStyle w:val="CitaviBibliographyEntry"/>
            <w:rPr>
              <w:lang w:val="en-US"/>
            </w:rPr>
          </w:pPr>
          <w:bookmarkStart w:id="16" w:name="_CTVL00196ead575dd4b49229f3df44969f66b08"/>
          <w:r w:rsidRPr="002741FA">
            <w:rPr>
              <w:lang w:val="en-US"/>
            </w:rPr>
            <w:t>Bohman, J. (2007). Political communication and the epistemic value of diversity: Deliberation and legitimation in media societies.</w:t>
          </w:r>
          <w:bookmarkEnd w:id="16"/>
          <w:r w:rsidRPr="002741FA">
            <w:rPr>
              <w:lang w:val="en-US"/>
            </w:rPr>
            <w:t xml:space="preserve"> </w:t>
          </w:r>
          <w:r w:rsidRPr="002741FA">
            <w:rPr>
              <w:i/>
              <w:lang w:val="en-US"/>
            </w:rPr>
            <w:t>Communication Theory</w:t>
          </w:r>
          <w:r w:rsidRPr="002741FA">
            <w:rPr>
              <w:lang w:val="en-US"/>
            </w:rPr>
            <w:t xml:space="preserve">, </w:t>
          </w:r>
          <w:r w:rsidRPr="002741FA">
            <w:rPr>
              <w:i/>
              <w:lang w:val="en-US"/>
            </w:rPr>
            <w:t>17</w:t>
          </w:r>
          <w:r w:rsidRPr="002741FA">
            <w:rPr>
              <w:lang w:val="en-US"/>
            </w:rPr>
            <w:t xml:space="preserve">(4), 348–355. </w:t>
          </w:r>
          <w:r w:rsidR="005C5491">
            <w:rPr>
              <w:lang w:val="en-US"/>
            </w:rPr>
            <w:t xml:space="preserve">DOI: </w:t>
          </w:r>
          <w:r w:rsidRPr="002741FA">
            <w:rPr>
              <w:lang w:val="en-US"/>
            </w:rPr>
            <w:t>https://doi.org/10.1111/j.1468-2885.2007.00301.x</w:t>
          </w:r>
        </w:p>
        <w:p w14:paraId="0DF4F531" w14:textId="6CDC0992" w:rsidR="008700CC" w:rsidRPr="002741FA" w:rsidRDefault="008700CC" w:rsidP="00DD4A85">
          <w:pPr>
            <w:pStyle w:val="CitaviBibliographyEntry"/>
            <w:rPr>
              <w:lang w:val="en-US"/>
            </w:rPr>
          </w:pPr>
          <w:bookmarkStart w:id="17" w:name="_CTVL0018d12b531328e44319d05b63a3543d2ee"/>
          <w:r w:rsidRPr="002741FA">
            <w:rPr>
              <w:lang w:val="en-US"/>
            </w:rPr>
            <w:t>Caraban, A., Karapanos, E., Gonçalves, D., &amp; Campos, P. (2019). 23 ways to nudge: A review of technology-mediated nudging in human-computer interaction. In S. Brewster, G. Fitzpatrick, A. Cox, &amp; V. Kostakos (Eds.),</w:t>
          </w:r>
          <w:bookmarkEnd w:id="17"/>
          <w:r w:rsidRPr="002741FA">
            <w:rPr>
              <w:lang w:val="en-US"/>
            </w:rPr>
            <w:t xml:space="preserve"> </w:t>
          </w:r>
          <w:r w:rsidRPr="002741FA">
            <w:rPr>
              <w:i/>
              <w:lang w:val="en-US"/>
            </w:rPr>
            <w:t xml:space="preserve">Proceedings of the 2019 CHI Conference on Human Factors in Computing Systems </w:t>
          </w:r>
          <w:r w:rsidRPr="002741FA">
            <w:rPr>
              <w:lang w:val="en-US"/>
            </w:rPr>
            <w:t xml:space="preserve">(pp. 1–15). </w:t>
          </w:r>
          <w:r w:rsidR="00F80F7B">
            <w:rPr>
              <w:lang w:val="en-US"/>
            </w:rPr>
            <w:t xml:space="preserve">New York, NY: </w:t>
          </w:r>
          <w:r w:rsidRPr="002741FA">
            <w:rPr>
              <w:lang w:val="en-US"/>
            </w:rPr>
            <w:t xml:space="preserve">ACM. </w:t>
          </w:r>
          <w:r w:rsidR="00A40636">
            <w:rPr>
              <w:lang w:val="en-US"/>
            </w:rPr>
            <w:t xml:space="preserve">DOI: </w:t>
          </w:r>
          <w:r w:rsidRPr="002741FA">
            <w:rPr>
              <w:lang w:val="en-US"/>
            </w:rPr>
            <w:t>https://doi.org/10.1145/3290605.3300733</w:t>
          </w:r>
        </w:p>
        <w:p w14:paraId="101ECDD0" w14:textId="057BCB5D" w:rsidR="00974FF8" w:rsidRPr="002741FA" w:rsidRDefault="00974FF8" w:rsidP="008700CC">
          <w:pPr>
            <w:pStyle w:val="CitaviBibliographyEntry"/>
            <w:rPr>
              <w:lang w:val="en-US"/>
            </w:rPr>
          </w:pPr>
          <w:bookmarkStart w:id="18" w:name="_CTVL0010b9e863582324cd78f19db0c7e4794eb"/>
          <w:r w:rsidRPr="002741FA">
            <w:rPr>
              <w:lang w:val="en-GB"/>
            </w:rPr>
            <w:t xml:space="preserve">Carstens, J. A., &amp; Friess, D. (2024). AI </w:t>
          </w:r>
          <w:r w:rsidR="00657523" w:rsidRPr="002741FA">
            <w:rPr>
              <w:lang w:val="en-GB"/>
            </w:rPr>
            <w:t>within online discussions</w:t>
          </w:r>
          <w:r w:rsidRPr="002741FA">
            <w:rPr>
              <w:lang w:val="en-GB"/>
            </w:rPr>
            <w:t xml:space="preserve">: Rational, </w:t>
          </w:r>
          <w:r w:rsidR="00657523" w:rsidRPr="002741FA">
            <w:rPr>
              <w:lang w:val="en-GB"/>
            </w:rPr>
            <w:t>civil, pr</w:t>
          </w:r>
          <w:r w:rsidRPr="002741FA">
            <w:rPr>
              <w:lang w:val="en-GB"/>
            </w:rPr>
            <w:t xml:space="preserve">ivileged?. </w:t>
          </w:r>
          <w:r w:rsidRPr="002741FA">
            <w:rPr>
              <w:i/>
              <w:iCs/>
              <w:lang w:val="en-US"/>
            </w:rPr>
            <w:t>Minds &amp; Machines</w:t>
          </w:r>
          <w:r w:rsidRPr="002741FA">
            <w:rPr>
              <w:lang w:val="en-US"/>
            </w:rPr>
            <w:t>, 34(10), 1</w:t>
          </w:r>
          <w:r w:rsidR="00657523">
            <w:rPr>
              <w:lang w:val="en-US"/>
            </w:rPr>
            <w:t>–</w:t>
          </w:r>
          <w:r w:rsidRPr="002741FA">
            <w:rPr>
              <w:lang w:val="en-US"/>
            </w:rPr>
            <w:t xml:space="preserve">25. </w:t>
          </w:r>
          <w:r w:rsidR="00657523">
            <w:rPr>
              <w:lang w:val="en-US"/>
            </w:rPr>
            <w:t xml:space="preserve">DOI: </w:t>
          </w:r>
          <w:r w:rsidRPr="00D3547C">
            <w:rPr>
              <w:lang w:val="en-GB"/>
            </w:rPr>
            <w:t>https://doi.org/10.1007/s11023-024-09658-0</w:t>
          </w:r>
        </w:p>
        <w:p w14:paraId="6552C201" w14:textId="1ADFA08C" w:rsidR="008700CC" w:rsidRPr="002741FA" w:rsidRDefault="008700CC" w:rsidP="008700CC">
          <w:pPr>
            <w:pStyle w:val="CitaviBibliographyEntry"/>
            <w:rPr>
              <w:lang w:val="en-US"/>
            </w:rPr>
          </w:pPr>
          <w:r w:rsidRPr="002741FA">
            <w:rPr>
              <w:lang w:val="en-US"/>
            </w:rPr>
            <w:t>Chakrabarty, T., Hidey, C., Muresan, S., Mckeown, K., &amp; Hwang, A. (2020, April 30).</w:t>
          </w:r>
          <w:bookmarkEnd w:id="18"/>
          <w:r w:rsidRPr="002741FA">
            <w:rPr>
              <w:lang w:val="en-US"/>
            </w:rPr>
            <w:t xml:space="preserve"> </w:t>
          </w:r>
          <w:r w:rsidRPr="002741FA">
            <w:rPr>
              <w:i/>
              <w:lang w:val="en-US"/>
            </w:rPr>
            <w:t>AMPERSAND: Argument Mining for PERSuAsive oNline discussions</w:t>
          </w:r>
          <w:r w:rsidRPr="002741FA">
            <w:rPr>
              <w:lang w:val="en-US"/>
            </w:rPr>
            <w:t xml:space="preserve">. http://arxiv.org/pdf/2004.14677v1 </w:t>
          </w:r>
        </w:p>
        <w:p w14:paraId="3E10792D" w14:textId="74FC57DC" w:rsidR="008700CC" w:rsidRPr="002741FA" w:rsidRDefault="008700CC" w:rsidP="008700CC">
          <w:pPr>
            <w:pStyle w:val="CitaviBibliographyEntry"/>
          </w:pPr>
          <w:bookmarkStart w:id="19" w:name="_CTVL001859bfd0e3ac14c898044f02106c80c80"/>
          <w:r w:rsidRPr="002741FA">
            <w:t>Clever, L., Klapproth, J., &amp; Frischlich, L. (2022). Automatisierte (Gegen-)Rede? Social Bots als digitales Sprachrohr ihrer Nutzer*innen. In J. Ernst, M. Trompeta, &amp; H.-J. Roth (Eds.),</w:t>
          </w:r>
          <w:bookmarkEnd w:id="19"/>
          <w:r w:rsidRPr="002741FA">
            <w:t xml:space="preserve"> </w:t>
          </w:r>
          <w:r w:rsidRPr="002741FA">
            <w:rPr>
              <w:i/>
            </w:rPr>
            <w:t xml:space="preserve">Interkulturelle Studien. Gegenrede digital </w:t>
          </w:r>
          <w:r w:rsidRPr="002741FA">
            <w:t xml:space="preserve">(pp. 11–26). </w:t>
          </w:r>
          <w:r w:rsidR="008046DA" w:rsidRPr="008046DA">
            <w:t>Wiesbaden</w:t>
          </w:r>
          <w:r w:rsidR="008046DA">
            <w:t xml:space="preserve">: </w:t>
          </w:r>
          <w:r w:rsidRPr="002741FA">
            <w:t xml:space="preserve">Springer Fachmedien Wiesbaden. </w:t>
          </w:r>
          <w:r w:rsidR="008046DA">
            <w:t xml:space="preserve">DOI: </w:t>
          </w:r>
          <w:r w:rsidRPr="002741FA">
            <w:t>https://doi.org/10.1007/978-3-658-36540-0_2</w:t>
          </w:r>
        </w:p>
        <w:p w14:paraId="3FB0ADE4" w14:textId="4F916A2D" w:rsidR="008700CC" w:rsidRPr="002741FA" w:rsidRDefault="008700CC" w:rsidP="008700CC">
          <w:pPr>
            <w:pStyle w:val="CitaviBibliographyEntry"/>
            <w:rPr>
              <w:lang w:val="en-US"/>
            </w:rPr>
          </w:pPr>
          <w:bookmarkStart w:id="20" w:name="_CTVL001e861493420644ea2892927153dd33e21"/>
          <w:r w:rsidRPr="002741FA">
            <w:lastRenderedPageBreak/>
            <w:t xml:space="preserve">Coe, K., Kenski, K., &amp; Rains, S. A. (2014). </w:t>
          </w:r>
          <w:r w:rsidRPr="002741FA">
            <w:rPr>
              <w:lang w:val="en-US"/>
            </w:rPr>
            <w:t>Online and uncivil? Patterns and determinants of incivility in newspaper website comments.</w:t>
          </w:r>
          <w:bookmarkEnd w:id="20"/>
          <w:r w:rsidRPr="002741FA">
            <w:rPr>
              <w:lang w:val="en-US"/>
            </w:rPr>
            <w:t xml:space="preserve"> </w:t>
          </w:r>
          <w:r w:rsidRPr="002741FA">
            <w:rPr>
              <w:i/>
              <w:lang w:val="en-US"/>
            </w:rPr>
            <w:t>Journal of Communication</w:t>
          </w:r>
          <w:r w:rsidRPr="002741FA">
            <w:rPr>
              <w:lang w:val="en-US"/>
            </w:rPr>
            <w:t xml:space="preserve">, </w:t>
          </w:r>
          <w:r w:rsidRPr="002741FA">
            <w:rPr>
              <w:i/>
              <w:lang w:val="en-US"/>
            </w:rPr>
            <w:t>64</w:t>
          </w:r>
          <w:r w:rsidRPr="002741FA">
            <w:rPr>
              <w:lang w:val="en-US"/>
            </w:rPr>
            <w:t xml:space="preserve">(4), 658–679. </w:t>
          </w:r>
          <w:r w:rsidR="00BB23DA">
            <w:rPr>
              <w:lang w:val="en-US"/>
            </w:rPr>
            <w:t xml:space="preserve">DOI: </w:t>
          </w:r>
          <w:r w:rsidRPr="002741FA">
            <w:rPr>
              <w:lang w:val="en-US"/>
            </w:rPr>
            <w:t>https://doi.org/10.1111/jcom.12104</w:t>
          </w:r>
        </w:p>
        <w:p w14:paraId="1ABA8C35" w14:textId="5DA897F8" w:rsidR="008700CC" w:rsidRPr="002741FA" w:rsidRDefault="008700CC" w:rsidP="008700CC">
          <w:pPr>
            <w:pStyle w:val="CitaviBibliographyEntry"/>
            <w:rPr>
              <w:lang w:val="en-US"/>
            </w:rPr>
          </w:pPr>
          <w:bookmarkStart w:id="21" w:name="_CTVL00194d61a5487f04d51b7281bc29842e950"/>
          <w:r w:rsidRPr="002741FA">
            <w:rPr>
              <w:lang w:val="en-US"/>
            </w:rPr>
            <w:t>Coleman, M. C. (2018). Bots, social capital, and the need for civility.</w:t>
          </w:r>
          <w:bookmarkEnd w:id="21"/>
          <w:r w:rsidRPr="002741FA">
            <w:rPr>
              <w:lang w:val="en-US"/>
            </w:rPr>
            <w:t xml:space="preserve"> </w:t>
          </w:r>
          <w:r w:rsidRPr="002741FA">
            <w:rPr>
              <w:i/>
              <w:lang w:val="en-US"/>
            </w:rPr>
            <w:t>Journal of Media Ethics</w:t>
          </w:r>
          <w:r w:rsidRPr="002741FA">
            <w:rPr>
              <w:lang w:val="en-US"/>
            </w:rPr>
            <w:t xml:space="preserve">, </w:t>
          </w:r>
          <w:r w:rsidRPr="002741FA">
            <w:rPr>
              <w:i/>
              <w:lang w:val="en-US"/>
            </w:rPr>
            <w:t>33</w:t>
          </w:r>
          <w:r w:rsidRPr="002741FA">
            <w:rPr>
              <w:lang w:val="en-US"/>
            </w:rPr>
            <w:t xml:space="preserve">(3), 120–132. </w:t>
          </w:r>
          <w:r w:rsidR="005E5956">
            <w:rPr>
              <w:lang w:val="en-US"/>
            </w:rPr>
            <w:t xml:space="preserve">DOI: </w:t>
          </w:r>
          <w:r w:rsidRPr="002741FA">
            <w:rPr>
              <w:lang w:val="en-US"/>
            </w:rPr>
            <w:t>https://doi.org/10.1080/23736992.2018.1476149</w:t>
          </w:r>
        </w:p>
        <w:p w14:paraId="283D27D7" w14:textId="594F76EA" w:rsidR="008700CC" w:rsidRPr="002741FA" w:rsidRDefault="008700CC" w:rsidP="008700CC">
          <w:pPr>
            <w:pStyle w:val="CitaviBibliographyEntry"/>
            <w:rPr>
              <w:lang w:val="en-US"/>
            </w:rPr>
          </w:pPr>
          <w:bookmarkStart w:id="22" w:name="_CTVL001bc8377aae9e04682a8172b0741ff8d61"/>
          <w:r w:rsidRPr="002741FA">
            <w:rPr>
              <w:lang w:val="en-US"/>
            </w:rPr>
            <w:t>Dahlgren, P. (1995).</w:t>
          </w:r>
          <w:bookmarkEnd w:id="22"/>
          <w:r w:rsidRPr="002741FA">
            <w:rPr>
              <w:lang w:val="en-US"/>
            </w:rPr>
            <w:t xml:space="preserve"> </w:t>
          </w:r>
          <w:r w:rsidRPr="002741FA">
            <w:rPr>
              <w:i/>
              <w:lang w:val="en-US"/>
            </w:rPr>
            <w:t>Television and the public sphere: Citizenship, democracy and the media</w:t>
          </w:r>
          <w:r w:rsidRPr="002741FA">
            <w:rPr>
              <w:lang w:val="en-US"/>
            </w:rPr>
            <w:t xml:space="preserve">. </w:t>
          </w:r>
          <w:r w:rsidR="00CE314E">
            <w:rPr>
              <w:lang w:val="en-US"/>
            </w:rPr>
            <w:t xml:space="preserve">London: </w:t>
          </w:r>
          <w:r w:rsidRPr="002741FA">
            <w:rPr>
              <w:lang w:val="en-US"/>
            </w:rPr>
            <w:t xml:space="preserve">Sage. </w:t>
          </w:r>
        </w:p>
        <w:p w14:paraId="7792AA11" w14:textId="44AA99A7" w:rsidR="008700CC" w:rsidRPr="002741FA" w:rsidRDefault="008700CC" w:rsidP="008700CC">
          <w:pPr>
            <w:pStyle w:val="CitaviBibliographyEntry"/>
            <w:rPr>
              <w:lang w:val="en-US"/>
            </w:rPr>
          </w:pPr>
          <w:bookmarkStart w:id="23" w:name="_CTVL0012b8895dc30e844a0bb864fc52019d749"/>
          <w:proofErr w:type="spellStart"/>
          <w:r w:rsidRPr="002741FA">
            <w:rPr>
              <w:lang w:val="en-US"/>
            </w:rPr>
            <w:t>Dragoni</w:t>
          </w:r>
          <w:proofErr w:type="spellEnd"/>
          <w:r w:rsidRPr="002741FA">
            <w:rPr>
              <w:lang w:val="en-US"/>
            </w:rPr>
            <w:t>, M., Da Costa Pereira, C., Tettamanzi, A. G. B., &amp; Villata, S. (2018). Combining argumentation and aspect-based opinion mining: The SMACk System.</w:t>
          </w:r>
          <w:bookmarkEnd w:id="23"/>
          <w:r w:rsidRPr="002741FA">
            <w:rPr>
              <w:lang w:val="en-US"/>
            </w:rPr>
            <w:t xml:space="preserve"> </w:t>
          </w:r>
          <w:r w:rsidRPr="002741FA">
            <w:rPr>
              <w:i/>
              <w:lang w:val="en-US"/>
            </w:rPr>
            <w:t>AI Communications</w:t>
          </w:r>
          <w:r w:rsidRPr="002741FA">
            <w:rPr>
              <w:lang w:val="en-US"/>
            </w:rPr>
            <w:t xml:space="preserve">, </w:t>
          </w:r>
          <w:r w:rsidRPr="002741FA">
            <w:rPr>
              <w:i/>
              <w:lang w:val="en-US"/>
            </w:rPr>
            <w:t>31</w:t>
          </w:r>
          <w:r w:rsidRPr="002741FA">
            <w:rPr>
              <w:lang w:val="en-US"/>
            </w:rPr>
            <w:t xml:space="preserve">(1), 75–95. </w:t>
          </w:r>
          <w:r w:rsidR="009E3B88">
            <w:rPr>
              <w:lang w:val="en-US"/>
            </w:rPr>
            <w:t xml:space="preserve">DOI: </w:t>
          </w:r>
          <w:r w:rsidRPr="002741FA">
            <w:rPr>
              <w:lang w:val="en-US"/>
            </w:rPr>
            <w:t>https://doi.org/10.3233/AIC-180752</w:t>
          </w:r>
        </w:p>
        <w:p w14:paraId="4648EF4E" w14:textId="6138EE44" w:rsidR="008700CC" w:rsidRPr="002741FA" w:rsidRDefault="008700CC" w:rsidP="008700CC">
          <w:pPr>
            <w:pStyle w:val="CitaviBibliographyEntry"/>
            <w:rPr>
              <w:lang w:val="en-US"/>
            </w:rPr>
          </w:pPr>
          <w:bookmarkStart w:id="24" w:name="_CTVL001f70e82dca7ee4bdeabf83d615e4cb532"/>
          <w:r w:rsidRPr="002741FA">
            <w:rPr>
              <w:lang w:val="en-US"/>
            </w:rPr>
            <w:t>Dryzek, J. S. (2002).</w:t>
          </w:r>
          <w:bookmarkEnd w:id="24"/>
          <w:r w:rsidRPr="002741FA">
            <w:rPr>
              <w:lang w:val="en-US"/>
            </w:rPr>
            <w:t xml:space="preserve"> </w:t>
          </w:r>
          <w:r w:rsidRPr="002741FA">
            <w:rPr>
              <w:i/>
              <w:lang w:val="en-US"/>
            </w:rPr>
            <w:t>Deliberative democracy and beyond</w:t>
          </w:r>
          <w:r w:rsidRPr="002741FA">
            <w:rPr>
              <w:lang w:val="en-US"/>
            </w:rPr>
            <w:t xml:space="preserve">. </w:t>
          </w:r>
          <w:r w:rsidR="00CE203E" w:rsidRPr="002741FA">
            <w:rPr>
              <w:lang w:val="en-US"/>
            </w:rPr>
            <w:t>Oxford</w:t>
          </w:r>
          <w:r w:rsidR="00CE203E">
            <w:rPr>
              <w:lang w:val="en-US"/>
            </w:rPr>
            <w:t>:</w:t>
          </w:r>
          <w:r w:rsidR="00CE203E" w:rsidRPr="002741FA">
            <w:rPr>
              <w:lang w:val="en-US"/>
            </w:rPr>
            <w:t xml:space="preserve"> </w:t>
          </w:r>
          <w:r w:rsidRPr="002741FA">
            <w:rPr>
              <w:lang w:val="en-US"/>
            </w:rPr>
            <w:t xml:space="preserve">Oxford University Press. </w:t>
          </w:r>
          <w:r w:rsidR="006259D9">
            <w:rPr>
              <w:lang w:val="en-US"/>
            </w:rPr>
            <w:t xml:space="preserve">DOI: </w:t>
          </w:r>
          <w:r w:rsidRPr="002741FA">
            <w:rPr>
              <w:lang w:val="en-US"/>
            </w:rPr>
            <w:t>https://doi.org/10.1093/019925043X.001.0001</w:t>
          </w:r>
        </w:p>
        <w:p w14:paraId="0B0132B5" w14:textId="248B0648" w:rsidR="008700CC" w:rsidRPr="002741FA" w:rsidRDefault="008700CC" w:rsidP="008700CC">
          <w:pPr>
            <w:pStyle w:val="CitaviBibliographyEntry"/>
            <w:rPr>
              <w:lang w:val="en-US"/>
            </w:rPr>
          </w:pPr>
          <w:bookmarkStart w:id="25" w:name="_CTVL001b5f63f4ecb4e491c9c14cf5e0ee44ade"/>
          <w:r w:rsidRPr="002741FA">
            <w:rPr>
              <w:lang w:val="en-US"/>
            </w:rPr>
            <w:t xml:space="preserve">Dusmanu, M., Cabrio, E., &amp; Villata, S. (2017). Argument </w:t>
          </w:r>
          <w:r w:rsidR="007A4263" w:rsidRPr="002741FA">
            <w:rPr>
              <w:lang w:val="en-US"/>
            </w:rPr>
            <w:t>mining on twitter: arguments, facts and sources</w:t>
          </w:r>
          <w:r w:rsidRPr="002741FA">
            <w:rPr>
              <w:lang w:val="en-US"/>
            </w:rPr>
            <w:t>. In M. Palmer, R. Hwa, &amp; S. Riedel (Eds.),</w:t>
          </w:r>
          <w:bookmarkEnd w:id="25"/>
          <w:r w:rsidRPr="002741FA">
            <w:rPr>
              <w:lang w:val="en-US"/>
            </w:rPr>
            <w:t xml:space="preserve"> </w:t>
          </w:r>
          <w:r w:rsidRPr="002741FA">
            <w:rPr>
              <w:i/>
              <w:lang w:val="en-US"/>
            </w:rPr>
            <w:t xml:space="preserve">Proceedings of the 2017 Conference on Empirical Methods in Natural Language Processing </w:t>
          </w:r>
          <w:r w:rsidRPr="002741FA">
            <w:rPr>
              <w:lang w:val="en-US"/>
            </w:rPr>
            <w:t xml:space="preserve">(pp. 2317–2322). </w:t>
          </w:r>
          <w:r w:rsidR="00EE7111" w:rsidRPr="00D3547C">
            <w:rPr>
              <w:lang w:val="en-GB"/>
            </w:rPr>
            <w:t xml:space="preserve">Stroudsburg, PA: </w:t>
          </w:r>
          <w:r w:rsidRPr="002741FA">
            <w:rPr>
              <w:lang w:val="en-US"/>
            </w:rPr>
            <w:t xml:space="preserve">Association for Computational Linguistics. </w:t>
          </w:r>
          <w:r w:rsidR="007A4263">
            <w:rPr>
              <w:lang w:val="en-US"/>
            </w:rPr>
            <w:t xml:space="preserve">DOI: </w:t>
          </w:r>
          <w:r w:rsidRPr="002741FA">
            <w:rPr>
              <w:lang w:val="en-US"/>
            </w:rPr>
            <w:t>https://doi.org/10.18653/v1/D17-1245</w:t>
          </w:r>
        </w:p>
        <w:p w14:paraId="714C4D43" w14:textId="423597AC" w:rsidR="008700CC" w:rsidRPr="002741FA" w:rsidRDefault="008700CC" w:rsidP="008700CC">
          <w:pPr>
            <w:pStyle w:val="CitaviBibliographyEntry"/>
            <w:rPr>
              <w:lang w:val="en-US"/>
            </w:rPr>
          </w:pPr>
          <w:bookmarkStart w:id="26" w:name="_CTVL0019a6f69991bf747ef8858cbafe5c60cd8"/>
          <w:r w:rsidRPr="00D3547C">
            <w:t xml:space="preserve">Dutta, S., Das, D., &amp; </w:t>
          </w:r>
          <w:proofErr w:type="spellStart"/>
          <w:r w:rsidRPr="00D3547C">
            <w:t>Chakraborty</w:t>
          </w:r>
          <w:proofErr w:type="spellEnd"/>
          <w:r w:rsidRPr="00D3547C">
            <w:t xml:space="preserve">, T. (2020). </w:t>
          </w:r>
          <w:r w:rsidRPr="002741FA">
            <w:rPr>
              <w:lang w:val="en-US"/>
            </w:rPr>
            <w:t>Changing views: Persuasion modeling and argument extraction from online discussions.</w:t>
          </w:r>
          <w:bookmarkEnd w:id="26"/>
          <w:r w:rsidRPr="002741FA">
            <w:rPr>
              <w:lang w:val="en-US"/>
            </w:rPr>
            <w:t xml:space="preserve"> </w:t>
          </w:r>
          <w:r w:rsidRPr="002741FA">
            <w:rPr>
              <w:i/>
              <w:lang w:val="en-US"/>
            </w:rPr>
            <w:t>Information Processing &amp; Management</w:t>
          </w:r>
          <w:r w:rsidRPr="002741FA">
            <w:rPr>
              <w:lang w:val="en-US"/>
            </w:rPr>
            <w:t xml:space="preserve">, </w:t>
          </w:r>
          <w:r w:rsidRPr="002741FA">
            <w:rPr>
              <w:i/>
              <w:lang w:val="en-US"/>
            </w:rPr>
            <w:t>57</w:t>
          </w:r>
          <w:r w:rsidRPr="002741FA">
            <w:rPr>
              <w:lang w:val="en-US"/>
            </w:rPr>
            <w:t xml:space="preserve">(2), 102085. </w:t>
          </w:r>
          <w:r w:rsidR="00562A68">
            <w:rPr>
              <w:lang w:val="en-US"/>
            </w:rPr>
            <w:t xml:space="preserve">DOI: </w:t>
          </w:r>
          <w:r w:rsidRPr="002741FA">
            <w:rPr>
              <w:lang w:val="en-US"/>
            </w:rPr>
            <w:t>https://doi.org/10.1016/j.ipm.2019.102085</w:t>
          </w:r>
        </w:p>
        <w:p w14:paraId="598D442B" w14:textId="5520D9B3" w:rsidR="009A2EFF" w:rsidRPr="002741FA" w:rsidRDefault="009A2EFF" w:rsidP="008700CC">
          <w:pPr>
            <w:pStyle w:val="CitaviBibliographyEntry"/>
            <w:rPr>
              <w:lang w:val="en-US"/>
            </w:rPr>
          </w:pPr>
          <w:bookmarkStart w:id="27" w:name="_CTVL001c84f02ca9ad94ce58f50a0ec19116985"/>
          <w:r w:rsidRPr="002741FA">
            <w:rPr>
              <w:lang w:val="en-GB"/>
            </w:rPr>
            <w:t xml:space="preserve">Esau, K., &amp; Friess, D. (2022). What </w:t>
          </w:r>
          <w:r w:rsidR="00BA1727" w:rsidRPr="002741FA">
            <w:rPr>
              <w:lang w:val="en-GB"/>
            </w:rPr>
            <w:t>creates listening online</w:t>
          </w:r>
          <w:r w:rsidRPr="002741FA">
            <w:rPr>
              <w:lang w:val="en-GB"/>
            </w:rPr>
            <w:t xml:space="preserve">? Exploring </w:t>
          </w:r>
          <w:r w:rsidR="00BA1727" w:rsidRPr="002741FA">
            <w:rPr>
              <w:lang w:val="en-GB"/>
            </w:rPr>
            <w:t>reciprocity in online political discussions with relational content analysis</w:t>
          </w:r>
          <w:r w:rsidRPr="002741FA">
            <w:rPr>
              <w:lang w:val="en-GB"/>
            </w:rPr>
            <w:t xml:space="preserve">. </w:t>
          </w:r>
          <w:r w:rsidRPr="002741FA">
            <w:rPr>
              <w:i/>
              <w:iCs/>
              <w:lang w:val="en-US"/>
            </w:rPr>
            <w:t>Journal of Deliberative Democracy</w:t>
          </w:r>
          <w:r w:rsidRPr="002741FA">
            <w:rPr>
              <w:lang w:val="en-US"/>
            </w:rPr>
            <w:t xml:space="preserve">, 18(1), 1–16. </w:t>
          </w:r>
          <w:r w:rsidR="00BA1727">
            <w:rPr>
              <w:lang w:val="en-US"/>
            </w:rPr>
            <w:t xml:space="preserve">DOI: </w:t>
          </w:r>
          <w:r w:rsidRPr="00D3547C">
            <w:rPr>
              <w:lang w:val="en-GB"/>
            </w:rPr>
            <w:t>https://doi.org/10.16997/jdd.1021</w:t>
          </w:r>
        </w:p>
        <w:p w14:paraId="7331D15D" w14:textId="6189C1B4" w:rsidR="00974FF8" w:rsidRPr="002741FA" w:rsidRDefault="00974FF8" w:rsidP="008700CC">
          <w:pPr>
            <w:pStyle w:val="CitaviBibliographyEntry"/>
            <w:rPr>
              <w:lang w:val="en-US"/>
            </w:rPr>
          </w:pPr>
          <w:r w:rsidRPr="002741FA">
            <w:rPr>
              <w:lang w:val="en-US"/>
            </w:rPr>
            <w:t>Esau, K., Frie</w:t>
          </w:r>
          <w:r w:rsidR="009A2EFF" w:rsidRPr="002741FA">
            <w:rPr>
              <w:lang w:val="en-US"/>
            </w:rPr>
            <w:t>ss</w:t>
          </w:r>
          <w:r w:rsidRPr="002741FA">
            <w:rPr>
              <w:lang w:val="en-US"/>
            </w:rPr>
            <w:t xml:space="preserve">, D., &amp; Eilders, C. (2017). </w:t>
          </w:r>
          <w:r w:rsidRPr="002741FA">
            <w:rPr>
              <w:lang w:val="en-GB"/>
            </w:rPr>
            <w:t xml:space="preserve">Design </w:t>
          </w:r>
          <w:r w:rsidR="007854AE">
            <w:rPr>
              <w:lang w:val="en-GB"/>
            </w:rPr>
            <w:t>m</w:t>
          </w:r>
          <w:r w:rsidR="007854AE" w:rsidRPr="002741FA">
            <w:rPr>
              <w:lang w:val="en-GB"/>
            </w:rPr>
            <w:t>atters</w:t>
          </w:r>
          <w:r w:rsidRPr="002741FA">
            <w:rPr>
              <w:lang w:val="en-GB"/>
            </w:rPr>
            <w:t xml:space="preserve">! An </w:t>
          </w:r>
          <w:r w:rsidR="007854AE" w:rsidRPr="002741FA">
            <w:rPr>
              <w:lang w:val="en-GB"/>
            </w:rPr>
            <w:t>empirical analysis of online deliberation on different news platforms</w:t>
          </w:r>
          <w:r w:rsidRPr="002741FA">
            <w:rPr>
              <w:lang w:val="en-GB"/>
            </w:rPr>
            <w:t xml:space="preserve">. </w:t>
          </w:r>
          <w:r w:rsidRPr="002741FA">
            <w:rPr>
              <w:i/>
              <w:iCs/>
              <w:lang w:val="en-US"/>
            </w:rPr>
            <w:t>Policy &amp; Internet</w:t>
          </w:r>
          <w:r w:rsidRPr="002741FA">
            <w:rPr>
              <w:lang w:val="en-US"/>
            </w:rPr>
            <w:t xml:space="preserve">, </w:t>
          </w:r>
          <w:r w:rsidRPr="002741FA">
            <w:rPr>
              <w:i/>
              <w:iCs/>
              <w:lang w:val="en-US"/>
            </w:rPr>
            <w:t>9</w:t>
          </w:r>
          <w:r w:rsidRPr="002741FA">
            <w:rPr>
              <w:lang w:val="en-US"/>
            </w:rPr>
            <w:t>(3), 321</w:t>
          </w:r>
          <w:r w:rsidR="007854AE">
            <w:rPr>
              <w:lang w:val="en-US"/>
            </w:rPr>
            <w:t>–</w:t>
          </w:r>
          <w:r w:rsidRPr="002741FA">
            <w:rPr>
              <w:lang w:val="en-US"/>
            </w:rPr>
            <w:t xml:space="preserve">342. </w:t>
          </w:r>
          <w:r w:rsidR="007854AE">
            <w:rPr>
              <w:lang w:val="en-US"/>
            </w:rPr>
            <w:t xml:space="preserve">DOI: </w:t>
          </w:r>
          <w:r w:rsidRPr="00D3547C">
            <w:rPr>
              <w:lang w:val="en-GB"/>
            </w:rPr>
            <w:t>https://doi.org/10.1002/poi3.154</w:t>
          </w:r>
        </w:p>
        <w:p w14:paraId="62E22722" w14:textId="149E5B18" w:rsidR="008700CC" w:rsidRPr="002741FA" w:rsidRDefault="008700CC" w:rsidP="008700CC">
          <w:pPr>
            <w:pStyle w:val="CitaviBibliographyEntry"/>
            <w:rPr>
              <w:lang w:val="en-US"/>
            </w:rPr>
          </w:pPr>
          <w:r w:rsidRPr="002741FA">
            <w:rPr>
              <w:lang w:val="en-US"/>
            </w:rPr>
            <w:lastRenderedPageBreak/>
            <w:t>Estlund, D., &amp; Landemore, H. (2018). The epistemic value of democratic deliberation. In A. Bächtiger, J. S. Dryzek, J. Mansbridge, M. Warren, G. Smith, &amp; M. Setälä (Eds.),</w:t>
          </w:r>
          <w:bookmarkEnd w:id="27"/>
          <w:r w:rsidRPr="002741FA">
            <w:rPr>
              <w:lang w:val="en-US"/>
            </w:rPr>
            <w:t xml:space="preserve"> </w:t>
          </w:r>
          <w:r w:rsidRPr="002741FA">
            <w:rPr>
              <w:i/>
              <w:lang w:val="en-US"/>
            </w:rPr>
            <w:t xml:space="preserve">The Oxford handbook of deliberative democracy </w:t>
          </w:r>
          <w:r w:rsidRPr="002741FA">
            <w:rPr>
              <w:lang w:val="en-US"/>
            </w:rPr>
            <w:t xml:space="preserve">(pp. 112–131). </w:t>
          </w:r>
          <w:r w:rsidR="00B04BD7" w:rsidRPr="002741FA">
            <w:rPr>
              <w:lang w:val="en-US"/>
            </w:rPr>
            <w:t>Oxford</w:t>
          </w:r>
          <w:r w:rsidR="00B04BD7">
            <w:rPr>
              <w:lang w:val="en-US"/>
            </w:rPr>
            <w:t xml:space="preserve">: </w:t>
          </w:r>
          <w:r w:rsidRPr="002741FA">
            <w:rPr>
              <w:lang w:val="en-US"/>
            </w:rPr>
            <w:t xml:space="preserve">Oxford University Press. </w:t>
          </w:r>
          <w:r w:rsidR="009550C7">
            <w:rPr>
              <w:lang w:val="en-US"/>
            </w:rPr>
            <w:t xml:space="preserve">DOI: </w:t>
          </w:r>
          <w:r w:rsidRPr="002741FA">
            <w:rPr>
              <w:lang w:val="en-US"/>
            </w:rPr>
            <w:t>https://doi.org/10.1093/oxfordhb/9780198747369.013.26</w:t>
          </w:r>
        </w:p>
        <w:p w14:paraId="5B2DB38D" w14:textId="77777777" w:rsidR="008700CC" w:rsidRPr="002741FA" w:rsidRDefault="008700CC" w:rsidP="008700CC">
          <w:pPr>
            <w:pStyle w:val="CitaviBibliographyEntry"/>
            <w:rPr>
              <w:lang w:val="en-US"/>
            </w:rPr>
          </w:pPr>
          <w:bookmarkStart w:id="28" w:name="_CTVL0019dc1ac1855be47d49753c484f994da53"/>
          <w:r w:rsidRPr="002741FA">
            <w:rPr>
              <w:lang w:val="en-US"/>
            </w:rPr>
            <w:t>Fabbri, A. R., Rahman, F., Rizvi, I., Wang, B., Li, H., Mehdad, Y., &amp; Radev, D. (2021, June 2).</w:t>
          </w:r>
          <w:bookmarkEnd w:id="28"/>
          <w:r w:rsidRPr="002741FA">
            <w:rPr>
              <w:lang w:val="en-US"/>
            </w:rPr>
            <w:t xml:space="preserve"> </w:t>
          </w:r>
          <w:r w:rsidRPr="002741FA">
            <w:rPr>
              <w:i/>
              <w:lang w:val="en-US"/>
            </w:rPr>
            <w:t>ConvoSumm: Conversation summarization benchmark and improved abstractive summarization with argument mining</w:t>
          </w:r>
          <w:r w:rsidRPr="002741FA">
            <w:rPr>
              <w:lang w:val="en-US"/>
            </w:rPr>
            <w:t xml:space="preserve">. http://arxiv.org/pdf/2106.00829v1 </w:t>
          </w:r>
        </w:p>
        <w:p w14:paraId="3BBB73CF" w14:textId="7CD9056E" w:rsidR="009A2EFF" w:rsidRPr="002741FA" w:rsidRDefault="009A2EFF" w:rsidP="008700CC">
          <w:pPr>
            <w:pStyle w:val="CitaviBibliographyEntry"/>
            <w:rPr>
              <w:lang w:val="en-GB"/>
            </w:rPr>
          </w:pPr>
          <w:bookmarkStart w:id="29" w:name="_CTVL00118aac8019f284b7586223f9c57b0c9ba"/>
          <w:proofErr w:type="spellStart"/>
          <w:r w:rsidRPr="002741FA">
            <w:rPr>
              <w:lang w:val="en-GB"/>
            </w:rPr>
            <w:t>Friess</w:t>
          </w:r>
          <w:proofErr w:type="spellEnd"/>
          <w:r w:rsidRPr="002741FA">
            <w:rPr>
              <w:lang w:val="en-GB"/>
            </w:rPr>
            <w:t xml:space="preserve">, D., &amp; Eilders, C. (2015). A </w:t>
          </w:r>
          <w:r w:rsidR="009F0BC3" w:rsidRPr="002741FA">
            <w:rPr>
              <w:lang w:val="en-GB"/>
            </w:rPr>
            <w:t>systematic review of online deliberation research</w:t>
          </w:r>
          <w:r w:rsidRPr="002741FA">
            <w:rPr>
              <w:lang w:val="en-GB"/>
            </w:rPr>
            <w:t xml:space="preserve">. </w:t>
          </w:r>
          <w:r w:rsidRPr="002741FA">
            <w:rPr>
              <w:i/>
              <w:iCs/>
              <w:lang w:val="en-US"/>
            </w:rPr>
            <w:t>Policy &amp; Internet</w:t>
          </w:r>
          <w:r w:rsidRPr="002741FA">
            <w:rPr>
              <w:lang w:val="en-US"/>
            </w:rPr>
            <w:t xml:space="preserve">, </w:t>
          </w:r>
          <w:r w:rsidRPr="002741FA">
            <w:rPr>
              <w:i/>
              <w:iCs/>
              <w:lang w:val="en-US"/>
            </w:rPr>
            <w:t>7</w:t>
          </w:r>
          <w:r w:rsidRPr="002741FA">
            <w:rPr>
              <w:lang w:val="en-US"/>
            </w:rPr>
            <w:t>(3), 319</w:t>
          </w:r>
          <w:r w:rsidR="009F0BC3">
            <w:rPr>
              <w:lang w:val="en-US"/>
            </w:rPr>
            <w:t>–</w:t>
          </w:r>
          <w:r w:rsidRPr="002741FA">
            <w:rPr>
              <w:lang w:val="en-US"/>
            </w:rPr>
            <w:t xml:space="preserve">339. </w:t>
          </w:r>
          <w:r w:rsidR="009F0BC3">
            <w:rPr>
              <w:lang w:val="en-US"/>
            </w:rPr>
            <w:t xml:space="preserve">DOI: </w:t>
          </w:r>
          <w:r w:rsidRPr="00D3547C">
            <w:rPr>
              <w:lang w:val="en-GB"/>
            </w:rPr>
            <w:t>https://doi.org/10.1002/poi3.95</w:t>
          </w:r>
        </w:p>
        <w:p w14:paraId="5EB1990F" w14:textId="450CAB2F" w:rsidR="00974FF8" w:rsidRPr="002741FA" w:rsidRDefault="00974FF8" w:rsidP="008700CC">
          <w:pPr>
            <w:pStyle w:val="CitaviBibliographyEntry"/>
            <w:rPr>
              <w:lang w:val="en-US"/>
            </w:rPr>
          </w:pPr>
          <w:r w:rsidRPr="002741FA">
            <w:rPr>
              <w:lang w:val="en-GB"/>
            </w:rPr>
            <w:t>Friess, D., &amp; Weinmann, C. (202</w:t>
          </w:r>
          <w:r w:rsidR="00D3547C">
            <w:rPr>
              <w:lang w:val="en-GB"/>
            </w:rPr>
            <w:t>6</w:t>
          </w:r>
          <w:r w:rsidRPr="002741FA">
            <w:rPr>
              <w:lang w:val="en-GB"/>
            </w:rPr>
            <w:t xml:space="preserve">). Making </w:t>
          </w:r>
          <w:r w:rsidR="007D3398" w:rsidRPr="002741FA">
            <w:rPr>
              <w:lang w:val="en-GB"/>
            </w:rPr>
            <w:t>online participation more intelligent</w:t>
          </w:r>
          <w:r w:rsidRPr="002741FA">
            <w:rPr>
              <w:lang w:val="en-GB"/>
            </w:rPr>
            <w:t xml:space="preserve">: Considerations on </w:t>
          </w:r>
          <w:r w:rsidR="007D3398" w:rsidRPr="002741FA">
            <w:rPr>
              <w:lang w:val="en-GB"/>
            </w:rPr>
            <w:t>how artificial intelligence can support public online participatory processes</w:t>
          </w:r>
          <w:r w:rsidRPr="002741FA">
            <w:rPr>
              <w:lang w:val="en-GB"/>
            </w:rPr>
            <w:t xml:space="preserve">. In E. Paulis, R. Kies &amp; A. </w:t>
          </w:r>
          <w:proofErr w:type="spellStart"/>
          <w:r w:rsidRPr="002741FA">
            <w:rPr>
              <w:lang w:val="en-GB"/>
            </w:rPr>
            <w:t>Östling</w:t>
          </w:r>
          <w:proofErr w:type="spellEnd"/>
          <w:r w:rsidRPr="002741FA">
            <w:rPr>
              <w:lang w:val="en-GB"/>
            </w:rPr>
            <w:t xml:space="preserve"> (</w:t>
          </w:r>
          <w:r w:rsidR="00435D7F">
            <w:rPr>
              <w:lang w:val="en-GB"/>
            </w:rPr>
            <w:t>Eds</w:t>
          </w:r>
          <w:r w:rsidRPr="002741FA">
            <w:rPr>
              <w:lang w:val="en-GB"/>
            </w:rPr>
            <w:t xml:space="preserve">.). </w:t>
          </w:r>
          <w:r w:rsidRPr="002741FA">
            <w:rPr>
              <w:i/>
              <w:iCs/>
              <w:lang w:val="en-GB"/>
            </w:rPr>
            <w:t xml:space="preserve">Public </w:t>
          </w:r>
          <w:r w:rsidR="0074484D" w:rsidRPr="002741FA">
            <w:rPr>
              <w:i/>
              <w:iCs/>
              <w:lang w:val="en-GB"/>
            </w:rPr>
            <w:t xml:space="preserve">deliberation in the digital age. </w:t>
          </w:r>
          <w:r w:rsidR="0074484D">
            <w:rPr>
              <w:i/>
              <w:iCs/>
              <w:lang w:val="en-US"/>
            </w:rPr>
            <w:t>P</w:t>
          </w:r>
          <w:r w:rsidR="0074484D" w:rsidRPr="002741FA">
            <w:rPr>
              <w:i/>
              <w:iCs/>
              <w:lang w:val="en-US"/>
            </w:rPr>
            <w:t>latforms</w:t>
          </w:r>
          <w:r w:rsidR="0074484D" w:rsidRPr="002741FA">
            <w:rPr>
              <w:i/>
              <w:iCs/>
              <w:lang w:val="en-US"/>
            </w:rPr>
            <w:t xml:space="preserve">, participation, and legitimacy </w:t>
          </w:r>
          <w:r w:rsidRPr="002741FA">
            <w:rPr>
              <w:lang w:val="en-US"/>
            </w:rPr>
            <w:t>(</w:t>
          </w:r>
          <w:r w:rsidR="00604679">
            <w:rPr>
              <w:lang w:val="en-US"/>
            </w:rPr>
            <w:t>pp</w:t>
          </w:r>
          <w:r w:rsidRPr="002741FA">
            <w:rPr>
              <w:lang w:val="en-US"/>
            </w:rPr>
            <w:t>. 143</w:t>
          </w:r>
          <w:r w:rsidR="00604679">
            <w:rPr>
              <w:lang w:val="en-US"/>
            </w:rPr>
            <w:t>–</w:t>
          </w:r>
          <w:r w:rsidRPr="002741FA">
            <w:rPr>
              <w:lang w:val="en-US"/>
            </w:rPr>
            <w:t>157</w:t>
          </w:r>
          <w:r w:rsidRPr="002741FA">
            <w:rPr>
              <w:i/>
              <w:iCs/>
              <w:lang w:val="en-US"/>
            </w:rPr>
            <w:t>)</w:t>
          </w:r>
          <w:r w:rsidRPr="002741FA">
            <w:rPr>
              <w:lang w:val="en-US"/>
            </w:rPr>
            <w:t xml:space="preserve">. </w:t>
          </w:r>
          <w:r w:rsidR="00604679">
            <w:rPr>
              <w:lang w:val="en-US"/>
            </w:rPr>
            <w:t xml:space="preserve">London: </w:t>
          </w:r>
          <w:r w:rsidRPr="002741FA">
            <w:rPr>
              <w:lang w:val="en-US"/>
            </w:rPr>
            <w:t>Routledge</w:t>
          </w:r>
          <w:r w:rsidR="00A11B38">
            <w:rPr>
              <w:lang w:val="en-US"/>
            </w:rPr>
            <w:t>.</w:t>
          </w:r>
        </w:p>
        <w:p w14:paraId="307D25BC" w14:textId="405367D2" w:rsidR="008700CC" w:rsidRPr="002741FA" w:rsidRDefault="008700CC" w:rsidP="008700CC">
          <w:pPr>
            <w:pStyle w:val="CitaviBibliographyEntry"/>
            <w:rPr>
              <w:lang w:val="en-US"/>
            </w:rPr>
          </w:pPr>
          <w:r w:rsidRPr="002741FA">
            <w:rPr>
              <w:lang w:val="en-US"/>
            </w:rPr>
            <w:t>García-Marzá, D., &amp; Calvo, P. (2024).</w:t>
          </w:r>
          <w:bookmarkEnd w:id="29"/>
          <w:r w:rsidRPr="002741FA">
            <w:rPr>
              <w:lang w:val="en-US"/>
            </w:rPr>
            <w:t xml:space="preserve"> </w:t>
          </w:r>
          <w:r w:rsidRPr="002741FA">
            <w:rPr>
              <w:i/>
              <w:lang w:val="en-US"/>
            </w:rPr>
            <w:t>Algorithmic democracy: A critical perspective based on deliberative democracy</w:t>
          </w:r>
          <w:r w:rsidRPr="002741FA">
            <w:rPr>
              <w:lang w:val="en-US"/>
            </w:rPr>
            <w:t xml:space="preserve">. </w:t>
          </w:r>
          <w:r w:rsidR="00980976">
            <w:rPr>
              <w:lang w:val="en-US"/>
            </w:rPr>
            <w:t xml:space="preserve">Cham: </w:t>
          </w:r>
          <w:r w:rsidRPr="002741FA">
            <w:rPr>
              <w:lang w:val="en-US"/>
            </w:rPr>
            <w:t xml:space="preserve">Springer. </w:t>
          </w:r>
          <w:r w:rsidR="00980976">
            <w:rPr>
              <w:lang w:val="en-US"/>
            </w:rPr>
            <w:t xml:space="preserve">DOI: </w:t>
          </w:r>
          <w:r w:rsidRPr="002741FA">
            <w:rPr>
              <w:lang w:val="en-US"/>
            </w:rPr>
            <w:t>https://doi.org/10.1007/978-3-031-53015-9</w:t>
          </w:r>
        </w:p>
        <w:p w14:paraId="3338A20D" w14:textId="584B8573" w:rsidR="008700CC" w:rsidRPr="002741FA" w:rsidRDefault="008700CC" w:rsidP="008700CC">
          <w:pPr>
            <w:pStyle w:val="CitaviBibliographyEntry"/>
            <w:rPr>
              <w:lang w:val="en-US"/>
            </w:rPr>
          </w:pPr>
          <w:bookmarkStart w:id="30" w:name="_CTVL001579812bbc11641908644d69fcd0e7378"/>
          <w:r w:rsidRPr="002741FA">
            <w:rPr>
              <w:lang w:val="en-US"/>
            </w:rPr>
            <w:t>Gouvea, L. C., Garcia, A. C. B., &amp; Vivacqua, A. S. (2019). Behavior indicators for sensemaking of online discussions. In</w:t>
          </w:r>
          <w:bookmarkEnd w:id="30"/>
          <w:r w:rsidRPr="002741FA">
            <w:rPr>
              <w:lang w:val="en-US"/>
            </w:rPr>
            <w:t xml:space="preserve"> </w:t>
          </w:r>
          <w:r w:rsidRPr="002741FA">
            <w:rPr>
              <w:i/>
              <w:lang w:val="en-US"/>
            </w:rPr>
            <w:t xml:space="preserve">2019 IEEE International Conference on Systems, Man and Cybernetics (SMC) </w:t>
          </w:r>
          <w:r w:rsidRPr="002741FA">
            <w:rPr>
              <w:lang w:val="en-US"/>
            </w:rPr>
            <w:t xml:space="preserve">(pp. 1366–1371). IEEE. </w:t>
          </w:r>
          <w:r w:rsidR="00571F2B">
            <w:rPr>
              <w:lang w:val="en-US"/>
            </w:rPr>
            <w:t xml:space="preserve">DOI: </w:t>
          </w:r>
          <w:r w:rsidRPr="002741FA">
            <w:rPr>
              <w:lang w:val="en-US"/>
            </w:rPr>
            <w:t>https://doi.org/10.1109/SMC.2019.8914182</w:t>
          </w:r>
        </w:p>
        <w:p w14:paraId="40486E80" w14:textId="120FF65B" w:rsidR="008700CC" w:rsidRPr="002741FA" w:rsidRDefault="008700CC" w:rsidP="008700CC">
          <w:pPr>
            <w:pStyle w:val="CitaviBibliographyEntry"/>
            <w:rPr>
              <w:lang w:val="en-US"/>
            </w:rPr>
          </w:pPr>
          <w:bookmarkStart w:id="31" w:name="_CTVL001b71ca806e819413b85ec260fd6ed8a2d"/>
          <w:r w:rsidRPr="002741FA">
            <w:rPr>
              <w:lang w:val="en-US"/>
            </w:rPr>
            <w:t>Graham, T. (2008). Needles in a haystack.</w:t>
          </w:r>
          <w:bookmarkEnd w:id="31"/>
          <w:r w:rsidRPr="002741FA">
            <w:rPr>
              <w:lang w:val="en-US"/>
            </w:rPr>
            <w:t xml:space="preserve"> </w:t>
          </w:r>
          <w:proofErr w:type="spellStart"/>
          <w:r w:rsidRPr="002741FA">
            <w:rPr>
              <w:i/>
              <w:lang w:val="en-US"/>
            </w:rPr>
            <w:t>Javnost</w:t>
          </w:r>
          <w:proofErr w:type="spellEnd"/>
          <w:r w:rsidRPr="002741FA">
            <w:rPr>
              <w:i/>
              <w:lang w:val="en-US"/>
            </w:rPr>
            <w:t xml:space="preserve"> - </w:t>
          </w:r>
          <w:r w:rsidR="00D54564">
            <w:rPr>
              <w:i/>
              <w:lang w:val="en-US"/>
            </w:rPr>
            <w:t>T</w:t>
          </w:r>
          <w:r w:rsidR="00D54564" w:rsidRPr="002741FA">
            <w:rPr>
              <w:i/>
              <w:lang w:val="en-US"/>
            </w:rPr>
            <w:t xml:space="preserve">he </w:t>
          </w:r>
          <w:r w:rsidRPr="002741FA">
            <w:rPr>
              <w:i/>
              <w:lang w:val="en-US"/>
            </w:rPr>
            <w:t>Public</w:t>
          </w:r>
          <w:r w:rsidRPr="002741FA">
            <w:rPr>
              <w:lang w:val="en-US"/>
            </w:rPr>
            <w:t xml:space="preserve">, </w:t>
          </w:r>
          <w:r w:rsidRPr="002741FA">
            <w:rPr>
              <w:i/>
              <w:lang w:val="en-US"/>
            </w:rPr>
            <w:t>15</w:t>
          </w:r>
          <w:r w:rsidRPr="002741FA">
            <w:rPr>
              <w:lang w:val="en-US"/>
            </w:rPr>
            <w:t xml:space="preserve">(2), 17–36. </w:t>
          </w:r>
          <w:r w:rsidR="00007282">
            <w:rPr>
              <w:lang w:val="en-US"/>
            </w:rPr>
            <w:t xml:space="preserve">DOI: </w:t>
          </w:r>
          <w:r w:rsidRPr="002741FA">
            <w:rPr>
              <w:lang w:val="en-US"/>
            </w:rPr>
            <w:t>https://doi.org/10.1080/13183222.2008.11008968</w:t>
          </w:r>
        </w:p>
        <w:p w14:paraId="16CB62E1" w14:textId="3B6E02E1" w:rsidR="008700CC" w:rsidRPr="002741FA" w:rsidRDefault="008700CC" w:rsidP="008700CC">
          <w:pPr>
            <w:pStyle w:val="CitaviBibliographyEntry"/>
            <w:rPr>
              <w:lang w:val="en-US"/>
            </w:rPr>
          </w:pPr>
          <w:bookmarkStart w:id="32" w:name="_CTVL001d62bf2dcaf2a4144955064f5c82f0618"/>
          <w:r w:rsidRPr="002741FA">
            <w:rPr>
              <w:lang w:val="en-US"/>
            </w:rPr>
            <w:t>Graham, T., &amp; Wright, S. (2014). Discursive equality and everyday talk online: The impact of “superparticipants”.</w:t>
          </w:r>
          <w:bookmarkEnd w:id="32"/>
          <w:r w:rsidRPr="002741FA">
            <w:rPr>
              <w:lang w:val="en-US"/>
            </w:rPr>
            <w:t xml:space="preserve"> </w:t>
          </w:r>
          <w:r w:rsidRPr="002741FA">
            <w:rPr>
              <w:i/>
              <w:lang w:val="en-US"/>
            </w:rPr>
            <w:t>Journal of Computer-Mediated Communication</w:t>
          </w:r>
          <w:r w:rsidRPr="002741FA">
            <w:rPr>
              <w:lang w:val="en-US"/>
            </w:rPr>
            <w:t xml:space="preserve">, </w:t>
          </w:r>
          <w:r w:rsidRPr="002741FA">
            <w:rPr>
              <w:i/>
              <w:lang w:val="en-US"/>
            </w:rPr>
            <w:t>19</w:t>
          </w:r>
          <w:r w:rsidRPr="002741FA">
            <w:rPr>
              <w:lang w:val="en-US"/>
            </w:rPr>
            <w:t xml:space="preserve">(3), 625–642. </w:t>
          </w:r>
          <w:r w:rsidR="003C0BB8">
            <w:rPr>
              <w:lang w:val="en-US"/>
            </w:rPr>
            <w:t xml:space="preserve">DOI: </w:t>
          </w:r>
          <w:r w:rsidRPr="002741FA">
            <w:rPr>
              <w:lang w:val="en-US"/>
            </w:rPr>
            <w:t>https://doi.org/10.1111/jcc4.12016</w:t>
          </w:r>
        </w:p>
        <w:p w14:paraId="143D2D7A" w14:textId="3D7C883D" w:rsidR="008700CC" w:rsidRPr="002741FA" w:rsidRDefault="008700CC" w:rsidP="008700CC">
          <w:pPr>
            <w:pStyle w:val="CitaviBibliographyEntry"/>
            <w:rPr>
              <w:lang w:val="en-US"/>
            </w:rPr>
          </w:pPr>
          <w:bookmarkStart w:id="33" w:name="_CTVL0015c40c36ad8f240f3a773b5d64d815902"/>
          <w:r w:rsidRPr="002741FA">
            <w:rPr>
              <w:lang w:val="en-US"/>
            </w:rPr>
            <w:lastRenderedPageBreak/>
            <w:t>Gu, W., Moustafa, A., Ito, T., Zhang, M., &amp; Yang, C. (2021). A case-based reasoning approach for supporting facilitation in online discussions.</w:t>
          </w:r>
          <w:bookmarkEnd w:id="33"/>
          <w:r w:rsidRPr="002741FA">
            <w:rPr>
              <w:lang w:val="en-US"/>
            </w:rPr>
            <w:t xml:space="preserve"> </w:t>
          </w:r>
          <w:r w:rsidRPr="002741FA">
            <w:rPr>
              <w:i/>
              <w:lang w:val="en-US"/>
            </w:rPr>
            <w:t>Group Decision and Negotiation</w:t>
          </w:r>
          <w:r w:rsidRPr="002741FA">
            <w:rPr>
              <w:lang w:val="en-US"/>
            </w:rPr>
            <w:t xml:space="preserve">, </w:t>
          </w:r>
          <w:r w:rsidRPr="002741FA">
            <w:rPr>
              <w:i/>
              <w:lang w:val="en-US"/>
            </w:rPr>
            <w:t>30</w:t>
          </w:r>
          <w:r w:rsidRPr="002741FA">
            <w:rPr>
              <w:lang w:val="en-US"/>
            </w:rPr>
            <w:t xml:space="preserve">(3), 719–742. </w:t>
          </w:r>
          <w:r w:rsidR="00294CC7">
            <w:rPr>
              <w:lang w:val="en-US"/>
            </w:rPr>
            <w:t xml:space="preserve">DOI: </w:t>
          </w:r>
          <w:r w:rsidRPr="002741FA">
            <w:rPr>
              <w:lang w:val="en-US"/>
            </w:rPr>
            <w:t>https://doi.org/10.1007/s10726-021-09731-4</w:t>
          </w:r>
        </w:p>
        <w:p w14:paraId="4B3B8A16" w14:textId="555C7F89" w:rsidR="008700CC" w:rsidRPr="002741FA" w:rsidRDefault="008700CC" w:rsidP="008700CC">
          <w:pPr>
            <w:pStyle w:val="CitaviBibliographyEntry"/>
            <w:rPr>
              <w:lang w:val="en-US"/>
            </w:rPr>
          </w:pPr>
          <w:bookmarkStart w:id="34" w:name="_CTVL001dd8a0b363b3e473c9264ffa9439cf463"/>
          <w:r w:rsidRPr="008C1303">
            <w:t>Gutmann, A., &amp; Thompson, D. F. (2004).</w:t>
          </w:r>
          <w:bookmarkEnd w:id="34"/>
          <w:r w:rsidRPr="008C1303">
            <w:t xml:space="preserve"> </w:t>
          </w:r>
          <w:r w:rsidRPr="002741FA">
            <w:rPr>
              <w:i/>
              <w:lang w:val="en-US"/>
            </w:rPr>
            <w:t>Why deliberate democracy?</w:t>
          </w:r>
          <w:r w:rsidRPr="002741FA">
            <w:rPr>
              <w:lang w:val="en-US"/>
            </w:rPr>
            <w:t xml:space="preserve"> </w:t>
          </w:r>
          <w:r w:rsidR="00C333D1" w:rsidRPr="002741FA">
            <w:rPr>
              <w:lang w:val="en-US"/>
            </w:rPr>
            <w:t>Princeton</w:t>
          </w:r>
          <w:r w:rsidR="00C333D1">
            <w:rPr>
              <w:lang w:val="en-US"/>
            </w:rPr>
            <w:t>, NJ:</w:t>
          </w:r>
          <w:r w:rsidR="00C333D1" w:rsidRPr="002741FA">
            <w:rPr>
              <w:lang w:val="en-US"/>
            </w:rPr>
            <w:t xml:space="preserve"> </w:t>
          </w:r>
          <w:r w:rsidRPr="002741FA">
            <w:rPr>
              <w:lang w:val="en-US"/>
            </w:rPr>
            <w:t xml:space="preserve">Princeton University Press. </w:t>
          </w:r>
        </w:p>
        <w:p w14:paraId="13B8B103" w14:textId="517B7915" w:rsidR="008700CC" w:rsidRPr="002741FA" w:rsidRDefault="008700CC" w:rsidP="008700CC">
          <w:pPr>
            <w:pStyle w:val="CitaviBibliographyEntry"/>
            <w:rPr>
              <w:lang w:val="en-US"/>
            </w:rPr>
          </w:pPr>
          <w:bookmarkStart w:id="35" w:name="_CTVL001bc16379a5b1041c2925e5878243ebf7d"/>
          <w:r w:rsidRPr="002741FA">
            <w:rPr>
              <w:lang w:val="en-US"/>
            </w:rPr>
            <w:t>Habermas, J. (1990).</w:t>
          </w:r>
          <w:bookmarkEnd w:id="35"/>
          <w:r w:rsidRPr="002741FA">
            <w:rPr>
              <w:lang w:val="en-US"/>
            </w:rPr>
            <w:t xml:space="preserve"> </w:t>
          </w:r>
          <w:r w:rsidRPr="002741FA">
            <w:rPr>
              <w:i/>
              <w:lang w:val="en-US"/>
            </w:rPr>
            <w:t>Moral consciousness and communicative action</w:t>
          </w:r>
          <w:r w:rsidRPr="002741FA">
            <w:rPr>
              <w:lang w:val="en-US"/>
            </w:rPr>
            <w:t xml:space="preserve">. </w:t>
          </w:r>
          <w:r w:rsidRPr="002741FA">
            <w:rPr>
              <w:i/>
              <w:lang w:val="en-US"/>
            </w:rPr>
            <w:t>Studies in contemporary German social thought</w:t>
          </w:r>
          <w:r w:rsidRPr="002741FA">
            <w:rPr>
              <w:lang w:val="en-US"/>
            </w:rPr>
            <w:t xml:space="preserve">. </w:t>
          </w:r>
          <w:r w:rsidR="004E1CB0" w:rsidRPr="00D3547C">
            <w:rPr>
              <w:lang w:val="en-GB"/>
            </w:rPr>
            <w:t xml:space="preserve">Cambridge, MA: </w:t>
          </w:r>
          <w:r w:rsidRPr="002741FA">
            <w:rPr>
              <w:lang w:val="en-US"/>
            </w:rPr>
            <w:t xml:space="preserve">MIT Press. </w:t>
          </w:r>
        </w:p>
        <w:p w14:paraId="1C43BE05" w14:textId="611D1528" w:rsidR="008700CC" w:rsidRPr="002741FA" w:rsidRDefault="008700CC" w:rsidP="008700CC">
          <w:pPr>
            <w:pStyle w:val="CitaviBibliographyEntry"/>
            <w:rPr>
              <w:lang w:val="en-US"/>
            </w:rPr>
          </w:pPr>
          <w:bookmarkStart w:id="36" w:name="_CTVL001071f400646684346bc7bc0bbc1e10a08"/>
          <w:r w:rsidRPr="002741FA">
            <w:rPr>
              <w:lang w:val="en-US"/>
            </w:rPr>
            <w:t>Habermas, J. (1996). Three normative models of democracy. In S. Benhabib (Ed.),</w:t>
          </w:r>
          <w:bookmarkEnd w:id="36"/>
          <w:r w:rsidRPr="002741FA">
            <w:rPr>
              <w:lang w:val="en-US"/>
            </w:rPr>
            <w:t xml:space="preserve"> </w:t>
          </w:r>
          <w:r w:rsidRPr="002741FA">
            <w:rPr>
              <w:i/>
              <w:lang w:val="en-US"/>
            </w:rPr>
            <w:t xml:space="preserve">Princeton paperbacks. Democracy and difference: Contesting the boundaries of the political </w:t>
          </w:r>
          <w:r w:rsidRPr="002741FA">
            <w:rPr>
              <w:lang w:val="en-US"/>
            </w:rPr>
            <w:t xml:space="preserve">(pp. 21–30). </w:t>
          </w:r>
          <w:r w:rsidR="009C7D33" w:rsidRPr="002741FA">
            <w:rPr>
              <w:lang w:val="en-US"/>
            </w:rPr>
            <w:t>Princeton</w:t>
          </w:r>
          <w:r w:rsidR="009C7D33">
            <w:rPr>
              <w:lang w:val="en-US"/>
            </w:rPr>
            <w:t xml:space="preserve">, NJ: </w:t>
          </w:r>
          <w:r w:rsidRPr="002741FA">
            <w:rPr>
              <w:lang w:val="en-US"/>
            </w:rPr>
            <w:t>Princeton University Press.</w:t>
          </w:r>
        </w:p>
        <w:p w14:paraId="4CEBAA8E" w14:textId="4FA9132E" w:rsidR="008700CC" w:rsidRPr="002741FA" w:rsidRDefault="008700CC" w:rsidP="008700CC">
          <w:pPr>
            <w:pStyle w:val="CitaviBibliographyEntry"/>
            <w:rPr>
              <w:lang w:val="en-US"/>
            </w:rPr>
          </w:pPr>
          <w:bookmarkStart w:id="37" w:name="_CTVL0015e7a0fec099f4ea7827f8d9168d0cd6d"/>
          <w:r w:rsidRPr="002741FA">
            <w:rPr>
              <w:lang w:val="en-US"/>
            </w:rPr>
            <w:t>Habermas, J. (2006). Political communication in media society: Does democracy still enjoy an epistemic dimension? The impact of normative theory on empirical research.</w:t>
          </w:r>
          <w:bookmarkEnd w:id="37"/>
          <w:r w:rsidRPr="002741FA">
            <w:rPr>
              <w:lang w:val="en-US"/>
            </w:rPr>
            <w:t xml:space="preserve"> </w:t>
          </w:r>
          <w:r w:rsidRPr="002741FA">
            <w:rPr>
              <w:i/>
              <w:lang w:val="en-US"/>
            </w:rPr>
            <w:t>Communication Theory</w:t>
          </w:r>
          <w:r w:rsidRPr="002741FA">
            <w:rPr>
              <w:lang w:val="en-US"/>
            </w:rPr>
            <w:t xml:space="preserve">, </w:t>
          </w:r>
          <w:r w:rsidRPr="002741FA">
            <w:rPr>
              <w:i/>
              <w:lang w:val="en-US"/>
            </w:rPr>
            <w:t>16</w:t>
          </w:r>
          <w:r w:rsidRPr="002741FA">
            <w:rPr>
              <w:lang w:val="en-US"/>
            </w:rPr>
            <w:t xml:space="preserve">(4), 411–426. </w:t>
          </w:r>
          <w:r w:rsidR="0062019A">
            <w:rPr>
              <w:lang w:val="en-US"/>
            </w:rPr>
            <w:t xml:space="preserve">DOI: </w:t>
          </w:r>
          <w:r w:rsidRPr="002741FA">
            <w:rPr>
              <w:lang w:val="en-US"/>
            </w:rPr>
            <w:t>https://doi.org/10.1111/j.1468-2885.2006.00280.x</w:t>
          </w:r>
        </w:p>
        <w:p w14:paraId="1F15E384" w14:textId="0ABD515E" w:rsidR="008700CC" w:rsidRPr="002741FA" w:rsidRDefault="008700CC" w:rsidP="008700CC">
          <w:pPr>
            <w:pStyle w:val="CitaviBibliographyEntry"/>
            <w:rPr>
              <w:lang w:val="en-US"/>
            </w:rPr>
          </w:pPr>
          <w:bookmarkStart w:id="38" w:name="_CTVL001af9ac28bdbcf4c8fb174589b33be920d"/>
          <w:r w:rsidRPr="002741FA">
            <w:rPr>
              <w:lang w:val="en-US"/>
            </w:rPr>
            <w:t>Hancock, J. T., Naaman, M., &amp; Levy, K. (2020). AI-mediated communication: Definition, research agenda, and ethical considerations.</w:t>
          </w:r>
          <w:bookmarkEnd w:id="38"/>
          <w:r w:rsidRPr="002741FA">
            <w:rPr>
              <w:lang w:val="en-US"/>
            </w:rPr>
            <w:t xml:space="preserve"> </w:t>
          </w:r>
          <w:r w:rsidRPr="002741FA">
            <w:rPr>
              <w:i/>
              <w:lang w:val="en-US"/>
            </w:rPr>
            <w:t>Journal of Computer-Mediated Communication</w:t>
          </w:r>
          <w:r w:rsidRPr="002741FA">
            <w:rPr>
              <w:lang w:val="en-US"/>
            </w:rPr>
            <w:t xml:space="preserve">, </w:t>
          </w:r>
          <w:r w:rsidRPr="002741FA">
            <w:rPr>
              <w:i/>
              <w:lang w:val="en-US"/>
            </w:rPr>
            <w:t>25</w:t>
          </w:r>
          <w:r w:rsidRPr="002741FA">
            <w:rPr>
              <w:lang w:val="en-US"/>
            </w:rPr>
            <w:t xml:space="preserve">(1), 89–100. </w:t>
          </w:r>
          <w:r w:rsidR="005C30D3">
            <w:rPr>
              <w:lang w:val="en-US"/>
            </w:rPr>
            <w:t xml:space="preserve">DOI: </w:t>
          </w:r>
          <w:r w:rsidRPr="002741FA">
            <w:rPr>
              <w:lang w:val="en-US"/>
            </w:rPr>
            <w:t>https://doi.org/10.1093/jcmc/zmz022</w:t>
          </w:r>
        </w:p>
        <w:p w14:paraId="705D7185" w14:textId="77777777" w:rsidR="008700CC" w:rsidRPr="002741FA" w:rsidRDefault="008700CC" w:rsidP="008700CC">
          <w:pPr>
            <w:pStyle w:val="CitaviBibliographyEntry"/>
            <w:rPr>
              <w:lang w:val="en-US"/>
            </w:rPr>
          </w:pPr>
          <w:bookmarkStart w:id="39" w:name="_CTVL00105c8fbf82b794ae180a5d03bd6e41b6c"/>
          <w:proofErr w:type="spellStart"/>
          <w:r w:rsidRPr="00D3547C">
            <w:t>Hardalov</w:t>
          </w:r>
          <w:proofErr w:type="spellEnd"/>
          <w:r w:rsidRPr="00D3547C">
            <w:t xml:space="preserve">, M., Arora, A., </w:t>
          </w:r>
          <w:proofErr w:type="spellStart"/>
          <w:r w:rsidRPr="00D3547C">
            <w:t>Nakov</w:t>
          </w:r>
          <w:proofErr w:type="spellEnd"/>
          <w:r w:rsidRPr="00D3547C">
            <w:t>, P., &amp; Augenstein, I. (2021).</w:t>
          </w:r>
          <w:bookmarkEnd w:id="39"/>
          <w:r w:rsidRPr="00D3547C">
            <w:t xml:space="preserve"> </w:t>
          </w:r>
          <w:r w:rsidRPr="002741FA">
            <w:rPr>
              <w:i/>
              <w:lang w:val="en-US"/>
            </w:rPr>
            <w:t xml:space="preserve">A survey on stance detection for mis- and disinformation identification. </w:t>
          </w:r>
          <w:r w:rsidRPr="002741FA">
            <w:rPr>
              <w:lang w:val="en-US"/>
            </w:rPr>
            <w:t>https://doi.org/10.48550/arXiv.2103.00242</w:t>
          </w:r>
        </w:p>
        <w:p w14:paraId="79873B14" w14:textId="54C3311F" w:rsidR="008700CC" w:rsidRPr="002741FA" w:rsidRDefault="008700CC" w:rsidP="008700CC">
          <w:pPr>
            <w:pStyle w:val="CitaviBibliographyEntry"/>
            <w:rPr>
              <w:lang w:val="en-US"/>
            </w:rPr>
          </w:pPr>
          <w:bookmarkStart w:id="40" w:name="_CTVL001075bfc52f43b400884f4e81adb09338d"/>
          <w:r w:rsidRPr="002741FA">
            <w:rPr>
              <w:lang w:val="en-US"/>
            </w:rPr>
            <w:t>Hargittai, E., &amp; Walejko, G. (2008). The participation divide: Content creation and sharing in the digital age.</w:t>
          </w:r>
          <w:bookmarkEnd w:id="40"/>
          <w:r w:rsidRPr="002741FA">
            <w:rPr>
              <w:lang w:val="en-US"/>
            </w:rPr>
            <w:t xml:space="preserve"> </w:t>
          </w:r>
          <w:r w:rsidRPr="002741FA">
            <w:rPr>
              <w:i/>
              <w:lang w:val="en-US"/>
            </w:rPr>
            <w:t>Information, Communication &amp; Society</w:t>
          </w:r>
          <w:r w:rsidRPr="002741FA">
            <w:rPr>
              <w:lang w:val="en-US"/>
            </w:rPr>
            <w:t xml:space="preserve">, </w:t>
          </w:r>
          <w:r w:rsidRPr="002741FA">
            <w:rPr>
              <w:i/>
              <w:lang w:val="en-US"/>
            </w:rPr>
            <w:t>11</w:t>
          </w:r>
          <w:r w:rsidRPr="002741FA">
            <w:rPr>
              <w:lang w:val="en-US"/>
            </w:rPr>
            <w:t xml:space="preserve">(2), 239–256. </w:t>
          </w:r>
          <w:r w:rsidR="001265A8">
            <w:rPr>
              <w:lang w:val="en-US"/>
            </w:rPr>
            <w:t xml:space="preserve">DOI: </w:t>
          </w:r>
          <w:r w:rsidRPr="002741FA">
            <w:rPr>
              <w:lang w:val="en-US"/>
            </w:rPr>
            <w:t>https://doi.org/10.1080/13691180801946150</w:t>
          </w:r>
        </w:p>
        <w:p w14:paraId="68B805AE" w14:textId="4208FE2C" w:rsidR="008700CC" w:rsidRPr="002741FA" w:rsidRDefault="008700CC" w:rsidP="008700CC">
          <w:pPr>
            <w:pStyle w:val="CitaviBibliographyEntry"/>
            <w:rPr>
              <w:lang w:val="en-US"/>
            </w:rPr>
          </w:pPr>
          <w:bookmarkStart w:id="41" w:name="_CTVL00108c2dd309f774a8ca237aa0485fad935"/>
          <w:r w:rsidRPr="002741FA">
            <w:rPr>
              <w:lang w:val="en-US"/>
            </w:rPr>
            <w:t>Hudson, C., Archibald, A., &amp; Heap, T. (2020). Integrating an AI-driven discussion platform: The impact of platform on engagement and quality.</w:t>
          </w:r>
          <w:bookmarkEnd w:id="41"/>
          <w:r w:rsidRPr="002741FA">
            <w:rPr>
              <w:lang w:val="en-US"/>
            </w:rPr>
            <w:t xml:space="preserve"> </w:t>
          </w:r>
          <w:r w:rsidRPr="002741FA">
            <w:rPr>
              <w:i/>
              <w:lang w:val="en-US"/>
            </w:rPr>
            <w:t>EDEN Conference Proceedings</w:t>
          </w:r>
          <w:r w:rsidRPr="002741FA">
            <w:rPr>
              <w:lang w:val="en-US"/>
            </w:rPr>
            <w:t xml:space="preserve">(1), 117–126. </w:t>
          </w:r>
          <w:r w:rsidR="00DD70C8">
            <w:rPr>
              <w:lang w:val="en-US"/>
            </w:rPr>
            <w:t xml:space="preserve">DOI: </w:t>
          </w:r>
          <w:r w:rsidRPr="002741FA">
            <w:rPr>
              <w:lang w:val="en-US"/>
            </w:rPr>
            <w:t>https://doi.org/10.38069/edenconf-2020-ac0009</w:t>
          </w:r>
        </w:p>
        <w:p w14:paraId="6F84F8CA" w14:textId="096AB117" w:rsidR="008700CC" w:rsidRPr="002741FA" w:rsidRDefault="008700CC" w:rsidP="008700CC">
          <w:pPr>
            <w:pStyle w:val="CitaviBibliographyEntry"/>
            <w:rPr>
              <w:lang w:val="en-US"/>
            </w:rPr>
          </w:pPr>
          <w:bookmarkStart w:id="42" w:name="_CTVL001b4251a2173c946679e8c089f14524633"/>
          <w:r w:rsidRPr="002741FA">
            <w:rPr>
              <w:lang w:val="en-US"/>
            </w:rPr>
            <w:lastRenderedPageBreak/>
            <w:t>Ito, T. (2018). Toward agent-based large-scale decision support system: The effect of facilitators.</w:t>
          </w:r>
          <w:bookmarkEnd w:id="42"/>
          <w:r w:rsidRPr="002741FA">
            <w:rPr>
              <w:lang w:val="en-US"/>
            </w:rPr>
            <w:t xml:space="preserve"> </w:t>
          </w:r>
          <w:r w:rsidRPr="002741FA">
            <w:rPr>
              <w:i/>
              <w:lang w:val="en-US"/>
            </w:rPr>
            <w:t>Proceedings of the 51st Hawaii International Conference on System Sciences</w:t>
          </w:r>
          <w:r w:rsidRPr="002741FA">
            <w:rPr>
              <w:lang w:val="en-US"/>
            </w:rPr>
            <w:t>, 351–360.</w:t>
          </w:r>
          <w:r w:rsidR="000229EB">
            <w:rPr>
              <w:lang w:val="en-US"/>
            </w:rPr>
            <w:t xml:space="preserve"> </w:t>
          </w:r>
          <w:r w:rsidR="000229EB" w:rsidRPr="000229EB">
            <w:rPr>
              <w:lang w:val="en-US"/>
            </w:rPr>
            <w:t>DOI: https://doi.org/10.24251/HICSS.2018.047</w:t>
          </w:r>
        </w:p>
        <w:p w14:paraId="6877BF37" w14:textId="03E9433E" w:rsidR="008700CC" w:rsidRPr="002741FA" w:rsidRDefault="008700CC" w:rsidP="008700CC">
          <w:pPr>
            <w:pStyle w:val="CitaviBibliographyEntry"/>
            <w:rPr>
              <w:lang w:val="en-US"/>
            </w:rPr>
          </w:pPr>
          <w:bookmarkStart w:id="43" w:name="_CTVL0012d4856dc2e64437682c48bbccc5264fc"/>
          <w:r w:rsidRPr="002741FA">
            <w:rPr>
              <w:lang w:val="en-US"/>
            </w:rPr>
            <w:t>Ito, T., Hadfi, R., Haqbeen, J., Suzuki, S., Sakai, A., Kawamura, N., &amp; Yamaguchi, N. (2020). Agent-based crowd discussion support system and its societal experiments. In Y. Demazeau, T. Holvoet, J. M. Corchado, &amp; S. Costantini (Eds.),</w:t>
          </w:r>
          <w:bookmarkEnd w:id="43"/>
          <w:r w:rsidRPr="002741FA">
            <w:rPr>
              <w:lang w:val="en-US"/>
            </w:rPr>
            <w:t xml:space="preserve"> </w:t>
          </w:r>
          <w:r w:rsidRPr="002741FA">
            <w:rPr>
              <w:i/>
              <w:lang w:val="en-US"/>
            </w:rPr>
            <w:t xml:space="preserve">Lecture Notes in Computer Science. Advances in </w:t>
          </w:r>
          <w:r w:rsidR="00422B25" w:rsidRPr="002741FA">
            <w:rPr>
              <w:i/>
              <w:lang w:val="en-US"/>
            </w:rPr>
            <w:t xml:space="preserve">practical applications of agents, multi-agent systems, and trustworthiness. </w:t>
          </w:r>
          <w:r w:rsidRPr="002741FA">
            <w:rPr>
              <w:i/>
              <w:lang w:val="en-US"/>
            </w:rPr>
            <w:t xml:space="preserve">The PAAMS Collection </w:t>
          </w:r>
          <w:r w:rsidRPr="002741FA">
            <w:rPr>
              <w:lang w:val="en-US"/>
            </w:rPr>
            <w:t xml:space="preserve">(Vol. 12092, pp. 430–433). </w:t>
          </w:r>
          <w:r w:rsidR="003736FA">
            <w:rPr>
              <w:lang w:val="en-US"/>
            </w:rPr>
            <w:t xml:space="preserve">Cham: </w:t>
          </w:r>
          <w:r w:rsidRPr="002741FA">
            <w:rPr>
              <w:lang w:val="en-US"/>
            </w:rPr>
            <w:t xml:space="preserve">Springer International Publishing. </w:t>
          </w:r>
          <w:r w:rsidR="00422B25">
            <w:rPr>
              <w:lang w:val="en-US"/>
            </w:rPr>
            <w:t xml:space="preserve">DOI: </w:t>
          </w:r>
          <w:r w:rsidRPr="002741FA">
            <w:rPr>
              <w:lang w:val="en-US"/>
            </w:rPr>
            <w:t>https://doi.org/10.1007/978-3-030-49778-1_41</w:t>
          </w:r>
        </w:p>
        <w:p w14:paraId="387F66EB" w14:textId="2AF27F12" w:rsidR="008700CC" w:rsidRPr="002741FA" w:rsidRDefault="008700CC" w:rsidP="008700CC">
          <w:pPr>
            <w:pStyle w:val="CitaviBibliographyEntry"/>
            <w:rPr>
              <w:lang w:val="en-US"/>
            </w:rPr>
          </w:pPr>
          <w:bookmarkStart w:id="44" w:name="_CTVL001b20cce5b8c3349a69e7497df628c1964"/>
          <w:proofErr w:type="spellStart"/>
          <w:r w:rsidRPr="002741FA">
            <w:rPr>
              <w:lang w:val="en-US"/>
            </w:rPr>
            <w:t>Jungherr</w:t>
          </w:r>
          <w:proofErr w:type="spellEnd"/>
          <w:r w:rsidRPr="002741FA">
            <w:rPr>
              <w:lang w:val="en-US"/>
            </w:rPr>
            <w:t>, A. (2023). Artificial intelligence and democracy: A conceptual framework.</w:t>
          </w:r>
          <w:bookmarkEnd w:id="44"/>
          <w:r w:rsidRPr="002741FA">
            <w:rPr>
              <w:lang w:val="en-US"/>
            </w:rPr>
            <w:t xml:space="preserve"> </w:t>
          </w:r>
          <w:r w:rsidRPr="002741FA">
            <w:rPr>
              <w:i/>
              <w:lang w:val="en-US"/>
            </w:rPr>
            <w:t>Social Media + Society</w:t>
          </w:r>
          <w:r w:rsidRPr="002741FA">
            <w:rPr>
              <w:lang w:val="en-US"/>
            </w:rPr>
            <w:t xml:space="preserve">, </w:t>
          </w:r>
          <w:r w:rsidRPr="002741FA">
            <w:rPr>
              <w:i/>
              <w:lang w:val="en-US"/>
            </w:rPr>
            <w:t>9</w:t>
          </w:r>
          <w:r w:rsidRPr="002741FA">
            <w:rPr>
              <w:lang w:val="en-US"/>
            </w:rPr>
            <w:t xml:space="preserve">(3), Article 20563051231186353. </w:t>
          </w:r>
          <w:r w:rsidR="008E1F99">
            <w:rPr>
              <w:lang w:val="en-US"/>
            </w:rPr>
            <w:t xml:space="preserve">DOI: </w:t>
          </w:r>
          <w:r w:rsidRPr="002741FA">
            <w:rPr>
              <w:lang w:val="en-US"/>
            </w:rPr>
            <w:t>https://doi.org/10.1177/20563051231186353</w:t>
          </w:r>
        </w:p>
        <w:p w14:paraId="4FBD8805" w14:textId="77777777" w:rsidR="008700CC" w:rsidRPr="002741FA" w:rsidRDefault="008700CC" w:rsidP="008700CC">
          <w:pPr>
            <w:pStyle w:val="CitaviBibliographyEntry"/>
            <w:rPr>
              <w:lang w:val="en-US"/>
            </w:rPr>
          </w:pPr>
          <w:bookmarkStart w:id="45" w:name="_CTVL0016ba7203e51804ac799b4f4e3506a401f"/>
          <w:r w:rsidRPr="002741FA">
            <w:rPr>
              <w:lang w:val="en-US"/>
            </w:rPr>
            <w:t>Jungherr, A., Rauchfleisch, A., &amp; Wuttke, A. (2024).</w:t>
          </w:r>
          <w:bookmarkEnd w:id="45"/>
          <w:r w:rsidRPr="002741FA">
            <w:rPr>
              <w:lang w:val="en-US"/>
            </w:rPr>
            <w:t xml:space="preserve"> </w:t>
          </w:r>
          <w:r w:rsidRPr="002741FA">
            <w:rPr>
              <w:i/>
              <w:lang w:val="en-US"/>
            </w:rPr>
            <w:t xml:space="preserve">Deceptive uses of Artificial Intelligence in elections strengthen support for AI ban. </w:t>
          </w:r>
          <w:r w:rsidRPr="002741FA">
            <w:rPr>
              <w:lang w:val="en-US"/>
            </w:rPr>
            <w:t>https://doi.org/10.48550/arXiv.2408.12613</w:t>
          </w:r>
        </w:p>
        <w:p w14:paraId="0A09F232" w14:textId="10756A79" w:rsidR="008700CC" w:rsidRPr="002741FA" w:rsidRDefault="008700CC" w:rsidP="008700CC">
          <w:pPr>
            <w:pStyle w:val="CitaviBibliographyEntry"/>
            <w:rPr>
              <w:lang w:val="en-US"/>
            </w:rPr>
          </w:pPr>
          <w:bookmarkStart w:id="46" w:name="_CTVL001ef719d8d66c4482794efb53011474e30"/>
          <w:r w:rsidRPr="002741FA">
            <w:rPr>
              <w:lang w:val="en-US"/>
            </w:rPr>
            <w:t>Jungherr, A., &amp; Schroeder, R. (2023). Artificial intelligence and the public arena.</w:t>
          </w:r>
          <w:bookmarkEnd w:id="46"/>
          <w:r w:rsidRPr="002741FA">
            <w:rPr>
              <w:lang w:val="en-US"/>
            </w:rPr>
            <w:t xml:space="preserve"> </w:t>
          </w:r>
          <w:r w:rsidRPr="002741FA">
            <w:rPr>
              <w:i/>
              <w:lang w:val="en-US"/>
            </w:rPr>
            <w:t>Communication Theory</w:t>
          </w:r>
          <w:r w:rsidRPr="002741FA">
            <w:rPr>
              <w:lang w:val="en-US"/>
            </w:rPr>
            <w:t xml:space="preserve">, </w:t>
          </w:r>
          <w:r w:rsidRPr="002741FA">
            <w:rPr>
              <w:i/>
              <w:lang w:val="en-US"/>
            </w:rPr>
            <w:t>33</w:t>
          </w:r>
          <w:r w:rsidRPr="002741FA">
            <w:rPr>
              <w:lang w:val="en-US"/>
            </w:rPr>
            <w:t>(2</w:t>
          </w:r>
          <w:r w:rsidR="000D390D">
            <w:rPr>
              <w:lang w:val="en-US"/>
            </w:rPr>
            <w:t>–</w:t>
          </w:r>
          <w:r w:rsidRPr="002741FA">
            <w:rPr>
              <w:lang w:val="en-US"/>
            </w:rPr>
            <w:t xml:space="preserve">3), 164–173. </w:t>
          </w:r>
          <w:r w:rsidR="000C1FDB">
            <w:rPr>
              <w:lang w:val="en-US"/>
            </w:rPr>
            <w:t xml:space="preserve">DOI: </w:t>
          </w:r>
          <w:r w:rsidRPr="002741FA">
            <w:rPr>
              <w:lang w:val="en-US"/>
            </w:rPr>
            <w:t>https://doi.org/10.1093/ct/qtad006</w:t>
          </w:r>
        </w:p>
        <w:p w14:paraId="326B3C45" w14:textId="6EC27421" w:rsidR="008700CC" w:rsidRPr="002741FA" w:rsidRDefault="008700CC" w:rsidP="008700CC">
          <w:pPr>
            <w:pStyle w:val="CitaviBibliographyEntry"/>
            <w:rPr>
              <w:lang w:val="en-US"/>
            </w:rPr>
          </w:pPr>
          <w:bookmarkStart w:id="47" w:name="_CTVL0010a38c605ef4a4f768c23f7a1a47d3d13"/>
          <w:r w:rsidRPr="002741FA">
            <w:rPr>
              <w:lang w:val="en-US"/>
            </w:rPr>
            <w:t>Khan, A., Ibrahim, I., Uddin, M. I., Zubair, M., Ahmad, S., Al Firdausi, M. D., &amp; Zaindin, M. (2020). Machine learning approach for answer detection in discussion forums: An application of big data analytics.</w:t>
          </w:r>
          <w:bookmarkEnd w:id="47"/>
          <w:r w:rsidRPr="002741FA">
            <w:rPr>
              <w:lang w:val="en-US"/>
            </w:rPr>
            <w:t xml:space="preserve"> </w:t>
          </w:r>
          <w:r w:rsidRPr="002741FA">
            <w:rPr>
              <w:i/>
              <w:lang w:val="en-US"/>
            </w:rPr>
            <w:t>Scientific Programming</w:t>
          </w:r>
          <w:r w:rsidRPr="002741FA">
            <w:rPr>
              <w:lang w:val="en-US"/>
            </w:rPr>
            <w:t xml:space="preserve">, </w:t>
          </w:r>
          <w:r w:rsidRPr="002741FA">
            <w:rPr>
              <w:i/>
              <w:lang w:val="en-US"/>
            </w:rPr>
            <w:t>2020</w:t>
          </w:r>
          <w:r w:rsidRPr="002741FA">
            <w:rPr>
              <w:lang w:val="en-US"/>
            </w:rPr>
            <w:t xml:space="preserve">, 1–10. </w:t>
          </w:r>
          <w:r w:rsidR="0079739C">
            <w:rPr>
              <w:lang w:val="en-US"/>
            </w:rPr>
            <w:t xml:space="preserve">DOI: </w:t>
          </w:r>
          <w:r w:rsidRPr="002741FA">
            <w:rPr>
              <w:lang w:val="en-US"/>
            </w:rPr>
            <w:t>https://doi.org/10.1155/2020/4621196</w:t>
          </w:r>
        </w:p>
        <w:p w14:paraId="7E004815" w14:textId="4695AC39" w:rsidR="008700CC" w:rsidRPr="002741FA" w:rsidRDefault="008700CC" w:rsidP="008700CC">
          <w:pPr>
            <w:pStyle w:val="CitaviBibliographyEntry"/>
            <w:rPr>
              <w:lang w:val="en-US"/>
            </w:rPr>
          </w:pPr>
          <w:bookmarkStart w:id="48" w:name="_CTVL0010efa3e4b881a4e35b32e581b7254878b"/>
          <w:r w:rsidRPr="002741FA">
            <w:rPr>
              <w:lang w:val="en-US"/>
            </w:rPr>
            <w:t>Kim, J [Jihie], &amp; Kang, J.‑H. (2014). Towards identifying unresolved discussions in student online forums.</w:t>
          </w:r>
          <w:bookmarkEnd w:id="48"/>
          <w:r w:rsidRPr="002741FA">
            <w:rPr>
              <w:lang w:val="en-US"/>
            </w:rPr>
            <w:t xml:space="preserve"> </w:t>
          </w:r>
          <w:r w:rsidRPr="002741FA">
            <w:rPr>
              <w:i/>
              <w:lang w:val="en-US"/>
            </w:rPr>
            <w:t>Applied Intelligence</w:t>
          </w:r>
          <w:r w:rsidRPr="002741FA">
            <w:rPr>
              <w:lang w:val="en-US"/>
            </w:rPr>
            <w:t xml:space="preserve">, </w:t>
          </w:r>
          <w:r w:rsidRPr="002741FA">
            <w:rPr>
              <w:i/>
              <w:lang w:val="en-US"/>
            </w:rPr>
            <w:t>40</w:t>
          </w:r>
          <w:r w:rsidRPr="002741FA">
            <w:rPr>
              <w:lang w:val="en-US"/>
            </w:rPr>
            <w:t xml:space="preserve">(4), 601–612. </w:t>
          </w:r>
          <w:r w:rsidR="005835E6">
            <w:rPr>
              <w:lang w:val="en-US"/>
            </w:rPr>
            <w:t xml:space="preserve">DOI: </w:t>
          </w:r>
          <w:r w:rsidRPr="002741FA">
            <w:rPr>
              <w:lang w:val="en-US"/>
            </w:rPr>
            <w:t>https://doi.org/10.1007/s10489-013-0481-1</w:t>
          </w:r>
        </w:p>
        <w:p w14:paraId="5C8EC1D1" w14:textId="39D9B609" w:rsidR="008700CC" w:rsidRPr="002741FA" w:rsidRDefault="008700CC" w:rsidP="008700CC">
          <w:pPr>
            <w:pStyle w:val="CitaviBibliographyEntry"/>
            <w:rPr>
              <w:lang w:val="en-US"/>
            </w:rPr>
          </w:pPr>
          <w:bookmarkStart w:id="49" w:name="_CTVL00135a76c934b0a4b9faf7959461973452c"/>
          <w:r w:rsidRPr="002741FA">
            <w:rPr>
              <w:lang w:val="en-US"/>
            </w:rPr>
            <w:lastRenderedPageBreak/>
            <w:t>Kim, S., Eun, J., Seering, J., &amp; Lee, J. (2021). Moderator chatbot for deliberative discussion.</w:t>
          </w:r>
          <w:bookmarkEnd w:id="49"/>
          <w:r w:rsidRPr="002741FA">
            <w:rPr>
              <w:lang w:val="en-US"/>
            </w:rPr>
            <w:t xml:space="preserve"> </w:t>
          </w:r>
          <w:r w:rsidRPr="002741FA">
            <w:rPr>
              <w:i/>
              <w:lang w:val="en-US"/>
            </w:rPr>
            <w:t>Proceedings of the ACM on Human-Computer Interaction</w:t>
          </w:r>
          <w:r w:rsidRPr="002741FA">
            <w:rPr>
              <w:lang w:val="en-US"/>
            </w:rPr>
            <w:t xml:space="preserve">, </w:t>
          </w:r>
          <w:r w:rsidRPr="002741FA">
            <w:rPr>
              <w:i/>
              <w:lang w:val="en-US"/>
            </w:rPr>
            <w:t>5</w:t>
          </w:r>
          <w:r w:rsidRPr="002741FA">
            <w:rPr>
              <w:lang w:val="en-US"/>
            </w:rPr>
            <w:t xml:space="preserve">(CSCW1), 1–26. </w:t>
          </w:r>
          <w:r w:rsidR="005835E6">
            <w:rPr>
              <w:lang w:val="en-US"/>
            </w:rPr>
            <w:t xml:space="preserve">DOI: </w:t>
          </w:r>
          <w:r w:rsidRPr="002741FA">
            <w:rPr>
              <w:lang w:val="en-US"/>
            </w:rPr>
            <w:t>https://doi.org/10.1145/3449161</w:t>
          </w:r>
        </w:p>
        <w:p w14:paraId="419FBB73" w14:textId="038260F4" w:rsidR="008700CC" w:rsidRPr="002741FA" w:rsidRDefault="008700CC" w:rsidP="008700CC">
          <w:pPr>
            <w:pStyle w:val="CitaviBibliographyEntry"/>
            <w:rPr>
              <w:lang w:val="en-US"/>
            </w:rPr>
          </w:pPr>
          <w:bookmarkStart w:id="50" w:name="_CTVL0016dc21e3617644d799950fac54e96cfea"/>
          <w:r w:rsidRPr="002741FA">
            <w:t xml:space="preserve">Krauthoff, T., Meter, C., Baurmann, M., Betz, G., &amp; Mauve, M. (2018). </w:t>
          </w:r>
          <w:r w:rsidRPr="002741FA">
            <w:rPr>
              <w:lang w:val="en-US"/>
            </w:rPr>
            <w:t>D-BAS - A dialog-based online argumentation system. In J. Lawrence, K. Budzyńska, &amp; S. Modgil (Eds.),</w:t>
          </w:r>
          <w:bookmarkEnd w:id="50"/>
          <w:r w:rsidRPr="002741FA">
            <w:rPr>
              <w:lang w:val="en-US"/>
            </w:rPr>
            <w:t xml:space="preserve"> </w:t>
          </w:r>
          <w:r w:rsidRPr="002741FA">
            <w:rPr>
              <w:i/>
              <w:lang w:val="en-US"/>
            </w:rPr>
            <w:t xml:space="preserve">Frontiers in artificial intelligence and applications: Volume 305. Computational models of argument: Proceedings of COMMA 2018 </w:t>
          </w:r>
          <w:r w:rsidRPr="002741FA">
            <w:rPr>
              <w:lang w:val="en-US"/>
            </w:rPr>
            <w:t>(</w:t>
          </w:r>
          <w:r w:rsidR="00015924">
            <w:rPr>
              <w:lang w:val="en-US"/>
            </w:rPr>
            <w:t xml:space="preserve">pp. </w:t>
          </w:r>
          <w:r w:rsidRPr="002741FA">
            <w:rPr>
              <w:lang w:val="en-US"/>
            </w:rPr>
            <w:t>325</w:t>
          </w:r>
          <w:r w:rsidR="00015924">
            <w:rPr>
              <w:lang w:val="en-US"/>
            </w:rPr>
            <w:t>–</w:t>
          </w:r>
          <w:r w:rsidRPr="002741FA">
            <w:rPr>
              <w:lang w:val="en-US"/>
            </w:rPr>
            <w:t xml:space="preserve">336). </w:t>
          </w:r>
          <w:r w:rsidR="00C739FB" w:rsidRPr="00D3547C">
            <w:rPr>
              <w:lang w:val="en-GB"/>
            </w:rPr>
            <w:t xml:space="preserve">Amsterdam: </w:t>
          </w:r>
          <w:r w:rsidRPr="002741FA">
            <w:rPr>
              <w:lang w:val="en-US"/>
            </w:rPr>
            <w:t>IOS Press.</w:t>
          </w:r>
        </w:p>
        <w:p w14:paraId="3AE5667D" w14:textId="68DF9F05" w:rsidR="008700CC" w:rsidRPr="002741FA" w:rsidRDefault="008700CC" w:rsidP="008700CC">
          <w:pPr>
            <w:pStyle w:val="CitaviBibliographyEntry"/>
            <w:rPr>
              <w:lang w:val="en-US"/>
            </w:rPr>
          </w:pPr>
          <w:bookmarkStart w:id="51" w:name="_CTVL0019627d958587744a78b792a5cc578a67e"/>
          <w:r w:rsidRPr="002741FA">
            <w:rPr>
              <w:lang w:val="en-US"/>
            </w:rPr>
            <w:t>Lawrence, J., Park, J., Budzynska, K., Cardie, C., Konat, B., &amp; Reed, C. (2017). Using argumentative structure to interpret debates in online deliberative democracy and eRulemaking.</w:t>
          </w:r>
          <w:bookmarkEnd w:id="51"/>
          <w:r w:rsidRPr="002741FA">
            <w:rPr>
              <w:lang w:val="en-US"/>
            </w:rPr>
            <w:t xml:space="preserve"> </w:t>
          </w:r>
          <w:r w:rsidRPr="002741FA">
            <w:rPr>
              <w:i/>
              <w:lang w:val="en-US"/>
            </w:rPr>
            <w:t>ACM Transactions on Internet Technology</w:t>
          </w:r>
          <w:r w:rsidRPr="002741FA">
            <w:rPr>
              <w:lang w:val="en-US"/>
            </w:rPr>
            <w:t xml:space="preserve">, </w:t>
          </w:r>
          <w:r w:rsidRPr="002741FA">
            <w:rPr>
              <w:i/>
              <w:lang w:val="en-US"/>
            </w:rPr>
            <w:t>17</w:t>
          </w:r>
          <w:r w:rsidRPr="002741FA">
            <w:rPr>
              <w:lang w:val="en-US"/>
            </w:rPr>
            <w:t xml:space="preserve">(3), 1–22. </w:t>
          </w:r>
          <w:r w:rsidR="006B588F">
            <w:rPr>
              <w:lang w:val="en-US"/>
            </w:rPr>
            <w:t xml:space="preserve">DOI: </w:t>
          </w:r>
          <w:r w:rsidRPr="002741FA">
            <w:rPr>
              <w:lang w:val="en-US"/>
            </w:rPr>
            <w:t>https://doi.org/10.1145/3032989</w:t>
          </w:r>
        </w:p>
        <w:p w14:paraId="32294F19" w14:textId="7D4FEC06" w:rsidR="008700CC" w:rsidRPr="00D3547C" w:rsidRDefault="008700CC" w:rsidP="008700CC">
          <w:pPr>
            <w:pStyle w:val="CitaviBibliographyEntry"/>
            <w:rPr>
              <w:lang w:val="en-GB"/>
            </w:rPr>
          </w:pPr>
          <w:bookmarkStart w:id="52" w:name="_CTVL0017eb4514317dc469eaebf7bd184d3b109"/>
          <w:r w:rsidRPr="002741FA">
            <w:rPr>
              <w:lang w:val="en-US"/>
            </w:rPr>
            <w:t>Lee, S.‑C., Song, J., Ko, E.‑Y., Park, S., Kim, J [Jihee], &amp; Kim, J [Juho] (2020). SolutionChat: Real-time moderator support for chat-based structured discussion. In R. Bernhaupt, F. '. Mueller, D. Verweij, J. Andres, J. McGrenere, A. Cockburn, I. Avellino, A. Goguey, P. Bjørn, S. Zhao, B. P. Samson, &amp; R. Kocielnik (Eds.),</w:t>
          </w:r>
          <w:bookmarkEnd w:id="52"/>
          <w:r w:rsidRPr="002741FA">
            <w:rPr>
              <w:lang w:val="en-US"/>
            </w:rPr>
            <w:t xml:space="preserve"> </w:t>
          </w:r>
          <w:r w:rsidRPr="002741FA">
            <w:rPr>
              <w:i/>
              <w:lang w:val="en-US"/>
            </w:rPr>
            <w:t xml:space="preserve">Proceedings of the 2020 CHI Conference on Human Factors in Computing Systems </w:t>
          </w:r>
          <w:r w:rsidRPr="002741FA">
            <w:rPr>
              <w:lang w:val="en-US"/>
            </w:rPr>
            <w:t xml:space="preserve">(pp. 1–12). </w:t>
          </w:r>
          <w:r w:rsidR="002B6609">
            <w:rPr>
              <w:lang w:val="en-US"/>
            </w:rPr>
            <w:t xml:space="preserve">New York: </w:t>
          </w:r>
          <w:r w:rsidRPr="00D3547C">
            <w:rPr>
              <w:lang w:val="en-GB"/>
            </w:rPr>
            <w:t xml:space="preserve">ACM. </w:t>
          </w:r>
          <w:r w:rsidR="002015BF" w:rsidRPr="00D3547C">
            <w:rPr>
              <w:lang w:val="en-GB"/>
            </w:rPr>
            <w:t xml:space="preserve">DOI: </w:t>
          </w:r>
          <w:r w:rsidRPr="00D3547C">
            <w:rPr>
              <w:lang w:val="en-GB"/>
            </w:rPr>
            <w:t>https://doi.org/10.1145/3313831.3376609</w:t>
          </w:r>
        </w:p>
        <w:p w14:paraId="3B7C2923" w14:textId="0217FC7B" w:rsidR="008700CC" w:rsidRPr="002741FA" w:rsidRDefault="008700CC" w:rsidP="008700CC">
          <w:pPr>
            <w:pStyle w:val="CitaviBibliographyEntry"/>
          </w:pPr>
          <w:bookmarkStart w:id="53" w:name="_CTVL0011fe4c7a6db544436a5eb3cf28ccc5795"/>
          <w:r w:rsidRPr="00D3547C">
            <w:rPr>
              <w:lang w:val="en-GB"/>
            </w:rPr>
            <w:t xml:space="preserve">Liebeck, M., Esau, K., &amp; Conrad, S. (2017). </w:t>
          </w:r>
          <w:r w:rsidRPr="002741FA">
            <w:t>Text Mining für Online-Partizipationsverfahren: Die Notwendigkeit einer maschinell unterstützten Auswertung.</w:t>
          </w:r>
          <w:bookmarkEnd w:id="53"/>
          <w:r w:rsidRPr="002741FA">
            <w:t xml:space="preserve"> </w:t>
          </w:r>
          <w:r w:rsidRPr="002741FA">
            <w:rPr>
              <w:i/>
            </w:rPr>
            <w:t>HMD Praxis Der Wirtschaftsinformatik</w:t>
          </w:r>
          <w:r w:rsidRPr="002741FA">
            <w:t xml:space="preserve">, </w:t>
          </w:r>
          <w:r w:rsidRPr="002741FA">
            <w:rPr>
              <w:i/>
            </w:rPr>
            <w:t>54</w:t>
          </w:r>
          <w:r w:rsidRPr="002741FA">
            <w:t xml:space="preserve">(4), 544–562. </w:t>
          </w:r>
          <w:r w:rsidR="00890BFB">
            <w:t xml:space="preserve">DOI: </w:t>
          </w:r>
          <w:r w:rsidRPr="002741FA">
            <w:t>https://doi.org/10.1365/s40702-017-0321-6</w:t>
          </w:r>
        </w:p>
        <w:p w14:paraId="16A3760B" w14:textId="3A8E0AF9" w:rsidR="008700CC" w:rsidRPr="002741FA" w:rsidRDefault="008700CC" w:rsidP="008700CC">
          <w:pPr>
            <w:pStyle w:val="CitaviBibliographyEntry"/>
            <w:rPr>
              <w:lang w:val="en-US"/>
            </w:rPr>
          </w:pPr>
          <w:bookmarkStart w:id="54" w:name="_CTVL001b1abcdc8b93f4022829ab52e2d175299"/>
          <w:r w:rsidRPr="002741FA">
            <w:t xml:space="preserve">Manin, B. (1987). </w:t>
          </w:r>
          <w:r w:rsidRPr="002741FA">
            <w:rPr>
              <w:lang w:val="en-US"/>
            </w:rPr>
            <w:t>On legitimacy and political deliberation.</w:t>
          </w:r>
          <w:bookmarkEnd w:id="54"/>
          <w:r w:rsidRPr="002741FA">
            <w:rPr>
              <w:lang w:val="en-US"/>
            </w:rPr>
            <w:t xml:space="preserve"> </w:t>
          </w:r>
          <w:r w:rsidRPr="002741FA">
            <w:rPr>
              <w:i/>
              <w:lang w:val="en-US"/>
            </w:rPr>
            <w:t>Political Theory</w:t>
          </w:r>
          <w:r w:rsidRPr="002741FA">
            <w:rPr>
              <w:lang w:val="en-US"/>
            </w:rPr>
            <w:t xml:space="preserve">, </w:t>
          </w:r>
          <w:r w:rsidRPr="002741FA">
            <w:rPr>
              <w:i/>
              <w:lang w:val="en-US"/>
            </w:rPr>
            <w:t>15</w:t>
          </w:r>
          <w:r w:rsidRPr="002741FA">
            <w:rPr>
              <w:lang w:val="en-US"/>
            </w:rPr>
            <w:t xml:space="preserve">(3), 338–368. </w:t>
          </w:r>
          <w:r w:rsidR="005903B0">
            <w:rPr>
              <w:lang w:val="en-US"/>
            </w:rPr>
            <w:t xml:space="preserve">DOI: </w:t>
          </w:r>
          <w:r w:rsidRPr="002741FA">
            <w:rPr>
              <w:lang w:val="en-US"/>
            </w:rPr>
            <w:t>https://doi.org/10.1177/0090591787015003005</w:t>
          </w:r>
        </w:p>
        <w:p w14:paraId="14D6CC93" w14:textId="6D77AE23" w:rsidR="008700CC" w:rsidRPr="002741FA" w:rsidRDefault="008700CC" w:rsidP="008700CC">
          <w:pPr>
            <w:pStyle w:val="CitaviBibliographyEntry"/>
            <w:rPr>
              <w:lang w:val="en-US"/>
            </w:rPr>
          </w:pPr>
          <w:bookmarkStart w:id="55" w:name="_CTVL0017714c6c1810f4015b8db6b03017f200b"/>
          <w:r w:rsidRPr="002741FA">
            <w:rPr>
              <w:lang w:val="en-US"/>
            </w:rPr>
            <w:t xml:space="preserve">Mansbridge, J., Bohman, J., Chambers, S., Christiano, T., Fung, A., Parkinson, J., Thompson, D. F., &amp; Warren, M. E. (2012). A systemic approach to deliberative </w:t>
          </w:r>
          <w:r w:rsidR="001B73BB">
            <w:rPr>
              <w:lang w:val="en-US"/>
            </w:rPr>
            <w:lastRenderedPageBreak/>
            <w:t>d</w:t>
          </w:r>
          <w:r w:rsidR="001B73BB" w:rsidRPr="002741FA">
            <w:rPr>
              <w:lang w:val="en-US"/>
            </w:rPr>
            <w:t>emocracy</w:t>
          </w:r>
          <w:r w:rsidRPr="002741FA">
            <w:rPr>
              <w:lang w:val="en-US"/>
            </w:rPr>
            <w:t>. In J. Parkinson &amp; J. Mansbridge (Eds.),</w:t>
          </w:r>
          <w:bookmarkEnd w:id="55"/>
          <w:r w:rsidRPr="002741FA">
            <w:rPr>
              <w:lang w:val="en-US"/>
            </w:rPr>
            <w:t xml:space="preserve"> </w:t>
          </w:r>
          <w:r w:rsidRPr="002741FA">
            <w:rPr>
              <w:i/>
              <w:lang w:val="en-US"/>
            </w:rPr>
            <w:t xml:space="preserve">Deliberative </w:t>
          </w:r>
          <w:r w:rsidR="00076205">
            <w:rPr>
              <w:i/>
              <w:lang w:val="en-US"/>
            </w:rPr>
            <w:t>s</w:t>
          </w:r>
          <w:r w:rsidR="00076205" w:rsidRPr="002741FA">
            <w:rPr>
              <w:i/>
              <w:lang w:val="en-US"/>
            </w:rPr>
            <w:t>ystems</w:t>
          </w:r>
          <w:r w:rsidRPr="002741FA">
            <w:rPr>
              <w:i/>
              <w:lang w:val="en-US"/>
            </w:rPr>
            <w:t xml:space="preserve">: Deliberative </w:t>
          </w:r>
          <w:r w:rsidR="00076205" w:rsidRPr="002741FA">
            <w:rPr>
              <w:i/>
              <w:lang w:val="en-US"/>
            </w:rPr>
            <w:t xml:space="preserve">democracy at the large scale </w:t>
          </w:r>
          <w:r w:rsidRPr="002741FA">
            <w:rPr>
              <w:lang w:val="en-US"/>
            </w:rPr>
            <w:t xml:space="preserve">(pp. 1–26). </w:t>
          </w:r>
          <w:r w:rsidR="00EF5ADD" w:rsidRPr="002741FA">
            <w:rPr>
              <w:lang w:val="en-US"/>
            </w:rPr>
            <w:t>Cambridge</w:t>
          </w:r>
          <w:r w:rsidR="00EF5ADD">
            <w:rPr>
              <w:lang w:val="en-US"/>
            </w:rPr>
            <w:t xml:space="preserve">: </w:t>
          </w:r>
          <w:r w:rsidRPr="002741FA">
            <w:rPr>
              <w:lang w:val="en-US"/>
            </w:rPr>
            <w:t>Cambridge University Press.</w:t>
          </w:r>
        </w:p>
        <w:p w14:paraId="181D9EE1" w14:textId="48D40226" w:rsidR="008700CC" w:rsidRPr="002741FA" w:rsidRDefault="008700CC" w:rsidP="008700CC">
          <w:pPr>
            <w:pStyle w:val="CitaviBibliographyEntry"/>
            <w:rPr>
              <w:lang w:val="en-US"/>
            </w:rPr>
          </w:pPr>
          <w:bookmarkStart w:id="56" w:name="_CTVL001df4621531d974f0a84432b905360c3bd"/>
          <w:r w:rsidRPr="002741FA">
            <w:rPr>
              <w:lang w:val="en-US"/>
            </w:rPr>
            <w:t>Martini, F., Samula, P., Keller, T. R., &amp; Klinger, U. (2021). Bot, or not? Comparing three methods for detecting social bots in five political discourses.</w:t>
          </w:r>
          <w:bookmarkEnd w:id="56"/>
          <w:r w:rsidRPr="002741FA">
            <w:rPr>
              <w:lang w:val="en-US"/>
            </w:rPr>
            <w:t xml:space="preserve"> </w:t>
          </w:r>
          <w:r w:rsidRPr="002741FA">
            <w:rPr>
              <w:i/>
              <w:lang w:val="en-US"/>
            </w:rPr>
            <w:t>Big Data &amp; Society</w:t>
          </w:r>
          <w:r w:rsidRPr="002741FA">
            <w:rPr>
              <w:lang w:val="en-US"/>
            </w:rPr>
            <w:t xml:space="preserve">, </w:t>
          </w:r>
          <w:r w:rsidRPr="002741FA">
            <w:rPr>
              <w:i/>
              <w:lang w:val="en-US"/>
            </w:rPr>
            <w:t>8</w:t>
          </w:r>
          <w:r w:rsidRPr="002741FA">
            <w:rPr>
              <w:lang w:val="en-US"/>
            </w:rPr>
            <w:t xml:space="preserve">(2), 205395172110335. </w:t>
          </w:r>
          <w:r w:rsidR="00C2222F">
            <w:rPr>
              <w:lang w:val="en-US"/>
            </w:rPr>
            <w:t xml:space="preserve">DOI: </w:t>
          </w:r>
          <w:r w:rsidRPr="002741FA">
            <w:rPr>
              <w:lang w:val="en-US"/>
            </w:rPr>
            <w:t>https://doi.org/10.1177/20539517211033566</w:t>
          </w:r>
        </w:p>
        <w:p w14:paraId="4E2CB5C1" w14:textId="37B3C267" w:rsidR="008700CC" w:rsidRPr="002741FA" w:rsidRDefault="008700CC" w:rsidP="008700CC">
          <w:pPr>
            <w:pStyle w:val="CitaviBibliographyEntry"/>
            <w:rPr>
              <w:lang w:val="en-US"/>
            </w:rPr>
          </w:pPr>
          <w:bookmarkStart w:id="57" w:name="_CTVL001074052bac8a24edb8f16d64e9576e7c0"/>
          <w:r w:rsidRPr="002741FA">
            <w:rPr>
              <w:lang w:val="en-US"/>
            </w:rPr>
            <w:t>Marzinkowski, H., &amp; Engelmann, I. (2022). Rational-critical user discussions: How argument strength and the conditions set by news organizations are linked to (reasoned) disagreement.</w:t>
          </w:r>
          <w:bookmarkEnd w:id="57"/>
          <w:r w:rsidRPr="002741FA">
            <w:rPr>
              <w:lang w:val="en-US"/>
            </w:rPr>
            <w:t xml:space="preserve"> </w:t>
          </w:r>
          <w:r w:rsidRPr="002741FA">
            <w:rPr>
              <w:i/>
              <w:lang w:val="en-US"/>
            </w:rPr>
            <w:t>Digital Journalism</w:t>
          </w:r>
          <w:r w:rsidRPr="002741FA">
            <w:rPr>
              <w:lang w:val="en-US"/>
            </w:rPr>
            <w:t xml:space="preserve">, </w:t>
          </w:r>
          <w:r w:rsidRPr="002741FA">
            <w:rPr>
              <w:i/>
              <w:lang w:val="en-US"/>
            </w:rPr>
            <w:t>10</w:t>
          </w:r>
          <w:r w:rsidRPr="002741FA">
            <w:rPr>
              <w:lang w:val="en-US"/>
            </w:rPr>
            <w:t xml:space="preserve">(3), 433–451. </w:t>
          </w:r>
          <w:r w:rsidR="00297F8E">
            <w:rPr>
              <w:lang w:val="en-US"/>
            </w:rPr>
            <w:t xml:space="preserve">DOI: </w:t>
          </w:r>
          <w:r w:rsidRPr="002741FA">
            <w:rPr>
              <w:lang w:val="en-US"/>
            </w:rPr>
            <w:t>https://doi.org/10.1080/21670811.2021.1957968</w:t>
          </w:r>
        </w:p>
        <w:p w14:paraId="5A905664" w14:textId="4D60327D" w:rsidR="008700CC" w:rsidRPr="002741FA" w:rsidRDefault="008700CC" w:rsidP="008700CC">
          <w:pPr>
            <w:pStyle w:val="CitaviBibliographyEntry"/>
            <w:rPr>
              <w:lang w:val="en-US"/>
            </w:rPr>
          </w:pPr>
          <w:bookmarkStart w:id="58" w:name="_CTVL001a20e0b5ba00e48da9eba7abc05124bb1"/>
          <w:r w:rsidRPr="002741FA">
            <w:rPr>
              <w:lang w:val="en-US"/>
            </w:rPr>
            <w:t>Mayfield, E., &amp; Black, A. (2019). Stance classification, outcome prediction, and impact assessment. In S. Volkova, D. Jurgens, D. Hovy, D. Bamman, &amp; O. Tsur (Eds.),</w:t>
          </w:r>
          <w:bookmarkEnd w:id="58"/>
          <w:r w:rsidRPr="002741FA">
            <w:rPr>
              <w:lang w:val="en-US"/>
            </w:rPr>
            <w:t xml:space="preserve"> </w:t>
          </w:r>
          <w:r w:rsidRPr="002741FA">
            <w:rPr>
              <w:i/>
              <w:lang w:val="en-US"/>
            </w:rPr>
            <w:t xml:space="preserve">Proceedings of the Third Workshop on Natural Language Processing and Computational Social Science </w:t>
          </w:r>
          <w:r w:rsidRPr="002741FA">
            <w:rPr>
              <w:lang w:val="en-US"/>
            </w:rPr>
            <w:t xml:space="preserve">(pp. 65–77). </w:t>
          </w:r>
          <w:r w:rsidR="00FC6DA2" w:rsidRPr="00D3547C">
            <w:rPr>
              <w:lang w:val="en-GB"/>
            </w:rPr>
            <w:t xml:space="preserve">Stroudsburg, PA: </w:t>
          </w:r>
          <w:r w:rsidRPr="002741FA">
            <w:rPr>
              <w:lang w:val="en-US"/>
            </w:rPr>
            <w:t xml:space="preserve">Association for Computational Linguistics. </w:t>
          </w:r>
          <w:r w:rsidR="000C1297">
            <w:rPr>
              <w:lang w:val="en-US"/>
            </w:rPr>
            <w:t xml:space="preserve">DOI: </w:t>
          </w:r>
          <w:r w:rsidRPr="002741FA">
            <w:rPr>
              <w:lang w:val="en-US"/>
            </w:rPr>
            <w:t>https://doi.org/10.18653/v1/W19-2108</w:t>
          </w:r>
        </w:p>
        <w:p w14:paraId="785140C2" w14:textId="7AD96836" w:rsidR="008700CC" w:rsidRPr="002741FA" w:rsidRDefault="008700CC" w:rsidP="008700CC">
          <w:pPr>
            <w:pStyle w:val="CitaviBibliographyEntry"/>
            <w:rPr>
              <w:lang w:val="en-US"/>
            </w:rPr>
          </w:pPr>
          <w:bookmarkStart w:id="59" w:name="_CTVL001e4548d5ec9f948c4afecefdc3bba922e"/>
          <w:r w:rsidRPr="002741FA">
            <w:rPr>
              <w:lang w:val="en-US"/>
            </w:rPr>
            <w:t xml:space="preserve">Morio, G., &amp; Fujita, K. (2018). Annotating </w:t>
          </w:r>
          <w:r w:rsidR="00100D45" w:rsidRPr="002741FA">
            <w:rPr>
              <w:lang w:val="en-US"/>
            </w:rPr>
            <w:t>online civic discussion threads for argument mi</w:t>
          </w:r>
          <w:r w:rsidRPr="002741FA">
            <w:rPr>
              <w:lang w:val="en-US"/>
            </w:rPr>
            <w:t>ning. In</w:t>
          </w:r>
          <w:bookmarkEnd w:id="59"/>
          <w:r w:rsidRPr="002741FA">
            <w:rPr>
              <w:lang w:val="en-US"/>
            </w:rPr>
            <w:t xml:space="preserve"> </w:t>
          </w:r>
          <w:r w:rsidRPr="002741FA">
            <w:rPr>
              <w:i/>
              <w:lang w:val="en-US"/>
            </w:rPr>
            <w:t xml:space="preserve">2018 IEEE/WIC/ACM International Conference on Web Intelligence (WI) </w:t>
          </w:r>
          <w:r w:rsidRPr="002741FA">
            <w:rPr>
              <w:lang w:val="en-US"/>
            </w:rPr>
            <w:t xml:space="preserve">(pp. 546–553). IEEE. </w:t>
          </w:r>
          <w:r w:rsidR="00563025">
            <w:rPr>
              <w:lang w:val="en-US"/>
            </w:rPr>
            <w:t xml:space="preserve">DOI: </w:t>
          </w:r>
          <w:r w:rsidRPr="002741FA">
            <w:rPr>
              <w:lang w:val="en-US"/>
            </w:rPr>
            <w:t>https://doi.org/10.1109/WI.2018.00-39</w:t>
          </w:r>
        </w:p>
        <w:p w14:paraId="34C5A2D1" w14:textId="12D61D27" w:rsidR="008700CC" w:rsidRPr="002741FA" w:rsidRDefault="008700CC" w:rsidP="008700CC">
          <w:pPr>
            <w:pStyle w:val="CitaviBibliographyEntry"/>
            <w:rPr>
              <w:lang w:val="en-US"/>
            </w:rPr>
          </w:pPr>
          <w:bookmarkStart w:id="60" w:name="_CTVL001b21598e3087b49438093f4847359f26e"/>
          <w:r w:rsidRPr="002741FA">
            <w:rPr>
              <w:lang w:val="en-US"/>
            </w:rPr>
            <w:t>Morrell, M. (2018). Listening and deliberation. In A. Bächtiger, J. S. Dryzek, J. Mansbridge, M. Warren, G. Smith, &amp; M. Setälä (Eds.),</w:t>
          </w:r>
          <w:bookmarkEnd w:id="60"/>
          <w:r w:rsidRPr="002741FA">
            <w:rPr>
              <w:lang w:val="en-US"/>
            </w:rPr>
            <w:t xml:space="preserve"> </w:t>
          </w:r>
          <w:r w:rsidRPr="002741FA">
            <w:rPr>
              <w:i/>
              <w:lang w:val="en-US"/>
            </w:rPr>
            <w:t xml:space="preserve">The Oxford handbook of deliberative democracy </w:t>
          </w:r>
          <w:r w:rsidRPr="002741FA">
            <w:rPr>
              <w:lang w:val="en-US"/>
            </w:rPr>
            <w:t xml:space="preserve">(pp. 236–250). </w:t>
          </w:r>
          <w:r w:rsidR="00FB6100" w:rsidRPr="002741FA">
            <w:rPr>
              <w:lang w:val="en-US"/>
            </w:rPr>
            <w:t>Oxford</w:t>
          </w:r>
          <w:r w:rsidR="00FB6100">
            <w:rPr>
              <w:lang w:val="en-US"/>
            </w:rPr>
            <w:t xml:space="preserve">: </w:t>
          </w:r>
          <w:r w:rsidRPr="002741FA">
            <w:rPr>
              <w:lang w:val="en-US"/>
            </w:rPr>
            <w:t xml:space="preserve">Oxford University Press. </w:t>
          </w:r>
          <w:r w:rsidR="00005C8F">
            <w:rPr>
              <w:lang w:val="en-US"/>
            </w:rPr>
            <w:t xml:space="preserve">DOI: </w:t>
          </w:r>
          <w:r w:rsidRPr="002741FA">
            <w:rPr>
              <w:lang w:val="en-US"/>
            </w:rPr>
            <w:t>https://doi.org/10.1093/oxfordhb/9780198747369.013.55</w:t>
          </w:r>
        </w:p>
        <w:p w14:paraId="0E0F326E" w14:textId="0AFA6D2B" w:rsidR="008700CC" w:rsidRPr="002741FA" w:rsidRDefault="008700CC" w:rsidP="008700CC">
          <w:pPr>
            <w:pStyle w:val="CitaviBibliographyEntry"/>
            <w:rPr>
              <w:lang w:val="en-US"/>
            </w:rPr>
          </w:pPr>
          <w:bookmarkStart w:id="61" w:name="_CTVL0014fc55639898544ef940d276b502fa4ff"/>
          <w:r w:rsidRPr="002741FA">
            <w:rPr>
              <w:lang w:val="en-US"/>
            </w:rPr>
            <w:t>Mozafari, M., Farahbakhsh, R., &amp; Crespi, N. (2019, October 28).</w:t>
          </w:r>
          <w:bookmarkEnd w:id="61"/>
          <w:r w:rsidRPr="002741FA">
            <w:rPr>
              <w:lang w:val="en-US"/>
            </w:rPr>
            <w:t xml:space="preserve"> </w:t>
          </w:r>
          <w:r w:rsidRPr="002741FA">
            <w:rPr>
              <w:i/>
              <w:lang w:val="en-US"/>
            </w:rPr>
            <w:t>A BERT</w:t>
          </w:r>
          <w:r w:rsidR="003872B5" w:rsidRPr="002741FA">
            <w:rPr>
              <w:i/>
              <w:lang w:val="en-US"/>
            </w:rPr>
            <w:t>-based transfer learning approach for hate speech detection in online social me</w:t>
          </w:r>
          <w:r w:rsidRPr="002741FA">
            <w:rPr>
              <w:i/>
              <w:lang w:val="en-US"/>
            </w:rPr>
            <w:t>dia</w:t>
          </w:r>
          <w:r w:rsidRPr="002741FA">
            <w:rPr>
              <w:lang w:val="en-US"/>
            </w:rPr>
            <w:t>. http://arxiv.org/pdf/1910.12574v1 https://doi.org/This</w:t>
          </w:r>
        </w:p>
        <w:p w14:paraId="094D29EE" w14:textId="0316B8CA" w:rsidR="008700CC" w:rsidRPr="002741FA" w:rsidRDefault="008700CC" w:rsidP="008700CC">
          <w:pPr>
            <w:pStyle w:val="CitaviBibliographyEntry"/>
            <w:rPr>
              <w:lang w:val="en-US"/>
            </w:rPr>
          </w:pPr>
          <w:bookmarkStart w:id="62" w:name="_CTVL0018f17ad2c86874117925b4a5025cb0167"/>
          <w:r w:rsidRPr="002741FA">
            <w:lastRenderedPageBreak/>
            <w:t xml:space="preserve">Mutanga, M. B., &amp; Abayomi, A. (2022). </w:t>
          </w:r>
          <w:r w:rsidRPr="002741FA">
            <w:rPr>
              <w:lang w:val="en-US"/>
            </w:rPr>
            <w:t>Tweeting on COVID-19 pandemic in South Africa: LDA-based topic modelling approach.</w:t>
          </w:r>
          <w:bookmarkEnd w:id="62"/>
          <w:r w:rsidRPr="002741FA">
            <w:rPr>
              <w:lang w:val="en-US"/>
            </w:rPr>
            <w:t xml:space="preserve"> </w:t>
          </w:r>
          <w:r w:rsidRPr="002741FA">
            <w:rPr>
              <w:i/>
              <w:lang w:val="en-US"/>
            </w:rPr>
            <w:t>African Journal of Science, Technology, Innovation and Development</w:t>
          </w:r>
          <w:r w:rsidRPr="002741FA">
            <w:rPr>
              <w:lang w:val="en-US"/>
            </w:rPr>
            <w:t xml:space="preserve">, </w:t>
          </w:r>
          <w:r w:rsidRPr="002741FA">
            <w:rPr>
              <w:i/>
              <w:lang w:val="en-US"/>
            </w:rPr>
            <w:t>14</w:t>
          </w:r>
          <w:r w:rsidRPr="002741FA">
            <w:rPr>
              <w:lang w:val="en-US"/>
            </w:rPr>
            <w:t xml:space="preserve">(1), 163–172. </w:t>
          </w:r>
          <w:r w:rsidR="00A95246">
            <w:rPr>
              <w:lang w:val="en-US"/>
            </w:rPr>
            <w:t xml:space="preserve">DOI: </w:t>
          </w:r>
          <w:r w:rsidRPr="002741FA">
            <w:rPr>
              <w:lang w:val="en-US"/>
            </w:rPr>
            <w:t>https://doi.org/10.1080/20421338.2020.1817262</w:t>
          </w:r>
        </w:p>
        <w:p w14:paraId="5F8CA03F" w14:textId="7F27DFAB" w:rsidR="008700CC" w:rsidRPr="002741FA" w:rsidRDefault="008700CC" w:rsidP="008700CC">
          <w:pPr>
            <w:pStyle w:val="CitaviBibliographyEntry"/>
            <w:rPr>
              <w:lang w:val="en-US"/>
            </w:rPr>
          </w:pPr>
          <w:bookmarkStart w:id="63" w:name="_CTVL001333cb83f75fb4ddaac624a30502d8290"/>
          <w:r w:rsidRPr="002741FA">
            <w:rPr>
              <w:lang w:val="en-US"/>
            </w:rPr>
            <w:t>Mutz, D. C. (2008). Is deliberative democracy a falsifiable theory?</w:t>
          </w:r>
          <w:bookmarkEnd w:id="63"/>
          <w:r w:rsidRPr="002741FA">
            <w:rPr>
              <w:lang w:val="en-US"/>
            </w:rPr>
            <w:t xml:space="preserve"> </w:t>
          </w:r>
          <w:r w:rsidRPr="002741FA">
            <w:rPr>
              <w:i/>
              <w:lang w:val="en-US"/>
            </w:rPr>
            <w:t>Annual Review of Political Science</w:t>
          </w:r>
          <w:r w:rsidRPr="002741FA">
            <w:rPr>
              <w:lang w:val="en-US"/>
            </w:rPr>
            <w:t xml:space="preserve">, </w:t>
          </w:r>
          <w:r w:rsidRPr="002741FA">
            <w:rPr>
              <w:i/>
              <w:lang w:val="en-US"/>
            </w:rPr>
            <w:t>11</w:t>
          </w:r>
          <w:r w:rsidRPr="002741FA">
            <w:rPr>
              <w:lang w:val="en-US"/>
            </w:rPr>
            <w:t xml:space="preserve">, 521–538. </w:t>
          </w:r>
          <w:r w:rsidR="004E5AE7">
            <w:rPr>
              <w:lang w:val="en-US"/>
            </w:rPr>
            <w:t xml:space="preserve">DOI: </w:t>
          </w:r>
          <w:r w:rsidRPr="002741FA">
            <w:rPr>
              <w:lang w:val="en-US"/>
            </w:rPr>
            <w:t>https://doi.org/10.1146/annurev.polisci.11.081306.070308</w:t>
          </w:r>
        </w:p>
        <w:p w14:paraId="720A1B46" w14:textId="15BD1521" w:rsidR="008700CC" w:rsidRPr="002741FA" w:rsidRDefault="008700CC" w:rsidP="008700CC">
          <w:pPr>
            <w:pStyle w:val="CitaviBibliographyEntry"/>
            <w:rPr>
              <w:lang w:val="en-US"/>
            </w:rPr>
          </w:pPr>
          <w:bookmarkStart w:id="64" w:name="_CTVL001a7e274c73d2a41a68b48a5ddb7d753eb"/>
          <w:r w:rsidRPr="002741FA">
            <w:rPr>
              <w:lang w:val="en-US"/>
            </w:rPr>
            <w:t>Natale, S. (2021). Communicating through or communicating with: Approaching artificial intelligence from a communication and media studies perspective.</w:t>
          </w:r>
          <w:bookmarkEnd w:id="64"/>
          <w:r w:rsidRPr="002741FA">
            <w:rPr>
              <w:lang w:val="en-US"/>
            </w:rPr>
            <w:t xml:space="preserve"> </w:t>
          </w:r>
          <w:r w:rsidRPr="002741FA">
            <w:rPr>
              <w:i/>
              <w:lang w:val="en-US"/>
            </w:rPr>
            <w:t>Communication Theory</w:t>
          </w:r>
          <w:r w:rsidRPr="002741FA">
            <w:rPr>
              <w:lang w:val="en-US"/>
            </w:rPr>
            <w:t xml:space="preserve">, </w:t>
          </w:r>
          <w:r w:rsidRPr="002741FA">
            <w:rPr>
              <w:i/>
              <w:lang w:val="en-US"/>
            </w:rPr>
            <w:t>31</w:t>
          </w:r>
          <w:r w:rsidRPr="002741FA">
            <w:rPr>
              <w:lang w:val="en-US"/>
            </w:rPr>
            <w:t xml:space="preserve">(4), 905–910. </w:t>
          </w:r>
          <w:r w:rsidR="007F0212">
            <w:rPr>
              <w:lang w:val="en-US"/>
            </w:rPr>
            <w:t xml:space="preserve">DOI: </w:t>
          </w:r>
          <w:r w:rsidRPr="002741FA">
            <w:rPr>
              <w:lang w:val="en-US"/>
            </w:rPr>
            <w:t>https://doi.org/10.1093/ct/qtaa022</w:t>
          </w:r>
        </w:p>
        <w:p w14:paraId="2FC2E208" w14:textId="75D6E3BA" w:rsidR="008700CC" w:rsidRPr="002741FA" w:rsidRDefault="008700CC" w:rsidP="008700CC">
          <w:pPr>
            <w:pStyle w:val="CitaviBibliographyEntry"/>
            <w:rPr>
              <w:lang w:val="en-US"/>
            </w:rPr>
          </w:pPr>
          <w:bookmarkStart w:id="65" w:name="_CTVL001090a75a64b244af1968f5e6387716de6"/>
          <w:r w:rsidRPr="002741FA">
            <w:rPr>
              <w:lang w:val="en-US"/>
            </w:rPr>
            <w:t>Norris, P. (2012).</w:t>
          </w:r>
          <w:bookmarkEnd w:id="65"/>
          <w:r w:rsidRPr="002741FA">
            <w:rPr>
              <w:lang w:val="en-US"/>
            </w:rPr>
            <w:t xml:space="preserve"> </w:t>
          </w:r>
          <w:r w:rsidRPr="002741FA">
            <w:rPr>
              <w:i/>
              <w:lang w:val="en-US"/>
            </w:rPr>
            <w:t>Digital divide</w:t>
          </w:r>
          <w:r w:rsidRPr="002741FA">
            <w:rPr>
              <w:lang w:val="en-US"/>
            </w:rPr>
            <w:t xml:space="preserve">. </w:t>
          </w:r>
          <w:r w:rsidR="00B667C5" w:rsidRPr="002741FA">
            <w:rPr>
              <w:lang w:val="en-US"/>
            </w:rPr>
            <w:t>Cambridge</w:t>
          </w:r>
          <w:r w:rsidR="00B667C5">
            <w:rPr>
              <w:lang w:val="en-US"/>
            </w:rPr>
            <w:t>:</w:t>
          </w:r>
          <w:r w:rsidR="00B667C5" w:rsidRPr="002741FA">
            <w:rPr>
              <w:lang w:val="en-US"/>
            </w:rPr>
            <w:t xml:space="preserve"> </w:t>
          </w:r>
          <w:r w:rsidRPr="002741FA">
            <w:rPr>
              <w:lang w:val="en-US"/>
            </w:rPr>
            <w:t xml:space="preserve">Cambridge University Press. </w:t>
          </w:r>
          <w:r w:rsidR="007E2E0F">
            <w:rPr>
              <w:lang w:val="en-US"/>
            </w:rPr>
            <w:t xml:space="preserve">DOI: </w:t>
          </w:r>
          <w:r w:rsidRPr="002741FA">
            <w:rPr>
              <w:lang w:val="en-US"/>
            </w:rPr>
            <w:t>https://doi.org/10.1017/CBO9781139164887</w:t>
          </w:r>
        </w:p>
        <w:p w14:paraId="61B30AC8" w14:textId="69EE65B7" w:rsidR="008700CC" w:rsidRPr="002741FA" w:rsidRDefault="008700CC" w:rsidP="008700CC">
          <w:pPr>
            <w:pStyle w:val="CitaviBibliographyEntry"/>
            <w:rPr>
              <w:lang w:val="en-US"/>
            </w:rPr>
          </w:pPr>
          <w:bookmarkStart w:id="66" w:name="_CTVL0012d25818d90c44a84aa3cd089c208ff8e"/>
          <w:r w:rsidRPr="002741FA">
            <w:rPr>
              <w:lang w:val="en-US"/>
            </w:rPr>
            <w:t>Pandey, C. (2021). redBERT: A topic discovery and deep sentiment classification model on COVID-19 online discussions using BERT NLP model.</w:t>
          </w:r>
          <w:bookmarkEnd w:id="66"/>
          <w:r w:rsidRPr="002741FA">
            <w:rPr>
              <w:lang w:val="en-US"/>
            </w:rPr>
            <w:t xml:space="preserve"> </w:t>
          </w:r>
          <w:r w:rsidRPr="002741FA">
            <w:rPr>
              <w:i/>
              <w:lang w:val="en-US"/>
            </w:rPr>
            <w:t>International Journal of Open Source Software and Processes</w:t>
          </w:r>
          <w:r w:rsidRPr="002741FA">
            <w:rPr>
              <w:lang w:val="en-US"/>
            </w:rPr>
            <w:t xml:space="preserve">, </w:t>
          </w:r>
          <w:r w:rsidRPr="002741FA">
            <w:rPr>
              <w:i/>
              <w:lang w:val="en-US"/>
            </w:rPr>
            <w:t>12</w:t>
          </w:r>
          <w:r w:rsidRPr="002741FA">
            <w:rPr>
              <w:lang w:val="en-US"/>
            </w:rPr>
            <w:t xml:space="preserve">(3), 32–47. </w:t>
          </w:r>
          <w:r w:rsidR="00256B0C">
            <w:rPr>
              <w:lang w:val="en-US"/>
            </w:rPr>
            <w:t xml:space="preserve">DOI: </w:t>
          </w:r>
          <w:r w:rsidRPr="002741FA">
            <w:rPr>
              <w:lang w:val="en-US"/>
            </w:rPr>
            <w:t>https://doi.org/10.4018/IJOSSP.2021070103</w:t>
          </w:r>
        </w:p>
        <w:p w14:paraId="28F87F1C" w14:textId="712E1FD1" w:rsidR="008700CC" w:rsidRPr="002741FA" w:rsidRDefault="008700CC" w:rsidP="008700CC">
          <w:pPr>
            <w:pStyle w:val="CitaviBibliographyEntry"/>
            <w:rPr>
              <w:lang w:val="en-US"/>
            </w:rPr>
          </w:pPr>
          <w:bookmarkStart w:id="67" w:name="_CTVL0010ec62c5651d14a9db9133ea0df29c0a9"/>
          <w:r w:rsidRPr="002741FA">
            <w:rPr>
              <w:lang w:val="en-US"/>
            </w:rPr>
            <w:t>Papacharissi, Z. (2004). Democracy online: Civility, politeness, and the democratic potential of online political discussion groups.</w:t>
          </w:r>
          <w:bookmarkEnd w:id="67"/>
          <w:r w:rsidRPr="002741FA">
            <w:rPr>
              <w:lang w:val="en-US"/>
            </w:rPr>
            <w:t xml:space="preserve"> </w:t>
          </w:r>
          <w:r w:rsidRPr="002741FA">
            <w:rPr>
              <w:i/>
              <w:lang w:val="en-US"/>
            </w:rPr>
            <w:t>New Media &amp; Society</w:t>
          </w:r>
          <w:r w:rsidRPr="002741FA">
            <w:rPr>
              <w:lang w:val="en-US"/>
            </w:rPr>
            <w:t xml:space="preserve">, </w:t>
          </w:r>
          <w:r w:rsidRPr="002741FA">
            <w:rPr>
              <w:i/>
              <w:lang w:val="en-US"/>
            </w:rPr>
            <w:t>6</w:t>
          </w:r>
          <w:r w:rsidRPr="002741FA">
            <w:rPr>
              <w:lang w:val="en-US"/>
            </w:rPr>
            <w:t xml:space="preserve">(2), 259–283. </w:t>
          </w:r>
          <w:r w:rsidR="00B43D98">
            <w:rPr>
              <w:lang w:val="en-US"/>
            </w:rPr>
            <w:t xml:space="preserve">DOI: </w:t>
          </w:r>
          <w:r w:rsidRPr="002741FA">
            <w:rPr>
              <w:lang w:val="en-US"/>
            </w:rPr>
            <w:t>https://doi.org/10.1177/1461444804041444</w:t>
          </w:r>
        </w:p>
        <w:p w14:paraId="6F807103" w14:textId="23607286" w:rsidR="000E1249" w:rsidRPr="002741FA" w:rsidRDefault="000E1249" w:rsidP="000E1249">
          <w:pPr>
            <w:pStyle w:val="CitaviBibliographyEntry"/>
            <w:rPr>
              <w:lang w:val="en-US"/>
            </w:rPr>
          </w:pPr>
          <w:bookmarkStart w:id="68" w:name="_CTVL0010894011c45b14d769ca7315d048f11fa"/>
          <w:r w:rsidRPr="002741FA">
            <w:rPr>
              <w:lang w:val="en-US"/>
            </w:rPr>
            <w:t xml:space="preserve">Paré, G., Trudel, M. C., Jaana, M., &amp; Kitsiou, S. (2015). Synthesizing information systems knowledge: A typology of literature reviews. </w:t>
          </w:r>
          <w:r w:rsidRPr="002741FA">
            <w:rPr>
              <w:i/>
              <w:iCs/>
              <w:lang w:val="en-US"/>
            </w:rPr>
            <w:t>Information &amp; Management</w:t>
          </w:r>
          <w:r w:rsidRPr="002741FA">
            <w:rPr>
              <w:lang w:val="en-US"/>
            </w:rPr>
            <w:t xml:space="preserve">, </w:t>
          </w:r>
          <w:r w:rsidRPr="002741FA">
            <w:rPr>
              <w:i/>
              <w:iCs/>
              <w:lang w:val="en-US"/>
            </w:rPr>
            <w:t>52</w:t>
          </w:r>
          <w:r w:rsidRPr="002741FA">
            <w:rPr>
              <w:lang w:val="en-US"/>
            </w:rPr>
            <w:t>(2), 183</w:t>
          </w:r>
          <w:r w:rsidR="00F1276A">
            <w:rPr>
              <w:lang w:val="en-US"/>
            </w:rPr>
            <w:t>–</w:t>
          </w:r>
          <w:r w:rsidRPr="002741FA">
            <w:rPr>
              <w:lang w:val="en-US"/>
            </w:rPr>
            <w:t>199.</w:t>
          </w:r>
          <w:r w:rsidR="00E90E78" w:rsidRPr="002741FA">
            <w:rPr>
              <w:lang w:val="en-GB"/>
            </w:rPr>
            <w:t xml:space="preserve"> </w:t>
          </w:r>
          <w:r w:rsidR="00156A98">
            <w:rPr>
              <w:lang w:val="en-GB"/>
            </w:rPr>
            <w:t xml:space="preserve">DOI: </w:t>
          </w:r>
          <w:r w:rsidR="00E90E78" w:rsidRPr="002741FA">
            <w:rPr>
              <w:lang w:val="en-US"/>
            </w:rPr>
            <w:t>https://doi.org/10.1016/j.im.2014.08.008</w:t>
          </w:r>
        </w:p>
        <w:p w14:paraId="774E7EB4" w14:textId="65EFCB68" w:rsidR="008700CC" w:rsidRPr="002741FA" w:rsidRDefault="008700CC" w:rsidP="008700CC">
          <w:pPr>
            <w:pStyle w:val="CitaviBibliographyEntry"/>
            <w:rPr>
              <w:lang w:val="en-US"/>
            </w:rPr>
          </w:pPr>
          <w:r w:rsidRPr="002741FA">
            <w:rPr>
              <w:lang w:val="en-US"/>
            </w:rPr>
            <w:t>Pariser, E. (2011).</w:t>
          </w:r>
          <w:bookmarkEnd w:id="68"/>
          <w:r w:rsidRPr="002741FA">
            <w:rPr>
              <w:lang w:val="en-US"/>
            </w:rPr>
            <w:t xml:space="preserve"> </w:t>
          </w:r>
          <w:r w:rsidRPr="002741FA">
            <w:rPr>
              <w:i/>
              <w:lang w:val="en-US"/>
            </w:rPr>
            <w:t>The filter bubble: What the Internet is hiding from you</w:t>
          </w:r>
          <w:r w:rsidRPr="002741FA">
            <w:rPr>
              <w:lang w:val="en-US"/>
            </w:rPr>
            <w:t xml:space="preserve">. </w:t>
          </w:r>
          <w:r w:rsidR="008A65A2">
            <w:rPr>
              <w:lang w:val="en-US"/>
            </w:rPr>
            <w:t xml:space="preserve">New York, </w:t>
          </w:r>
          <w:r w:rsidRPr="002741FA">
            <w:rPr>
              <w:lang w:val="en-US"/>
            </w:rPr>
            <w:t xml:space="preserve">Penguin Press. </w:t>
          </w:r>
        </w:p>
        <w:p w14:paraId="35D25283" w14:textId="04AB7ECA" w:rsidR="008700CC" w:rsidRPr="002741FA" w:rsidRDefault="008700CC" w:rsidP="008700CC">
          <w:pPr>
            <w:pStyle w:val="CitaviBibliographyEntry"/>
            <w:rPr>
              <w:lang w:val="en-US"/>
            </w:rPr>
          </w:pPr>
          <w:bookmarkStart w:id="69" w:name="_CTVL001366394547162436dbe47367ff39ba897"/>
          <w:r w:rsidRPr="002741FA">
            <w:rPr>
              <w:lang w:val="en-US"/>
            </w:rPr>
            <w:t>Peng, X., Xu, Q., &amp; Gan, W. (2021). SBTM: A joint sentiment and behaviour topic model for online course discussion forums.</w:t>
          </w:r>
          <w:bookmarkEnd w:id="69"/>
          <w:r w:rsidRPr="002741FA">
            <w:rPr>
              <w:lang w:val="en-US"/>
            </w:rPr>
            <w:t xml:space="preserve"> </w:t>
          </w:r>
          <w:r w:rsidRPr="002741FA">
            <w:rPr>
              <w:i/>
              <w:lang w:val="en-US"/>
            </w:rPr>
            <w:t>Journal of Information Science</w:t>
          </w:r>
          <w:r w:rsidRPr="002741FA">
            <w:rPr>
              <w:lang w:val="en-US"/>
            </w:rPr>
            <w:t xml:space="preserve">, </w:t>
          </w:r>
          <w:r w:rsidRPr="002741FA">
            <w:rPr>
              <w:i/>
              <w:lang w:val="en-US"/>
            </w:rPr>
            <w:t>47</w:t>
          </w:r>
          <w:r w:rsidRPr="002741FA">
            <w:rPr>
              <w:lang w:val="en-US"/>
            </w:rPr>
            <w:t xml:space="preserve">(4), 517–532. </w:t>
          </w:r>
          <w:r w:rsidR="00AD73D1">
            <w:rPr>
              <w:lang w:val="en-US"/>
            </w:rPr>
            <w:t xml:space="preserve">DOI: </w:t>
          </w:r>
          <w:r w:rsidRPr="002741FA">
            <w:rPr>
              <w:lang w:val="en-US"/>
            </w:rPr>
            <w:t>https://doi.org/10.1177/0165551520917120</w:t>
          </w:r>
        </w:p>
        <w:p w14:paraId="70021224" w14:textId="37F02943" w:rsidR="008700CC" w:rsidRPr="002741FA" w:rsidRDefault="008700CC" w:rsidP="008700CC">
          <w:pPr>
            <w:pStyle w:val="CitaviBibliographyEntry"/>
            <w:rPr>
              <w:lang w:val="en-US"/>
            </w:rPr>
          </w:pPr>
          <w:bookmarkStart w:id="70" w:name="_CTVL001223e737a3c044816aef19c0ee66f1ec3"/>
          <w:r w:rsidRPr="002741FA">
            <w:rPr>
              <w:lang w:val="en-US"/>
            </w:rPr>
            <w:lastRenderedPageBreak/>
            <w:t>Qiu, M., Yang, L., &amp; Jiang, J. (2013). Mining user relations from online discussions using sentiment analysis and probabilistic matrix Factorization. In L. Vanderwende, H. Daumé III, &amp; K. Kirchhoff (Eds.),</w:t>
          </w:r>
          <w:bookmarkEnd w:id="70"/>
          <w:r w:rsidRPr="002741FA">
            <w:rPr>
              <w:lang w:val="en-US"/>
            </w:rPr>
            <w:t xml:space="preserve"> </w:t>
          </w:r>
          <w:r w:rsidRPr="002741FA">
            <w:rPr>
              <w:i/>
              <w:lang w:val="en-US"/>
            </w:rPr>
            <w:t xml:space="preserve">Proceedings of the 2013 Conference of the North American Chapter of the Association for Computational Linguistics: Human Language Technologies </w:t>
          </w:r>
          <w:r w:rsidRPr="002741FA">
            <w:rPr>
              <w:lang w:val="en-US"/>
            </w:rPr>
            <w:t xml:space="preserve">(pp. 401–410). </w:t>
          </w:r>
          <w:r w:rsidR="003E60F5" w:rsidRPr="00D3547C">
            <w:rPr>
              <w:lang w:val="en-GB"/>
            </w:rPr>
            <w:t xml:space="preserve">Stroudsburg, PA: </w:t>
          </w:r>
          <w:r w:rsidRPr="002741FA">
            <w:rPr>
              <w:lang w:val="en-US"/>
            </w:rPr>
            <w:t xml:space="preserve">Association for Computational Linguistics. </w:t>
          </w:r>
          <w:r w:rsidR="00C77D1D">
            <w:rPr>
              <w:lang w:val="en-US"/>
            </w:rPr>
            <w:t xml:space="preserve">DOI: </w:t>
          </w:r>
          <w:r w:rsidRPr="002741FA">
            <w:rPr>
              <w:lang w:val="en-US"/>
            </w:rPr>
            <w:t>https://aclanthology.org/N13-1041</w:t>
          </w:r>
        </w:p>
        <w:p w14:paraId="02C39514" w14:textId="73E678BE" w:rsidR="008700CC" w:rsidRPr="002741FA" w:rsidRDefault="008700CC" w:rsidP="008700CC">
          <w:pPr>
            <w:pStyle w:val="CitaviBibliographyEntry"/>
            <w:rPr>
              <w:lang w:val="en-US"/>
            </w:rPr>
          </w:pPr>
          <w:bookmarkStart w:id="71" w:name="_CTVL001d592fc8e30604921a70803f4ad13a7b6"/>
          <w:r w:rsidRPr="002741FA">
            <w:rPr>
              <w:lang w:val="en-US"/>
            </w:rPr>
            <w:t>Raban, D. R., &amp; Rabin, E. (2009). Statistical inference from power law distributed web‐based social interactions.</w:t>
          </w:r>
          <w:bookmarkEnd w:id="71"/>
          <w:r w:rsidRPr="002741FA">
            <w:rPr>
              <w:lang w:val="en-US"/>
            </w:rPr>
            <w:t xml:space="preserve"> </w:t>
          </w:r>
          <w:r w:rsidRPr="002741FA">
            <w:rPr>
              <w:i/>
              <w:lang w:val="en-US"/>
            </w:rPr>
            <w:t>Internet Research</w:t>
          </w:r>
          <w:r w:rsidRPr="002741FA">
            <w:rPr>
              <w:lang w:val="en-US"/>
            </w:rPr>
            <w:t xml:space="preserve">, </w:t>
          </w:r>
          <w:r w:rsidRPr="002741FA">
            <w:rPr>
              <w:i/>
              <w:lang w:val="en-US"/>
            </w:rPr>
            <w:t>19</w:t>
          </w:r>
          <w:r w:rsidRPr="002741FA">
            <w:rPr>
              <w:lang w:val="en-US"/>
            </w:rPr>
            <w:t xml:space="preserve">(3), 266–278. </w:t>
          </w:r>
          <w:r w:rsidR="003B527B">
            <w:rPr>
              <w:lang w:val="en-US"/>
            </w:rPr>
            <w:t xml:space="preserve">DOI: </w:t>
          </w:r>
          <w:r w:rsidRPr="002741FA">
            <w:rPr>
              <w:lang w:val="en-US"/>
            </w:rPr>
            <w:t>https://doi.org/10.1108/10662240910965342</w:t>
          </w:r>
        </w:p>
        <w:p w14:paraId="6DD520AB" w14:textId="77777777" w:rsidR="008700CC" w:rsidRPr="002741FA" w:rsidRDefault="008700CC" w:rsidP="008700CC">
          <w:pPr>
            <w:pStyle w:val="CitaviBibliographyEntry"/>
            <w:rPr>
              <w:lang w:val="en-US"/>
            </w:rPr>
          </w:pPr>
          <w:bookmarkStart w:id="72" w:name="_CTVL0019dbe238c784c44c786570d2de0998fef"/>
          <w:r w:rsidRPr="002741FA">
            <w:rPr>
              <w:lang w:val="en-US"/>
            </w:rPr>
            <w:t>Reimers, N., Schiller, B., Beck, T., Daxenberger, J., Stab, C., &amp; Gurevych, I. (2019, June 24).</w:t>
          </w:r>
          <w:bookmarkEnd w:id="72"/>
          <w:r w:rsidRPr="002741FA">
            <w:rPr>
              <w:lang w:val="en-US"/>
            </w:rPr>
            <w:t xml:space="preserve"> </w:t>
          </w:r>
          <w:r w:rsidRPr="002741FA">
            <w:rPr>
              <w:i/>
              <w:lang w:val="en-US"/>
            </w:rPr>
            <w:t>Classification and Clustering of Arguments with Contextualized Word Embeddings</w:t>
          </w:r>
          <w:r w:rsidRPr="002741FA">
            <w:rPr>
              <w:lang w:val="en-US"/>
            </w:rPr>
            <w:t>. http://arxiv.org/pdf/1906.09821v1 https://doi.org/paper</w:t>
          </w:r>
        </w:p>
        <w:p w14:paraId="2ABF6A44" w14:textId="6CA86F78" w:rsidR="008700CC" w:rsidRPr="002741FA" w:rsidRDefault="008700CC" w:rsidP="008700CC">
          <w:pPr>
            <w:pStyle w:val="CitaviBibliographyEntry"/>
            <w:rPr>
              <w:lang w:val="en-US"/>
            </w:rPr>
          </w:pPr>
          <w:bookmarkStart w:id="73" w:name="_CTVL00118602f43415a4c5e8ceec74c1decb7ca"/>
          <w:r w:rsidRPr="002741FA">
            <w:rPr>
              <w:lang w:val="en-US"/>
            </w:rPr>
            <w:t>Rodríguez-Ruiz, J., Mata-Sánchez, J. I., Monroy, R., Loyola-González, O., &amp; López-Cuevas, A. (2020). A one-class classification approach for bot detection on Twitter.</w:t>
          </w:r>
          <w:bookmarkEnd w:id="73"/>
          <w:r w:rsidRPr="002741FA">
            <w:rPr>
              <w:lang w:val="en-US"/>
            </w:rPr>
            <w:t xml:space="preserve"> </w:t>
          </w:r>
          <w:r w:rsidRPr="002741FA">
            <w:rPr>
              <w:i/>
              <w:lang w:val="en-US"/>
            </w:rPr>
            <w:t>Computers &amp; Security</w:t>
          </w:r>
          <w:r w:rsidRPr="002741FA">
            <w:rPr>
              <w:lang w:val="en-US"/>
            </w:rPr>
            <w:t xml:space="preserve">, </w:t>
          </w:r>
          <w:r w:rsidRPr="002741FA">
            <w:rPr>
              <w:i/>
              <w:lang w:val="en-US"/>
            </w:rPr>
            <w:t>91</w:t>
          </w:r>
          <w:r w:rsidRPr="002741FA">
            <w:rPr>
              <w:lang w:val="en-US"/>
            </w:rPr>
            <w:t xml:space="preserve">, 101715. </w:t>
          </w:r>
          <w:r w:rsidR="0055232E">
            <w:rPr>
              <w:lang w:val="en-US"/>
            </w:rPr>
            <w:t xml:space="preserve">DOI: </w:t>
          </w:r>
          <w:r w:rsidRPr="002741FA">
            <w:rPr>
              <w:lang w:val="en-US"/>
            </w:rPr>
            <w:t>https://doi.org/10.1016/j.cose.2020.101715</w:t>
          </w:r>
        </w:p>
        <w:p w14:paraId="7E2D016F" w14:textId="186A1F2C" w:rsidR="008700CC" w:rsidRPr="002741FA" w:rsidRDefault="008700CC" w:rsidP="008700CC">
          <w:pPr>
            <w:pStyle w:val="CitaviBibliographyEntry"/>
            <w:rPr>
              <w:lang w:val="en-US"/>
            </w:rPr>
          </w:pPr>
          <w:bookmarkStart w:id="74" w:name="_CTVL001dd4554c9ab0a4b54bb11eb740254b8c9"/>
          <w:r w:rsidRPr="002741FA">
            <w:rPr>
              <w:lang w:val="en-US"/>
            </w:rPr>
            <w:t>Santana, A. D. (2019). Toward quality discourse: Measuring the effect of user identity in commenting forums.</w:t>
          </w:r>
          <w:bookmarkEnd w:id="74"/>
          <w:r w:rsidRPr="002741FA">
            <w:rPr>
              <w:lang w:val="en-US"/>
            </w:rPr>
            <w:t xml:space="preserve"> </w:t>
          </w:r>
          <w:r w:rsidRPr="002741FA">
            <w:rPr>
              <w:i/>
              <w:lang w:val="en-US"/>
            </w:rPr>
            <w:t>Newspaper Research Journal</w:t>
          </w:r>
          <w:r w:rsidRPr="002741FA">
            <w:rPr>
              <w:lang w:val="en-US"/>
            </w:rPr>
            <w:t xml:space="preserve">, </w:t>
          </w:r>
          <w:r w:rsidRPr="002741FA">
            <w:rPr>
              <w:i/>
              <w:lang w:val="en-US"/>
            </w:rPr>
            <w:t>40</w:t>
          </w:r>
          <w:r w:rsidRPr="002741FA">
            <w:rPr>
              <w:lang w:val="en-US"/>
            </w:rPr>
            <w:t xml:space="preserve">(4), 467–486. </w:t>
          </w:r>
          <w:r w:rsidR="0055232E">
            <w:rPr>
              <w:lang w:val="en-US"/>
            </w:rPr>
            <w:t xml:space="preserve">DOI: </w:t>
          </w:r>
          <w:r w:rsidRPr="002741FA">
            <w:rPr>
              <w:lang w:val="en-US"/>
            </w:rPr>
            <w:t>https://doi.org/10.1177/0739532919873089</w:t>
          </w:r>
        </w:p>
        <w:p w14:paraId="67D19F72" w14:textId="614807E0" w:rsidR="008700CC" w:rsidRPr="002741FA" w:rsidRDefault="008700CC" w:rsidP="008700CC">
          <w:pPr>
            <w:pStyle w:val="CitaviBibliographyEntry"/>
            <w:rPr>
              <w:lang w:val="en-US"/>
            </w:rPr>
          </w:pPr>
          <w:bookmarkStart w:id="75" w:name="_CTVL00176f3ed05ca854734aa72e570809146f3"/>
          <w:r w:rsidRPr="002741FA">
            <w:rPr>
              <w:lang w:val="en-GB"/>
            </w:rPr>
            <w:t xml:space="preserve">Schäfer, M. S., &amp; Wessler, H. (2020). </w:t>
          </w:r>
          <w:r w:rsidRPr="002741FA">
            <w:t>Öffentliche Kommunikation in Zeiten künstlicher Intelligenz.</w:t>
          </w:r>
          <w:bookmarkEnd w:id="75"/>
          <w:r w:rsidRPr="002741FA">
            <w:t xml:space="preserve"> </w:t>
          </w:r>
          <w:r w:rsidRPr="002741FA">
            <w:rPr>
              <w:i/>
              <w:lang w:val="en-US"/>
            </w:rPr>
            <w:t>Publizistik</w:t>
          </w:r>
          <w:r w:rsidRPr="002741FA">
            <w:rPr>
              <w:lang w:val="en-US"/>
            </w:rPr>
            <w:t xml:space="preserve">, </w:t>
          </w:r>
          <w:r w:rsidRPr="002741FA">
            <w:rPr>
              <w:i/>
              <w:lang w:val="en-US"/>
            </w:rPr>
            <w:t>65</w:t>
          </w:r>
          <w:r w:rsidRPr="002741FA">
            <w:rPr>
              <w:lang w:val="en-US"/>
            </w:rPr>
            <w:t xml:space="preserve">, 307–331. </w:t>
          </w:r>
          <w:r w:rsidR="00A27220">
            <w:rPr>
              <w:lang w:val="en-US"/>
            </w:rPr>
            <w:t xml:space="preserve">DOI: </w:t>
          </w:r>
          <w:r w:rsidRPr="002741FA">
            <w:rPr>
              <w:lang w:val="en-US"/>
            </w:rPr>
            <w:t>https://doi.org/10.1007/s11616-020-00592-6</w:t>
          </w:r>
        </w:p>
        <w:p w14:paraId="102F31C0" w14:textId="504EA97B" w:rsidR="008700CC" w:rsidRPr="002741FA" w:rsidRDefault="008700CC" w:rsidP="008700CC">
          <w:pPr>
            <w:pStyle w:val="CitaviBibliographyEntry"/>
            <w:rPr>
              <w:lang w:val="en-US"/>
            </w:rPr>
          </w:pPr>
          <w:bookmarkStart w:id="76" w:name="_CTVL001f80e10d7f156420b8544caf343516830"/>
          <w:r w:rsidRPr="002741FA">
            <w:rPr>
              <w:lang w:val="en-US"/>
            </w:rPr>
            <w:t xml:space="preserve">Sirrianni, J. W., Liu, X., &amp; Adams, D. (2021). Predicting stance polarity and intensity in cyber </w:t>
          </w:r>
          <w:r w:rsidR="00290444" w:rsidRPr="002741FA">
            <w:rPr>
              <w:lang w:val="en-US"/>
            </w:rPr>
            <w:t>a</w:t>
          </w:r>
          <w:r w:rsidRPr="002741FA">
            <w:rPr>
              <w:lang w:val="en-US"/>
            </w:rPr>
            <w:t>rgumentation with deep bidirectional transformers.</w:t>
          </w:r>
          <w:bookmarkEnd w:id="76"/>
          <w:r w:rsidRPr="002741FA">
            <w:rPr>
              <w:lang w:val="en-US"/>
            </w:rPr>
            <w:t xml:space="preserve"> </w:t>
          </w:r>
          <w:r w:rsidRPr="002741FA">
            <w:rPr>
              <w:i/>
              <w:lang w:val="en-US"/>
            </w:rPr>
            <w:t>IEEE Transactions on Computational Social Systems</w:t>
          </w:r>
          <w:r w:rsidRPr="002741FA">
            <w:rPr>
              <w:lang w:val="en-US"/>
            </w:rPr>
            <w:t xml:space="preserve">, </w:t>
          </w:r>
          <w:r w:rsidRPr="002741FA">
            <w:rPr>
              <w:i/>
              <w:lang w:val="en-US"/>
            </w:rPr>
            <w:t>8</w:t>
          </w:r>
          <w:r w:rsidRPr="002741FA">
            <w:rPr>
              <w:lang w:val="en-US"/>
            </w:rPr>
            <w:t xml:space="preserve">(3), 655–667. </w:t>
          </w:r>
          <w:r w:rsidR="00A31BAC">
            <w:rPr>
              <w:lang w:val="en-US"/>
            </w:rPr>
            <w:t xml:space="preserve">DOI: </w:t>
          </w:r>
          <w:r w:rsidRPr="002741FA">
            <w:rPr>
              <w:lang w:val="en-US"/>
            </w:rPr>
            <w:t>https://doi.org/10.1109/TCSS.2021.3056596</w:t>
          </w:r>
        </w:p>
        <w:p w14:paraId="3375E38B" w14:textId="7276FE75" w:rsidR="008700CC" w:rsidRPr="002741FA" w:rsidRDefault="008700CC" w:rsidP="008700CC">
          <w:pPr>
            <w:pStyle w:val="CitaviBibliographyEntry"/>
            <w:rPr>
              <w:lang w:val="en-US"/>
            </w:rPr>
          </w:pPr>
          <w:bookmarkStart w:id="77" w:name="_CTVL001624111c04dbb4b4f859988bfa024f1d8"/>
          <w:r w:rsidRPr="002741FA">
            <w:lastRenderedPageBreak/>
            <w:t xml:space="preserve">Sobhani, P., Inkpen, D., &amp; Matwin, S. (2015). </w:t>
          </w:r>
          <w:r w:rsidRPr="002741FA">
            <w:rPr>
              <w:lang w:val="en-US"/>
            </w:rPr>
            <w:t>From argumentation mining to stance classification. In C. Cardie (Ed.),</w:t>
          </w:r>
          <w:bookmarkEnd w:id="77"/>
          <w:r w:rsidRPr="002741FA">
            <w:rPr>
              <w:lang w:val="en-US"/>
            </w:rPr>
            <w:t xml:space="preserve"> </w:t>
          </w:r>
          <w:r w:rsidRPr="002741FA">
            <w:rPr>
              <w:i/>
              <w:lang w:val="en-US"/>
            </w:rPr>
            <w:t xml:space="preserve">Proceedings of the 2nd workshop on argumentation mining </w:t>
          </w:r>
          <w:r w:rsidRPr="002741FA">
            <w:rPr>
              <w:lang w:val="en-US"/>
            </w:rPr>
            <w:t xml:space="preserve">(pp. 67–77). </w:t>
          </w:r>
          <w:r w:rsidR="008540C8" w:rsidRPr="00D3547C">
            <w:rPr>
              <w:lang w:val="en-GB"/>
            </w:rPr>
            <w:t xml:space="preserve">Stroudsburg, PA: </w:t>
          </w:r>
          <w:r w:rsidRPr="002741FA">
            <w:rPr>
              <w:lang w:val="en-US"/>
            </w:rPr>
            <w:t xml:space="preserve">Association for Computational Linguistics. </w:t>
          </w:r>
          <w:r w:rsidR="004A4542">
            <w:rPr>
              <w:lang w:val="en-US"/>
            </w:rPr>
            <w:t xml:space="preserve">DOI: </w:t>
          </w:r>
          <w:r w:rsidRPr="002741FA">
            <w:rPr>
              <w:lang w:val="en-US"/>
            </w:rPr>
            <w:t>https://doi.org/10.3115/v1/W15-0509</w:t>
          </w:r>
        </w:p>
        <w:p w14:paraId="4A7E2642" w14:textId="07B434A9" w:rsidR="008700CC" w:rsidRPr="002741FA" w:rsidRDefault="008700CC" w:rsidP="008700CC">
          <w:pPr>
            <w:pStyle w:val="CitaviBibliographyEntry"/>
          </w:pPr>
          <w:bookmarkStart w:id="78" w:name="_CTVL0016ea7508116fb4c008aeeb732bb5b2e1e"/>
          <w:proofErr w:type="spellStart"/>
          <w:r w:rsidRPr="00D3547C">
            <w:t>Srivastava</w:t>
          </w:r>
          <w:proofErr w:type="spellEnd"/>
          <w:r w:rsidRPr="00D3547C">
            <w:t xml:space="preserve">, B., </w:t>
          </w:r>
          <w:proofErr w:type="spellStart"/>
          <w:r w:rsidRPr="00D3547C">
            <w:t>Nikolich</w:t>
          </w:r>
          <w:proofErr w:type="spellEnd"/>
          <w:r w:rsidRPr="00D3547C">
            <w:t xml:space="preserve">, A., &amp; Koppel, T. (2023). </w:t>
          </w:r>
          <w:r w:rsidRPr="002741FA">
            <w:rPr>
              <w:lang w:val="en-US"/>
            </w:rPr>
            <w:t>AI and elections: An introduction to the special issue.</w:t>
          </w:r>
          <w:bookmarkEnd w:id="78"/>
          <w:r w:rsidRPr="002741FA">
            <w:rPr>
              <w:lang w:val="en-US"/>
            </w:rPr>
            <w:t xml:space="preserve"> </w:t>
          </w:r>
          <w:r w:rsidRPr="002741FA">
            <w:rPr>
              <w:i/>
            </w:rPr>
            <w:t>AI Magazine</w:t>
          </w:r>
          <w:r w:rsidRPr="002741FA">
            <w:t xml:space="preserve">, </w:t>
          </w:r>
          <w:r w:rsidRPr="002741FA">
            <w:rPr>
              <w:i/>
            </w:rPr>
            <w:t>44</w:t>
          </w:r>
          <w:r w:rsidRPr="002741FA">
            <w:t xml:space="preserve">(3), 216–217. </w:t>
          </w:r>
          <w:r w:rsidR="001A31F3">
            <w:t xml:space="preserve">DOI: </w:t>
          </w:r>
          <w:r w:rsidRPr="002741FA">
            <w:t>https://doi.org/10.1002/aaai.12110</w:t>
          </w:r>
        </w:p>
        <w:p w14:paraId="74DFF7EE" w14:textId="6D00E1F5" w:rsidR="008700CC" w:rsidRPr="002741FA" w:rsidRDefault="008700CC" w:rsidP="008700CC">
          <w:pPr>
            <w:pStyle w:val="CitaviBibliographyEntry"/>
            <w:rPr>
              <w:lang w:val="en-US"/>
            </w:rPr>
          </w:pPr>
          <w:bookmarkStart w:id="79" w:name="_CTVL00127c1b80c6baa4113bb9ef6f488ba8924"/>
          <w:r w:rsidRPr="002741FA">
            <w:t xml:space="preserve">Stokes, D. C., Andy, A., Guntuku, S. C., Ungar, L. H., &amp; Merchant, R. M. (2020). </w:t>
          </w:r>
          <w:r w:rsidRPr="002741FA">
            <w:rPr>
              <w:lang w:val="en-US"/>
            </w:rPr>
            <w:t>Public priorities and concerns regarding COVID-19 in an online discussion forum: Longitudinal topic modeling.</w:t>
          </w:r>
          <w:bookmarkEnd w:id="79"/>
          <w:r w:rsidRPr="002741FA">
            <w:rPr>
              <w:lang w:val="en-US"/>
            </w:rPr>
            <w:t xml:space="preserve"> </w:t>
          </w:r>
          <w:r w:rsidRPr="002741FA">
            <w:rPr>
              <w:i/>
              <w:lang w:val="en-US"/>
            </w:rPr>
            <w:t>Journal of General Internal Medicine</w:t>
          </w:r>
          <w:r w:rsidRPr="002741FA">
            <w:rPr>
              <w:lang w:val="en-US"/>
            </w:rPr>
            <w:t xml:space="preserve">, </w:t>
          </w:r>
          <w:r w:rsidRPr="002741FA">
            <w:rPr>
              <w:i/>
              <w:lang w:val="en-US"/>
            </w:rPr>
            <w:t>35</w:t>
          </w:r>
          <w:r w:rsidRPr="002741FA">
            <w:rPr>
              <w:lang w:val="en-US"/>
            </w:rPr>
            <w:t xml:space="preserve">(7), 2244–2247. </w:t>
          </w:r>
          <w:r w:rsidR="00082836">
            <w:rPr>
              <w:lang w:val="en-US"/>
            </w:rPr>
            <w:t xml:space="preserve">DOI: </w:t>
          </w:r>
          <w:r w:rsidRPr="002741FA">
            <w:rPr>
              <w:lang w:val="en-US"/>
            </w:rPr>
            <w:t>https://doi.org/10.1007/s11606-020-05889-w</w:t>
          </w:r>
        </w:p>
        <w:p w14:paraId="2217CCAE" w14:textId="166B80DB" w:rsidR="008700CC" w:rsidRPr="002741FA" w:rsidRDefault="008700CC" w:rsidP="008700CC">
          <w:pPr>
            <w:pStyle w:val="CitaviBibliographyEntry"/>
            <w:rPr>
              <w:lang w:val="en-US"/>
            </w:rPr>
          </w:pPr>
          <w:bookmarkStart w:id="80" w:name="_CTVL001a0afd7981f6e4d0882be587f498be460"/>
          <w:r w:rsidRPr="002741FA">
            <w:rPr>
              <w:lang w:val="en-US"/>
            </w:rPr>
            <w:t>Stoll, A., Ziegele, M., &amp; Quiring, O. (2020). Detecting impoliteness and incivility in online discussions.</w:t>
          </w:r>
          <w:bookmarkEnd w:id="80"/>
          <w:r w:rsidRPr="002741FA">
            <w:rPr>
              <w:lang w:val="en-US"/>
            </w:rPr>
            <w:t xml:space="preserve"> </w:t>
          </w:r>
          <w:r w:rsidRPr="002741FA">
            <w:rPr>
              <w:i/>
              <w:lang w:val="en-US"/>
            </w:rPr>
            <w:t>Computational Communication Research</w:t>
          </w:r>
          <w:r w:rsidRPr="002741FA">
            <w:rPr>
              <w:lang w:val="en-US"/>
            </w:rPr>
            <w:t xml:space="preserve">, </w:t>
          </w:r>
          <w:r w:rsidRPr="002741FA">
            <w:rPr>
              <w:i/>
              <w:lang w:val="en-US"/>
            </w:rPr>
            <w:t>2</w:t>
          </w:r>
          <w:r w:rsidRPr="002741FA">
            <w:rPr>
              <w:lang w:val="en-US"/>
            </w:rPr>
            <w:t xml:space="preserve">(1), 109–134. </w:t>
          </w:r>
          <w:r w:rsidR="00B477BC">
            <w:rPr>
              <w:lang w:val="en-US"/>
            </w:rPr>
            <w:t xml:space="preserve">DOI: </w:t>
          </w:r>
          <w:r w:rsidRPr="002741FA">
            <w:rPr>
              <w:lang w:val="en-US"/>
            </w:rPr>
            <w:t>https://doi.org/10.5117/CCR2020.1.005.KATH</w:t>
          </w:r>
        </w:p>
        <w:p w14:paraId="658B9F40" w14:textId="67205657" w:rsidR="008700CC" w:rsidRPr="00D3547C" w:rsidRDefault="008700CC" w:rsidP="008700CC">
          <w:pPr>
            <w:pStyle w:val="CitaviBibliographyEntry"/>
            <w:rPr>
              <w:lang w:val="en-GB"/>
            </w:rPr>
          </w:pPr>
          <w:bookmarkStart w:id="81" w:name="_CTVL001e5d5715adfd84055b76d90af08e5a66a"/>
          <w:r w:rsidRPr="002741FA">
            <w:rPr>
              <w:lang w:val="en-US"/>
            </w:rPr>
            <w:t xml:space="preserve">Tepper, N., Hashavit, A., Barnea, M., Ronen, I., &amp; Leiba, L. (2018). Collabot: Personalized </w:t>
          </w:r>
          <w:r w:rsidR="00A47C9F" w:rsidRPr="002741FA">
            <w:rPr>
              <w:lang w:val="en-US"/>
            </w:rPr>
            <w:t>group chat summarization</w:t>
          </w:r>
          <w:r w:rsidRPr="002741FA">
            <w:rPr>
              <w:lang w:val="en-US"/>
            </w:rPr>
            <w:t>. In Y. Chang, C. Zhai, Y. Liu, &amp; Y. Maarek (Eds.),</w:t>
          </w:r>
          <w:bookmarkEnd w:id="81"/>
          <w:r w:rsidRPr="002741FA">
            <w:rPr>
              <w:lang w:val="en-US"/>
            </w:rPr>
            <w:t xml:space="preserve"> </w:t>
          </w:r>
          <w:r w:rsidRPr="002741FA">
            <w:rPr>
              <w:i/>
              <w:lang w:val="en-US"/>
            </w:rPr>
            <w:t xml:space="preserve">Proceedings of the Eleventh ACM International Conference on Web Search and Data Mining </w:t>
          </w:r>
          <w:r w:rsidRPr="002741FA">
            <w:rPr>
              <w:lang w:val="en-US"/>
            </w:rPr>
            <w:t xml:space="preserve">(pp. 771–774). </w:t>
          </w:r>
          <w:r w:rsidR="00B941E6">
            <w:rPr>
              <w:lang w:val="en-US"/>
            </w:rPr>
            <w:t xml:space="preserve">New York, NY: </w:t>
          </w:r>
          <w:r w:rsidRPr="00D3547C">
            <w:rPr>
              <w:lang w:val="en-GB"/>
            </w:rPr>
            <w:t xml:space="preserve">ACM. </w:t>
          </w:r>
          <w:r w:rsidR="00BA15BE" w:rsidRPr="00D3547C">
            <w:rPr>
              <w:lang w:val="en-GB"/>
            </w:rPr>
            <w:t xml:space="preserve">DOI: </w:t>
          </w:r>
          <w:r w:rsidRPr="00D3547C">
            <w:rPr>
              <w:lang w:val="en-GB"/>
            </w:rPr>
            <w:t>https://doi.org/10.1145/3159652.3160588</w:t>
          </w:r>
        </w:p>
        <w:p w14:paraId="43FBC504" w14:textId="29AAF6AD" w:rsidR="008700CC" w:rsidRPr="002741FA" w:rsidRDefault="008700CC" w:rsidP="008700CC">
          <w:pPr>
            <w:pStyle w:val="CitaviBibliographyEntry"/>
            <w:rPr>
              <w:lang w:val="en-US"/>
            </w:rPr>
          </w:pPr>
          <w:bookmarkStart w:id="82" w:name="_CTVL0012df6e31ebd65464395359d0dfe27edef"/>
          <w:r w:rsidRPr="00D3547C">
            <w:rPr>
              <w:lang w:val="en-GB"/>
            </w:rPr>
            <w:t xml:space="preserve">Ullmann, T. D., de </w:t>
          </w:r>
          <w:proofErr w:type="spellStart"/>
          <w:r w:rsidRPr="00D3547C">
            <w:rPr>
              <w:lang w:val="en-GB"/>
            </w:rPr>
            <w:t>Liddo</w:t>
          </w:r>
          <w:proofErr w:type="spellEnd"/>
          <w:r w:rsidRPr="00D3547C">
            <w:rPr>
              <w:lang w:val="en-GB"/>
            </w:rPr>
            <w:t xml:space="preserve">, A., &amp; Bachler, M. (2019). </w:t>
          </w:r>
          <w:r w:rsidRPr="002741FA">
            <w:rPr>
              <w:lang w:val="en-US"/>
            </w:rPr>
            <w:t xml:space="preserve">A </w:t>
          </w:r>
          <w:proofErr w:type="spellStart"/>
          <w:r w:rsidRPr="002741FA">
            <w:rPr>
              <w:lang w:val="en-US"/>
            </w:rPr>
            <w:t>visualisation</w:t>
          </w:r>
          <w:proofErr w:type="spellEnd"/>
          <w:r w:rsidRPr="002741FA">
            <w:rPr>
              <w:lang w:val="en-US"/>
            </w:rPr>
            <w:t xml:space="preserve"> dashboard for contested collective intelligence learning analytics to improve sensemaking of group discussion.</w:t>
          </w:r>
          <w:bookmarkEnd w:id="82"/>
          <w:r w:rsidRPr="002741FA">
            <w:rPr>
              <w:lang w:val="en-US"/>
            </w:rPr>
            <w:t xml:space="preserve"> </w:t>
          </w:r>
          <w:r w:rsidRPr="002741FA">
            <w:rPr>
              <w:i/>
              <w:lang w:val="en-US"/>
            </w:rPr>
            <w:t>RIED. Revista Iberoamericana De Educación a Distancia</w:t>
          </w:r>
          <w:r w:rsidRPr="002741FA">
            <w:rPr>
              <w:lang w:val="en-US"/>
            </w:rPr>
            <w:t xml:space="preserve">, </w:t>
          </w:r>
          <w:r w:rsidRPr="002741FA">
            <w:rPr>
              <w:i/>
              <w:lang w:val="en-US"/>
            </w:rPr>
            <w:t>22</w:t>
          </w:r>
          <w:r w:rsidRPr="002741FA">
            <w:rPr>
              <w:lang w:val="en-US"/>
            </w:rPr>
            <w:t xml:space="preserve">(1), 41–80. </w:t>
          </w:r>
          <w:r w:rsidR="00DB408E">
            <w:rPr>
              <w:lang w:val="en-US"/>
            </w:rPr>
            <w:t xml:space="preserve">DOI: </w:t>
          </w:r>
          <w:r w:rsidRPr="002741FA">
            <w:rPr>
              <w:lang w:val="en-US"/>
            </w:rPr>
            <w:t>https://doi.org/10.5944/ried.22.1.22294</w:t>
          </w:r>
        </w:p>
        <w:p w14:paraId="5F10AF68" w14:textId="0A8B083C" w:rsidR="008700CC" w:rsidRPr="002741FA" w:rsidRDefault="008700CC" w:rsidP="008700CC">
          <w:pPr>
            <w:pStyle w:val="CitaviBibliographyEntry"/>
            <w:rPr>
              <w:lang w:val="en-US"/>
            </w:rPr>
          </w:pPr>
          <w:bookmarkStart w:id="83" w:name="_CTVL0018253067455604d2a92f01ea9a8a8fb9d"/>
          <w:r w:rsidRPr="002741FA">
            <w:t>Uszkoreit, H., Gabryszak, A., Busemann, S., &amp; Steffen, J. (2018). Transparente und inklusive Online-Debatten durch Sprachtechnologie. In A. Burchardt &amp; H. Uszkoreit (Eds.),</w:t>
          </w:r>
          <w:bookmarkEnd w:id="83"/>
          <w:r w:rsidRPr="002741FA">
            <w:t xml:space="preserve"> </w:t>
          </w:r>
          <w:r w:rsidRPr="002741FA">
            <w:rPr>
              <w:i/>
            </w:rPr>
            <w:t xml:space="preserve">IT für soziale Inklusion </w:t>
          </w:r>
          <w:r w:rsidRPr="002741FA">
            <w:t xml:space="preserve">(pp. 1–10). </w:t>
          </w:r>
          <w:r w:rsidR="00CA482D" w:rsidRPr="00D3547C">
            <w:rPr>
              <w:lang w:val="en-GB"/>
            </w:rPr>
            <w:t xml:space="preserve">Berlin: </w:t>
          </w:r>
          <w:r w:rsidRPr="002741FA">
            <w:rPr>
              <w:lang w:val="en-US"/>
            </w:rPr>
            <w:t xml:space="preserve">De Gruyter </w:t>
          </w:r>
          <w:proofErr w:type="spellStart"/>
          <w:r w:rsidRPr="002741FA">
            <w:rPr>
              <w:lang w:val="en-US"/>
            </w:rPr>
            <w:t>Oldenbourg</w:t>
          </w:r>
          <w:proofErr w:type="spellEnd"/>
          <w:r w:rsidRPr="002741FA">
            <w:rPr>
              <w:lang w:val="en-US"/>
            </w:rPr>
            <w:t xml:space="preserve">. </w:t>
          </w:r>
          <w:r w:rsidR="005F120E">
            <w:rPr>
              <w:lang w:val="en-US"/>
            </w:rPr>
            <w:t xml:space="preserve">DOI: </w:t>
          </w:r>
          <w:r w:rsidRPr="002741FA">
            <w:rPr>
              <w:lang w:val="en-US"/>
            </w:rPr>
            <w:t>https://doi.org/10.1515/9783110561371-001</w:t>
          </w:r>
        </w:p>
        <w:p w14:paraId="167AE9D0" w14:textId="69D94E7D" w:rsidR="008700CC" w:rsidRPr="002741FA" w:rsidRDefault="008700CC" w:rsidP="008700CC">
          <w:pPr>
            <w:pStyle w:val="CitaviBibliographyEntry"/>
            <w:rPr>
              <w:lang w:val="en-US"/>
            </w:rPr>
          </w:pPr>
          <w:bookmarkStart w:id="84" w:name="_CTVL00173e77e90902b46a39b536dd3c5d78bd6"/>
          <w:r w:rsidRPr="002741FA">
            <w:rPr>
              <w:lang w:val="en-US"/>
            </w:rPr>
            <w:lastRenderedPageBreak/>
            <w:t>van Dijck, J., &amp; Poell, T. (2015). Social media and the transformation of public space.</w:t>
          </w:r>
          <w:bookmarkEnd w:id="84"/>
          <w:r w:rsidRPr="002741FA">
            <w:rPr>
              <w:lang w:val="en-US"/>
            </w:rPr>
            <w:t xml:space="preserve"> </w:t>
          </w:r>
          <w:r w:rsidRPr="002741FA">
            <w:rPr>
              <w:i/>
              <w:lang w:val="en-US"/>
            </w:rPr>
            <w:t>Social Media + Society</w:t>
          </w:r>
          <w:r w:rsidRPr="002741FA">
            <w:rPr>
              <w:lang w:val="en-US"/>
            </w:rPr>
            <w:t xml:space="preserve">, </w:t>
          </w:r>
          <w:r w:rsidRPr="002741FA">
            <w:rPr>
              <w:i/>
              <w:lang w:val="en-US"/>
            </w:rPr>
            <w:t>1</w:t>
          </w:r>
          <w:r w:rsidRPr="002741FA">
            <w:rPr>
              <w:lang w:val="en-US"/>
            </w:rPr>
            <w:t xml:space="preserve">(2), 205630511562248. </w:t>
          </w:r>
          <w:r w:rsidR="00E00D4C">
            <w:rPr>
              <w:lang w:val="en-US"/>
            </w:rPr>
            <w:t xml:space="preserve">DOI: </w:t>
          </w:r>
          <w:r w:rsidRPr="002741FA">
            <w:rPr>
              <w:lang w:val="en-US"/>
            </w:rPr>
            <w:t>https://doi.org/10.1177/2056305115622482</w:t>
          </w:r>
        </w:p>
        <w:p w14:paraId="4ABA9B00" w14:textId="67FEBCB9" w:rsidR="008700CC" w:rsidRPr="002741FA" w:rsidRDefault="008700CC" w:rsidP="008700CC">
          <w:pPr>
            <w:pStyle w:val="CitaviBibliographyEntry"/>
            <w:rPr>
              <w:lang w:val="en-US"/>
            </w:rPr>
          </w:pPr>
          <w:bookmarkStart w:id="85" w:name="_CTVL001355cfc7f588a473cbfed401b101a3dfe"/>
          <w:r w:rsidRPr="002741FA">
            <w:rPr>
              <w:lang w:val="en-US"/>
            </w:rPr>
            <w:t>Verma, P., Shukla, N., &amp; Shukla, A. P. (2021). Techniques of sarcasm detection: A review. In</w:t>
          </w:r>
          <w:bookmarkEnd w:id="85"/>
          <w:r w:rsidRPr="002741FA">
            <w:rPr>
              <w:lang w:val="en-US"/>
            </w:rPr>
            <w:t xml:space="preserve"> </w:t>
          </w:r>
          <w:r w:rsidRPr="002741FA">
            <w:rPr>
              <w:i/>
              <w:lang w:val="en-US"/>
            </w:rPr>
            <w:t xml:space="preserve">2021 International Conference on Advance Computing and Innovative Technologies in Engineering (ICACITE) </w:t>
          </w:r>
          <w:r w:rsidRPr="002741FA">
            <w:rPr>
              <w:lang w:val="en-US"/>
            </w:rPr>
            <w:t xml:space="preserve">(pp. 968–972). IEEE. </w:t>
          </w:r>
          <w:r w:rsidR="00E00D4C">
            <w:rPr>
              <w:lang w:val="en-US"/>
            </w:rPr>
            <w:t xml:space="preserve">DOI: </w:t>
          </w:r>
          <w:r w:rsidRPr="002741FA">
            <w:rPr>
              <w:lang w:val="en-US"/>
            </w:rPr>
            <w:t>https://doi.org/10.1109/ICACITE51222.2021.9404585</w:t>
          </w:r>
        </w:p>
        <w:p w14:paraId="2747F3D9" w14:textId="77777777" w:rsidR="008700CC" w:rsidRPr="002741FA" w:rsidRDefault="008700CC" w:rsidP="008700CC">
          <w:pPr>
            <w:pStyle w:val="CitaviBibliographyEntry"/>
            <w:rPr>
              <w:lang w:val="en-US"/>
            </w:rPr>
          </w:pPr>
          <w:bookmarkStart w:id="86" w:name="_CTVL001f21cc626d7854cd3bf77159deb80665a"/>
          <w:r w:rsidRPr="002741FA">
            <w:rPr>
              <w:lang w:val="en-US"/>
            </w:rPr>
            <w:t>Vivod, J. (2020, November 23).</w:t>
          </w:r>
          <w:bookmarkEnd w:id="86"/>
          <w:r w:rsidRPr="002741FA">
            <w:rPr>
              <w:lang w:val="en-US"/>
            </w:rPr>
            <w:t xml:space="preserve"> </w:t>
          </w:r>
          <w:r w:rsidRPr="002741FA">
            <w:rPr>
              <w:i/>
              <w:lang w:val="en-US"/>
            </w:rPr>
            <w:t>Using Machine Learning and Natural Language Processing Techniques to Analyze and Support Moderation of Student Book Discussions</w:t>
          </w:r>
          <w:r w:rsidRPr="002741FA">
            <w:rPr>
              <w:lang w:val="en-US"/>
            </w:rPr>
            <w:t xml:space="preserve">. http://arxiv.org/pdf/2011.11712v1 </w:t>
          </w:r>
        </w:p>
        <w:p w14:paraId="564169BF" w14:textId="3706E8F1" w:rsidR="008700CC" w:rsidRPr="002741FA" w:rsidRDefault="008700CC" w:rsidP="008700CC">
          <w:pPr>
            <w:pStyle w:val="CitaviBibliographyEntry"/>
            <w:rPr>
              <w:lang w:val="en-US"/>
            </w:rPr>
          </w:pPr>
          <w:bookmarkStart w:id="87" w:name="_CTVL001caf650b784b44410a66b23777e2db953"/>
          <w:proofErr w:type="spellStart"/>
          <w:r w:rsidRPr="002741FA">
            <w:rPr>
              <w:lang w:val="en-US"/>
            </w:rPr>
            <w:t>Wijenayake</w:t>
          </w:r>
          <w:proofErr w:type="spellEnd"/>
          <w:r w:rsidRPr="002741FA">
            <w:rPr>
              <w:lang w:val="en-US"/>
            </w:rPr>
            <w:t>, P., Silva, D. de, Alahakoon, D., &amp; Kirigeeganage, S. (2020). Automated detection of social roles in online communities using deep learning. In</w:t>
          </w:r>
          <w:bookmarkEnd w:id="87"/>
          <w:r w:rsidRPr="002741FA">
            <w:rPr>
              <w:lang w:val="en-US"/>
            </w:rPr>
            <w:t xml:space="preserve"> </w:t>
          </w:r>
          <w:r w:rsidRPr="002741FA">
            <w:rPr>
              <w:i/>
              <w:lang w:val="en-US"/>
            </w:rPr>
            <w:t xml:space="preserve">Proceedings of the 3rd International Conference on Software Engineering and Information Management </w:t>
          </w:r>
          <w:r w:rsidRPr="002741FA">
            <w:rPr>
              <w:lang w:val="en-US"/>
            </w:rPr>
            <w:t xml:space="preserve">(pp. 63–68). </w:t>
          </w:r>
          <w:r w:rsidR="00A66600">
            <w:rPr>
              <w:lang w:val="en-US"/>
            </w:rPr>
            <w:t xml:space="preserve">New York, NY: </w:t>
          </w:r>
          <w:r w:rsidRPr="002741FA">
            <w:rPr>
              <w:lang w:val="en-US"/>
            </w:rPr>
            <w:t xml:space="preserve">ACM. </w:t>
          </w:r>
          <w:r w:rsidR="00073BA7">
            <w:rPr>
              <w:lang w:val="en-US"/>
            </w:rPr>
            <w:t xml:space="preserve">DOI: </w:t>
          </w:r>
          <w:r w:rsidRPr="002741FA">
            <w:rPr>
              <w:lang w:val="en-US"/>
            </w:rPr>
            <w:t>https://doi.org/10.1145/3378936.3378973</w:t>
          </w:r>
        </w:p>
        <w:p w14:paraId="75055A7A" w14:textId="46163142" w:rsidR="008700CC" w:rsidRPr="002741FA" w:rsidRDefault="008700CC" w:rsidP="008700CC">
          <w:pPr>
            <w:pStyle w:val="CitaviBibliographyEntry"/>
            <w:rPr>
              <w:lang w:val="en-US"/>
            </w:rPr>
          </w:pPr>
          <w:bookmarkStart w:id="88" w:name="_CTVL00180e6ce0e05eb4db594d278c080480d8b"/>
          <w:r w:rsidRPr="002741FA">
            <w:rPr>
              <w:lang w:val="en-US"/>
            </w:rPr>
            <w:t>Wojcieszak, M. E., Thakur, A., Ferreira Gonçalves, J. F., Casas, A., Menchen-Trevino, E., &amp; Boon, M. (2021). Can AI enhance people’s support for online moderation and their openness to dissimilar political views?</w:t>
          </w:r>
          <w:bookmarkEnd w:id="88"/>
          <w:r w:rsidRPr="002741FA">
            <w:rPr>
              <w:lang w:val="en-US"/>
            </w:rPr>
            <w:t xml:space="preserve"> </w:t>
          </w:r>
          <w:r w:rsidRPr="002741FA">
            <w:rPr>
              <w:i/>
              <w:lang w:val="en-US"/>
            </w:rPr>
            <w:t>Journal of Computer-Mediated Communication</w:t>
          </w:r>
          <w:r w:rsidR="00E62C99">
            <w:rPr>
              <w:i/>
              <w:lang w:val="en-US"/>
            </w:rPr>
            <w:t>, 26</w:t>
          </w:r>
          <w:r w:rsidR="00E62C99" w:rsidRPr="00D3547C">
            <w:rPr>
              <w:iCs/>
              <w:lang w:val="en-US"/>
            </w:rPr>
            <w:t xml:space="preserve">(4), </w:t>
          </w:r>
          <w:r w:rsidR="00E62C99">
            <w:rPr>
              <w:i/>
              <w:lang w:val="en-US"/>
            </w:rPr>
            <w:t>223–243</w:t>
          </w:r>
          <w:r w:rsidRPr="002741FA">
            <w:rPr>
              <w:i/>
              <w:lang w:val="en-US"/>
            </w:rPr>
            <w:t xml:space="preserve">. </w:t>
          </w:r>
          <w:r w:rsidR="00AE4FB5">
            <w:rPr>
              <w:lang w:val="en-US"/>
            </w:rPr>
            <w:t xml:space="preserve">DOI: </w:t>
          </w:r>
          <w:r w:rsidRPr="002741FA">
            <w:rPr>
              <w:lang w:val="en-US"/>
            </w:rPr>
            <w:t>https://doi.org/10.1093/jcmc/zmab006</w:t>
          </w:r>
        </w:p>
        <w:p w14:paraId="0087FEBF" w14:textId="22E51BA5" w:rsidR="008700CC" w:rsidRPr="002741FA" w:rsidRDefault="008700CC" w:rsidP="008700CC">
          <w:pPr>
            <w:pStyle w:val="CitaviBibliographyEntry"/>
            <w:rPr>
              <w:lang w:val="en-US"/>
            </w:rPr>
          </w:pPr>
          <w:bookmarkStart w:id="89" w:name="_CTVL0013c59dc2c667948cfbad79ac6854ac475"/>
          <w:r w:rsidRPr="002741FA">
            <w:rPr>
              <w:lang w:val="en-US"/>
            </w:rPr>
            <w:t>Wyss, D., &amp; Beste, S. (2017). Artificial facilitation: Promoting collective reasoning within asynchronous discussions.</w:t>
          </w:r>
          <w:bookmarkEnd w:id="89"/>
          <w:r w:rsidRPr="002741FA">
            <w:rPr>
              <w:lang w:val="en-US"/>
            </w:rPr>
            <w:t xml:space="preserve"> </w:t>
          </w:r>
          <w:r w:rsidRPr="002741FA">
            <w:rPr>
              <w:i/>
              <w:lang w:val="en-US"/>
            </w:rPr>
            <w:t>Journal of Information Technology &amp; Politics</w:t>
          </w:r>
          <w:r w:rsidRPr="002741FA">
            <w:rPr>
              <w:lang w:val="en-US"/>
            </w:rPr>
            <w:t xml:space="preserve">, </w:t>
          </w:r>
          <w:r w:rsidRPr="002741FA">
            <w:rPr>
              <w:i/>
              <w:lang w:val="en-US"/>
            </w:rPr>
            <w:t>14</w:t>
          </w:r>
          <w:r w:rsidRPr="002741FA">
            <w:rPr>
              <w:lang w:val="en-US"/>
            </w:rPr>
            <w:t xml:space="preserve">(3), 214–231. </w:t>
          </w:r>
          <w:r w:rsidR="00AE4FB5">
            <w:rPr>
              <w:lang w:val="en-US"/>
            </w:rPr>
            <w:t xml:space="preserve">DOI: </w:t>
          </w:r>
          <w:r w:rsidRPr="002741FA">
            <w:rPr>
              <w:lang w:val="en-US"/>
            </w:rPr>
            <w:t>https://doi.org/10.1080/19331681.2017.1338175</w:t>
          </w:r>
        </w:p>
        <w:p w14:paraId="641667CE" w14:textId="21A1F6A3" w:rsidR="008700CC" w:rsidRPr="002741FA" w:rsidRDefault="008700CC" w:rsidP="008700CC">
          <w:pPr>
            <w:pStyle w:val="CitaviBibliographyEntry"/>
            <w:rPr>
              <w:lang w:val="en-US"/>
            </w:rPr>
          </w:pPr>
          <w:bookmarkStart w:id="90" w:name="_CTVL00187d1dedbb6534f9ebdda4abbd78c8d07"/>
          <w:r w:rsidRPr="002741FA">
            <w:rPr>
              <w:lang w:val="en-US"/>
            </w:rPr>
            <w:t>Yang, H., Callan, J., &amp; Shulman, S. (2006). Next steps in near-duplicate detection for eRulemaking. In J. A. B. Fortes &amp; A. Macintosh (Eds.),</w:t>
          </w:r>
          <w:bookmarkEnd w:id="90"/>
          <w:r w:rsidRPr="002741FA">
            <w:rPr>
              <w:lang w:val="en-US"/>
            </w:rPr>
            <w:t xml:space="preserve"> </w:t>
          </w:r>
          <w:r w:rsidRPr="002741FA">
            <w:rPr>
              <w:i/>
              <w:lang w:val="en-US"/>
            </w:rPr>
            <w:t xml:space="preserve">dg.o '06: Proceedings of the 2006 national conference on Digital government research </w:t>
          </w:r>
          <w:r w:rsidRPr="002741FA">
            <w:rPr>
              <w:lang w:val="en-US"/>
            </w:rPr>
            <w:t xml:space="preserve">(pp. 239–248). </w:t>
          </w:r>
          <w:r w:rsidR="000E75C6">
            <w:rPr>
              <w:lang w:val="en-US"/>
            </w:rPr>
            <w:t xml:space="preserve">New York, NY: </w:t>
          </w:r>
          <w:r w:rsidRPr="002741FA">
            <w:rPr>
              <w:lang w:val="en-US"/>
            </w:rPr>
            <w:t xml:space="preserve">ACM Press. </w:t>
          </w:r>
          <w:r w:rsidR="00D8756E">
            <w:rPr>
              <w:lang w:val="en-US"/>
            </w:rPr>
            <w:t xml:space="preserve">DOI: </w:t>
          </w:r>
          <w:r w:rsidRPr="002741FA">
            <w:rPr>
              <w:lang w:val="en-US"/>
            </w:rPr>
            <w:t>https://doi.org/10.1145/1146598.1146663</w:t>
          </w:r>
        </w:p>
        <w:p w14:paraId="225B0776" w14:textId="6BEF4675" w:rsidR="008700CC" w:rsidRPr="002741FA" w:rsidRDefault="008700CC" w:rsidP="008700CC">
          <w:pPr>
            <w:pStyle w:val="CitaviBibliographyEntry"/>
            <w:rPr>
              <w:lang w:val="en-US"/>
            </w:rPr>
          </w:pPr>
          <w:bookmarkStart w:id="91" w:name="_CTVL00127018e3acda44860ab59f82299e0b14f"/>
          <w:r w:rsidRPr="002741FA">
            <w:rPr>
              <w:lang w:val="en-US"/>
            </w:rPr>
            <w:lastRenderedPageBreak/>
            <w:t>Young, I. M. (1996). Communication and the other: Beyond deliberative democracy. In S. Benhabib (Ed.),</w:t>
          </w:r>
          <w:bookmarkEnd w:id="91"/>
          <w:r w:rsidRPr="002741FA">
            <w:rPr>
              <w:lang w:val="en-US"/>
            </w:rPr>
            <w:t xml:space="preserve"> </w:t>
          </w:r>
          <w:r w:rsidRPr="002741FA">
            <w:rPr>
              <w:i/>
              <w:lang w:val="en-US"/>
            </w:rPr>
            <w:t xml:space="preserve">Princeton paperbacks. Democracy and difference: Contesting the boundaries of the political </w:t>
          </w:r>
          <w:r w:rsidRPr="002741FA">
            <w:rPr>
              <w:lang w:val="en-US"/>
            </w:rPr>
            <w:t xml:space="preserve">(pp. 120–135). </w:t>
          </w:r>
          <w:r w:rsidR="002B25FC" w:rsidRPr="002741FA">
            <w:rPr>
              <w:lang w:val="en-US"/>
            </w:rPr>
            <w:t>Princeton</w:t>
          </w:r>
          <w:r w:rsidR="002B25FC">
            <w:rPr>
              <w:lang w:val="en-US"/>
            </w:rPr>
            <w:t xml:space="preserve">, NJ: </w:t>
          </w:r>
          <w:r w:rsidRPr="002741FA">
            <w:rPr>
              <w:lang w:val="en-US"/>
            </w:rPr>
            <w:t xml:space="preserve">Princeton University Press. </w:t>
          </w:r>
          <w:r w:rsidR="004B65B8">
            <w:rPr>
              <w:lang w:val="en-US"/>
            </w:rPr>
            <w:t xml:space="preserve">DOI: </w:t>
          </w:r>
          <w:r w:rsidRPr="002741FA">
            <w:rPr>
              <w:lang w:val="en-US"/>
            </w:rPr>
            <w:t>https://doi.org/10.1515/9780691234168-007</w:t>
          </w:r>
        </w:p>
        <w:p w14:paraId="5457ED3C" w14:textId="6569DBA0" w:rsidR="008700CC" w:rsidRPr="002741FA" w:rsidRDefault="008700CC" w:rsidP="008700CC">
          <w:pPr>
            <w:pStyle w:val="CitaviBibliographyEntry"/>
            <w:rPr>
              <w:lang w:val="en-US"/>
            </w:rPr>
          </w:pPr>
          <w:bookmarkStart w:id="92" w:name="_CTVL001a849acbacfa44721b1c68d0960243f19"/>
          <w:r w:rsidRPr="002741FA">
            <w:rPr>
              <w:lang w:val="en-US"/>
            </w:rPr>
            <w:t xml:space="preserve">Zhang, J., Danescu-Niculescu-Mizil, C., Sauper, C., &amp; Taylor, S. J. (2018). Characterizing </w:t>
          </w:r>
          <w:r w:rsidR="001760AA" w:rsidRPr="002741FA">
            <w:rPr>
              <w:lang w:val="en-US"/>
            </w:rPr>
            <w:t>online public discussions through patterns of participant interactions</w:t>
          </w:r>
          <w:r w:rsidRPr="002741FA">
            <w:rPr>
              <w:lang w:val="en-US"/>
            </w:rPr>
            <w:t>.</w:t>
          </w:r>
          <w:bookmarkEnd w:id="92"/>
          <w:r w:rsidRPr="002741FA">
            <w:rPr>
              <w:lang w:val="en-US"/>
            </w:rPr>
            <w:t xml:space="preserve"> </w:t>
          </w:r>
          <w:r w:rsidRPr="002741FA">
            <w:rPr>
              <w:i/>
              <w:lang w:val="en-US"/>
            </w:rPr>
            <w:t>Proceedings of the ACM on Human-Computer Interaction</w:t>
          </w:r>
          <w:r w:rsidRPr="002741FA">
            <w:rPr>
              <w:lang w:val="en-US"/>
            </w:rPr>
            <w:t xml:space="preserve">, </w:t>
          </w:r>
          <w:r w:rsidRPr="002741FA">
            <w:rPr>
              <w:i/>
              <w:lang w:val="en-US"/>
            </w:rPr>
            <w:t>2</w:t>
          </w:r>
          <w:r w:rsidRPr="002741FA">
            <w:rPr>
              <w:lang w:val="en-US"/>
            </w:rPr>
            <w:t xml:space="preserve">(CSCW), 1–27. </w:t>
          </w:r>
          <w:r w:rsidR="00A6364B">
            <w:rPr>
              <w:lang w:val="en-US"/>
            </w:rPr>
            <w:t xml:space="preserve">DOI: </w:t>
          </w:r>
          <w:r w:rsidRPr="002741FA">
            <w:rPr>
              <w:lang w:val="en-US"/>
            </w:rPr>
            <w:t>https://doi.org/10.1145/3274467</w:t>
          </w:r>
        </w:p>
        <w:p w14:paraId="6C2AE52C" w14:textId="4BC70EDC" w:rsidR="004B19B8" w:rsidRPr="002741FA" w:rsidRDefault="008700CC" w:rsidP="008700CC">
          <w:pPr>
            <w:pStyle w:val="CitaviBibliographyEntry"/>
            <w:rPr>
              <w:lang w:val="en-US"/>
            </w:rPr>
          </w:pPr>
          <w:bookmarkStart w:id="93" w:name="_CTVL001d78ec29016ef414eae92115e9ebc3c21"/>
          <w:r w:rsidRPr="002741FA">
            <w:t xml:space="preserve">Ziegele, M., Koehler, C., &amp; Weber, M. (2018). </w:t>
          </w:r>
          <w:r w:rsidRPr="002741FA">
            <w:rPr>
              <w:lang w:val="en-US"/>
            </w:rPr>
            <w:t>Socially destructive? Effects of negative and hateful user comments on readers’ donation behavior toward refugees and homeless persons.</w:t>
          </w:r>
          <w:bookmarkEnd w:id="93"/>
          <w:r w:rsidRPr="002741FA">
            <w:rPr>
              <w:lang w:val="en-US"/>
            </w:rPr>
            <w:t xml:space="preserve"> </w:t>
          </w:r>
          <w:r w:rsidRPr="002741FA">
            <w:rPr>
              <w:i/>
              <w:lang w:val="en-US"/>
            </w:rPr>
            <w:t>Journal of Broadcasting &amp; Electronic Media</w:t>
          </w:r>
          <w:r w:rsidRPr="002741FA">
            <w:rPr>
              <w:lang w:val="en-US"/>
            </w:rPr>
            <w:t xml:space="preserve">, </w:t>
          </w:r>
          <w:r w:rsidRPr="002741FA">
            <w:rPr>
              <w:i/>
              <w:lang w:val="en-US"/>
            </w:rPr>
            <w:t>62</w:t>
          </w:r>
          <w:r w:rsidRPr="002741FA">
            <w:rPr>
              <w:lang w:val="en-US"/>
            </w:rPr>
            <w:t xml:space="preserve">(4), 636–653. </w:t>
          </w:r>
          <w:r w:rsidR="000B267B">
            <w:rPr>
              <w:lang w:val="en-US"/>
            </w:rPr>
            <w:t xml:space="preserve">DOI: </w:t>
          </w:r>
          <w:r w:rsidRPr="002741FA">
            <w:rPr>
              <w:lang w:val="en-US"/>
            </w:rPr>
            <w:t>https://doi.org/10.1080/08838151.2018.1532430</w:t>
          </w:r>
          <w:r w:rsidR="004B19B8" w:rsidRPr="002741FA">
            <w:rPr>
              <w:lang w:val="en-US"/>
            </w:rPr>
            <w:fldChar w:fldCharType="end"/>
          </w:r>
        </w:p>
      </w:sdtContent>
    </w:sdt>
    <w:p w14:paraId="23F1D018" w14:textId="77777777" w:rsidR="004B19B8" w:rsidRPr="002741FA" w:rsidRDefault="004B19B8" w:rsidP="00FB1773">
      <w:pPr>
        <w:spacing w:after="120"/>
        <w:ind w:left="567" w:hanging="567"/>
        <w:rPr>
          <w:rFonts w:cs="Times New Roman"/>
          <w:lang w:val="en-US"/>
        </w:rPr>
      </w:pPr>
    </w:p>
    <w:p w14:paraId="080E8A79" w14:textId="56C61213" w:rsidR="005E57EA" w:rsidRPr="002741FA" w:rsidRDefault="005E57EA" w:rsidP="00FB1773">
      <w:pPr>
        <w:ind w:left="567" w:hanging="567"/>
        <w:rPr>
          <w:rFonts w:cs="Times New Roman"/>
          <w:lang w:val="en-US"/>
        </w:rPr>
      </w:pPr>
    </w:p>
    <w:p w14:paraId="4056E044" w14:textId="77777777" w:rsidR="0088231D" w:rsidRPr="002741FA" w:rsidRDefault="0088231D">
      <w:pPr>
        <w:rPr>
          <w:rFonts w:cs="Times New Roman"/>
          <w:b/>
          <w:lang w:val="en-GB"/>
        </w:rPr>
      </w:pPr>
      <w:r w:rsidRPr="002741FA">
        <w:rPr>
          <w:rFonts w:cs="Times New Roman"/>
          <w:b/>
          <w:lang w:val="en-GB"/>
        </w:rPr>
        <w:br w:type="page"/>
      </w:r>
    </w:p>
    <w:p w14:paraId="39450BF8" w14:textId="368D6C4D" w:rsidR="000C52FD" w:rsidRPr="002741FA" w:rsidRDefault="000C52FD" w:rsidP="00FB1773">
      <w:pPr>
        <w:ind w:left="567" w:hanging="567"/>
        <w:rPr>
          <w:rFonts w:cs="Times New Roman"/>
          <w:i/>
          <w:iCs/>
          <w:lang w:val="en-GB"/>
        </w:rPr>
      </w:pPr>
      <w:r w:rsidRPr="002741FA">
        <w:rPr>
          <w:rFonts w:cs="Times New Roman"/>
          <w:b/>
          <w:bCs/>
          <w:lang w:val="en-GB"/>
        </w:rPr>
        <w:lastRenderedPageBreak/>
        <w:t>Figure 1</w:t>
      </w:r>
      <w:r w:rsidR="00FA6A7F">
        <w:rPr>
          <w:rFonts w:cs="Times New Roman"/>
          <w:b/>
          <w:bCs/>
          <w:lang w:val="en-GB"/>
        </w:rPr>
        <w:t xml:space="preserve">: </w:t>
      </w:r>
      <w:r w:rsidRPr="00D3547C">
        <w:rPr>
          <w:rFonts w:cs="Times New Roman"/>
          <w:lang w:val="en-GB"/>
        </w:rPr>
        <w:t xml:space="preserve">Distribution of the </w:t>
      </w:r>
      <w:r w:rsidR="00FA6A7F">
        <w:rPr>
          <w:rFonts w:cs="Times New Roman"/>
          <w:lang w:val="en-GB"/>
        </w:rPr>
        <w:t>a</w:t>
      </w:r>
      <w:r w:rsidR="00FA6A7F" w:rsidRPr="00D3547C">
        <w:rPr>
          <w:rFonts w:cs="Times New Roman"/>
          <w:lang w:val="en-GB"/>
        </w:rPr>
        <w:t xml:space="preserve">rticles </w:t>
      </w:r>
      <w:r w:rsidR="00FA6A7F">
        <w:rPr>
          <w:rFonts w:cs="Times New Roman"/>
          <w:lang w:val="en-GB"/>
        </w:rPr>
        <w:t>a</w:t>
      </w:r>
      <w:r w:rsidR="00FA6A7F" w:rsidRPr="00D3547C">
        <w:rPr>
          <w:rFonts w:cs="Times New Roman"/>
          <w:lang w:val="en-GB"/>
        </w:rPr>
        <w:t xml:space="preserve">cross </w:t>
      </w:r>
      <w:r w:rsidRPr="00D3547C">
        <w:rPr>
          <w:rFonts w:cs="Times New Roman"/>
          <w:lang w:val="en-GB"/>
        </w:rPr>
        <w:t xml:space="preserve">the </w:t>
      </w:r>
      <w:r w:rsidR="00FA6A7F">
        <w:rPr>
          <w:rFonts w:cs="Times New Roman"/>
          <w:lang w:val="en-GB"/>
        </w:rPr>
        <w:t>f</w:t>
      </w:r>
      <w:r w:rsidR="00FA6A7F" w:rsidRPr="00D3547C">
        <w:rPr>
          <w:rFonts w:cs="Times New Roman"/>
          <w:lang w:val="en-GB"/>
        </w:rPr>
        <w:t xml:space="preserve">our </w:t>
      </w:r>
      <w:r w:rsidR="00FA6A7F">
        <w:rPr>
          <w:rFonts w:cs="Times New Roman"/>
          <w:lang w:val="en-GB"/>
        </w:rPr>
        <w:t>d</w:t>
      </w:r>
      <w:r w:rsidR="00FA6A7F" w:rsidRPr="00D3547C">
        <w:rPr>
          <w:rFonts w:cs="Times New Roman"/>
          <w:lang w:val="en-GB"/>
        </w:rPr>
        <w:t xml:space="preserve">imensions </w:t>
      </w:r>
      <w:r w:rsidRPr="00D3547C">
        <w:rPr>
          <w:rFonts w:cs="Times New Roman"/>
          <w:lang w:val="en-GB"/>
        </w:rPr>
        <w:t xml:space="preserve">of </w:t>
      </w:r>
      <w:r w:rsidR="00FA6A7F">
        <w:rPr>
          <w:rFonts w:cs="Times New Roman"/>
          <w:lang w:val="en-GB"/>
        </w:rPr>
        <w:t>d</w:t>
      </w:r>
      <w:r w:rsidR="00FA6A7F" w:rsidRPr="00D3547C">
        <w:rPr>
          <w:rFonts w:cs="Times New Roman"/>
          <w:lang w:val="en-GB"/>
        </w:rPr>
        <w:t>eliberation</w:t>
      </w:r>
      <w:r w:rsidR="00F56A15">
        <w:rPr>
          <w:rFonts w:cs="Times New Roman"/>
          <w:i/>
          <w:iCs/>
          <w:lang w:val="en-GB"/>
        </w:rPr>
        <w:t>.</w:t>
      </w:r>
    </w:p>
    <w:p w14:paraId="1AD737BC" w14:textId="238D6543" w:rsidR="000F213E" w:rsidRPr="002741FA" w:rsidRDefault="000F213E" w:rsidP="00025429">
      <w:pPr>
        <w:spacing w:after="0"/>
        <w:ind w:left="567" w:hanging="567"/>
        <w:rPr>
          <w:rFonts w:cs="Times New Roman"/>
          <w:i/>
          <w:iCs/>
          <w:lang w:val="en-GB"/>
        </w:rPr>
      </w:pPr>
      <w:r w:rsidRPr="002741FA">
        <w:rPr>
          <w:rFonts w:cs="Times New Roman"/>
          <w:i/>
          <w:iCs/>
          <w:noProof/>
          <w:lang w:val="en-GB"/>
        </w:rPr>
        <w:drawing>
          <wp:inline distT="0" distB="0" distL="0" distR="0" wp14:anchorId="027272A4" wp14:editId="04773459">
            <wp:extent cx="5486400" cy="2880000"/>
            <wp:effectExtent l="0" t="0" r="12700" b="15875"/>
            <wp:docPr id="1695711789"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F5D892E" w14:textId="5ECDF1AC" w:rsidR="0013447E" w:rsidRPr="002741FA" w:rsidRDefault="0013447E" w:rsidP="00F7115C">
      <w:pPr>
        <w:ind w:left="567" w:hanging="567"/>
        <w:rPr>
          <w:rFonts w:cs="Times New Roman"/>
          <w:lang w:val="en-GB"/>
        </w:rPr>
      </w:pPr>
    </w:p>
    <w:p w14:paraId="0CE33558" w14:textId="58B3BB53" w:rsidR="00CD210D" w:rsidRPr="00D3547C" w:rsidRDefault="00580223" w:rsidP="00382E6D">
      <w:pPr>
        <w:ind w:left="567" w:hanging="567"/>
        <w:rPr>
          <w:rFonts w:cs="Times New Roman"/>
          <w:lang w:val="en-US"/>
        </w:rPr>
      </w:pPr>
      <w:r w:rsidRPr="002741FA">
        <w:rPr>
          <w:rFonts w:cs="Times New Roman"/>
          <w:b/>
          <w:bCs/>
          <w:lang w:val="en-GB"/>
        </w:rPr>
        <w:t>Figure 2</w:t>
      </w:r>
      <w:r w:rsidR="002963E0">
        <w:rPr>
          <w:rFonts w:cs="Times New Roman"/>
          <w:b/>
          <w:bCs/>
          <w:lang w:val="en-GB"/>
        </w:rPr>
        <w:t xml:space="preserve">: </w:t>
      </w:r>
      <w:r w:rsidRPr="00D3547C">
        <w:rPr>
          <w:rFonts w:cs="Times New Roman"/>
          <w:lang w:val="en-US"/>
        </w:rPr>
        <w:t xml:space="preserve">Distribution of the </w:t>
      </w:r>
      <w:r w:rsidR="002963E0">
        <w:rPr>
          <w:rFonts w:cs="Times New Roman"/>
          <w:lang w:val="en-US"/>
        </w:rPr>
        <w:t>a</w:t>
      </w:r>
      <w:r w:rsidR="002963E0" w:rsidRPr="00D3547C">
        <w:rPr>
          <w:rFonts w:cs="Times New Roman"/>
          <w:lang w:val="en-US"/>
        </w:rPr>
        <w:t xml:space="preserve">rticles </w:t>
      </w:r>
      <w:r w:rsidR="002963E0">
        <w:rPr>
          <w:rFonts w:cs="Times New Roman"/>
          <w:lang w:val="en-US"/>
        </w:rPr>
        <w:t>a</w:t>
      </w:r>
      <w:r w:rsidR="002963E0" w:rsidRPr="00D3547C">
        <w:rPr>
          <w:rFonts w:cs="Times New Roman"/>
          <w:lang w:val="en-US"/>
        </w:rPr>
        <w:t xml:space="preserve">cross </w:t>
      </w:r>
      <w:r w:rsidRPr="00D3547C">
        <w:rPr>
          <w:rFonts w:cs="Times New Roman"/>
          <w:lang w:val="en-US"/>
        </w:rPr>
        <w:t xml:space="preserve">the </w:t>
      </w:r>
      <w:r w:rsidR="002963E0">
        <w:rPr>
          <w:rFonts w:cs="Times New Roman"/>
          <w:lang w:val="en-US"/>
        </w:rPr>
        <w:t>d</w:t>
      </w:r>
      <w:r w:rsidR="002963E0" w:rsidRPr="00D3547C">
        <w:rPr>
          <w:rFonts w:cs="Times New Roman"/>
          <w:lang w:val="en-US"/>
        </w:rPr>
        <w:t xml:space="preserve">imension </w:t>
      </w:r>
      <w:r w:rsidRPr="00D3547C">
        <w:rPr>
          <w:rFonts w:cs="Times New Roman"/>
          <w:lang w:val="en-US"/>
        </w:rPr>
        <w:t xml:space="preserve">of </w:t>
      </w:r>
      <w:r w:rsidR="002963E0">
        <w:rPr>
          <w:rFonts w:cs="Times New Roman"/>
          <w:lang w:val="en-US"/>
        </w:rPr>
        <w:t>r</w:t>
      </w:r>
      <w:r w:rsidR="002963E0" w:rsidRPr="00D3547C">
        <w:rPr>
          <w:rFonts w:cs="Times New Roman"/>
          <w:lang w:val="en-US"/>
        </w:rPr>
        <w:t>ationality</w:t>
      </w:r>
      <w:r w:rsidR="002963E0">
        <w:rPr>
          <w:rFonts w:cs="Times New Roman"/>
          <w:lang w:val="en-US"/>
        </w:rPr>
        <w:t>.</w:t>
      </w:r>
    </w:p>
    <w:p w14:paraId="0B45D9B1" w14:textId="16AC3EE0" w:rsidR="004B19B8" w:rsidRPr="00FB1773" w:rsidRDefault="004531F9" w:rsidP="004B19B8">
      <w:pPr>
        <w:rPr>
          <w:lang w:val="en-US"/>
        </w:rPr>
      </w:pPr>
      <w:r w:rsidRPr="002741FA">
        <w:rPr>
          <w:rFonts w:cs="Times New Roman"/>
          <w:i/>
          <w:iCs/>
          <w:noProof/>
          <w:lang w:val="en-GB"/>
        </w:rPr>
        <w:drawing>
          <wp:inline distT="0" distB="0" distL="0" distR="0" wp14:anchorId="2CB2F850" wp14:editId="61245957">
            <wp:extent cx="5486400" cy="2880000"/>
            <wp:effectExtent l="0" t="0" r="12700" b="15875"/>
            <wp:docPr id="1937255429"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sectPr w:rsidR="004B19B8" w:rsidRPr="00FB1773" w:rsidSect="006B3F7A">
      <w:footerReference w:type="default" r:id="rId13"/>
      <w:pgSz w:w="11906" w:h="16838"/>
      <w:pgMar w:top="1417" w:right="1417" w:bottom="851" w:left="1417" w:header="708" w:footer="365"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or" w:initials="A">
    <w:p w14:paraId="74FF1ED6" w14:textId="77777777" w:rsidR="00FD5B69" w:rsidRPr="00D3547C" w:rsidRDefault="00FD5B69" w:rsidP="00FD5B69">
      <w:pPr>
        <w:pStyle w:val="Kommentartext"/>
        <w:rPr>
          <w:lang w:val="en-GB"/>
        </w:rPr>
      </w:pPr>
      <w:r>
        <w:rPr>
          <w:rStyle w:val="Kommentarzeichen"/>
        </w:rPr>
        <w:annotationRef/>
      </w:r>
      <w:r w:rsidRPr="00D3547C">
        <w:rPr>
          <w:lang w:val="en-GB"/>
        </w:rPr>
        <w:t xml:space="preserve">AQ: </w:t>
      </w:r>
      <w:proofErr w:type="spellStart"/>
      <w:r w:rsidRPr="00D3547C">
        <w:rPr>
          <w:lang w:val="en-GB"/>
        </w:rPr>
        <w:t>Friess</w:t>
      </w:r>
      <w:proofErr w:type="spellEnd"/>
      <w:r w:rsidRPr="00D3547C">
        <w:rPr>
          <w:lang w:val="en-GB"/>
        </w:rPr>
        <w:t xml:space="preserve"> &amp; </w:t>
      </w:r>
      <w:proofErr w:type="spellStart"/>
      <w:r w:rsidRPr="00D3547C">
        <w:rPr>
          <w:lang w:val="en-GB"/>
        </w:rPr>
        <w:t>Weinmann</w:t>
      </w:r>
      <w:proofErr w:type="spellEnd"/>
      <w:r w:rsidRPr="00D3547C">
        <w:rPr>
          <w:lang w:val="en-GB"/>
        </w:rPr>
        <w:t xml:space="preserve"> (2025) appears in the reference list, but the in-text citation reads </w:t>
      </w:r>
      <w:proofErr w:type="spellStart"/>
      <w:r w:rsidRPr="00D3547C">
        <w:rPr>
          <w:lang w:val="en-GB"/>
        </w:rPr>
        <w:t>Friess</w:t>
      </w:r>
      <w:proofErr w:type="spellEnd"/>
      <w:r w:rsidRPr="00D3547C">
        <w:rPr>
          <w:lang w:val="en-GB"/>
        </w:rPr>
        <w:t xml:space="preserve"> &amp; </w:t>
      </w:r>
      <w:proofErr w:type="spellStart"/>
      <w:r w:rsidRPr="00D3547C">
        <w:rPr>
          <w:lang w:val="en-GB"/>
        </w:rPr>
        <w:t>Weinmann</w:t>
      </w:r>
      <w:proofErr w:type="spellEnd"/>
      <w:r w:rsidRPr="00D3547C">
        <w:rPr>
          <w:lang w:val="en-GB"/>
        </w:rPr>
        <w:t xml:space="preserve"> (2026). Please confirm whether the in-text citation should be updated to match the reference list. </w:t>
      </w:r>
    </w:p>
  </w:comment>
  <w:comment w:id="1" w:author="Autor" w:initials="A">
    <w:p w14:paraId="45AFB14A" w14:textId="14CAA87D" w:rsidR="00D3547C" w:rsidRPr="00D3547C" w:rsidRDefault="00D3547C">
      <w:pPr>
        <w:pStyle w:val="Kommentartext"/>
        <w:rPr>
          <w:lang w:val="en-GB"/>
        </w:rPr>
      </w:pPr>
      <w:r>
        <w:rPr>
          <w:rStyle w:val="Kommentarzeichen"/>
        </w:rPr>
        <w:annotationRef/>
      </w:r>
      <w:r w:rsidRPr="00D3547C">
        <w:rPr>
          <w:lang w:val="en-GB"/>
        </w:rPr>
        <w:t>It is 2026 (forthcoming) but a</w:t>
      </w:r>
      <w:r>
        <w:rPr>
          <w:lang w:val="en-GB"/>
        </w:rPr>
        <w:t>lready online</w:t>
      </w:r>
      <w:r w:rsidRPr="00D3547C">
        <w:rPr>
          <w:lang w:val="en-GB"/>
        </w:rPr>
        <w:t xml:space="preserve"> </w:t>
      </w:r>
      <w:hyperlink r:id="rId1" w:history="1">
        <w:r w:rsidRPr="00AF3D3C">
          <w:rPr>
            <w:rStyle w:val="Hyperlink"/>
            <w:lang w:val="en-GB"/>
          </w:rPr>
          <w:t>https://www.routledge.com/Public-Deliberation-in-the-Digital-Age-Platforms-Participation-and-Legitimacy/Paulis-Kies-Ostling/p/book/9781032799001</w:t>
        </w:r>
      </w:hyperlink>
      <w:r>
        <w:rPr>
          <w:lang w:val="en-GB"/>
        </w:rPr>
        <w:t xml:space="preserve"> </w:t>
      </w:r>
    </w:p>
  </w:comment>
  <w:comment w:id="2" w:author="Autor" w:initials="A">
    <w:p w14:paraId="0BD23DE8" w14:textId="77777777" w:rsidR="001945DE" w:rsidRPr="00D3547C" w:rsidRDefault="001945DE" w:rsidP="001945DE">
      <w:pPr>
        <w:pStyle w:val="Kommentartext"/>
        <w:rPr>
          <w:lang w:val="en-GB"/>
        </w:rPr>
      </w:pPr>
      <w:r>
        <w:rPr>
          <w:rStyle w:val="Kommentarzeichen"/>
        </w:rPr>
        <w:annotationRef/>
      </w:r>
      <w:r>
        <w:rPr>
          <w:lang w:val="en-IN"/>
        </w:rPr>
        <w:t>AQ: Please check the sentence “</w:t>
      </w:r>
      <w:r w:rsidRPr="00D3547C">
        <w:rPr>
          <w:lang w:val="en-GB"/>
        </w:rPr>
        <w:t>The potential fairness issues...</w:t>
      </w:r>
      <w:r>
        <w:rPr>
          <w:lang w:val="en-IN"/>
        </w:rPr>
        <w:t>” for edits.</w:t>
      </w:r>
    </w:p>
  </w:comment>
  <w:comment w:id="3" w:author="Autor" w:initials="A">
    <w:p w14:paraId="29DA352C" w14:textId="54C7F4EF" w:rsidR="00D3547C" w:rsidRDefault="00D3547C">
      <w:pPr>
        <w:pStyle w:val="Kommentartext"/>
      </w:pPr>
      <w:r>
        <w:rPr>
          <w:rStyle w:val="Kommentarzeichen"/>
        </w:rPr>
        <w:annotationRef/>
      </w:r>
      <w:proofErr w:type="spellStart"/>
      <w:r>
        <w:t>Seems</w:t>
      </w:r>
      <w:proofErr w:type="spellEnd"/>
      <w:r>
        <w:t xml:space="preserve"> okay </w:t>
      </w:r>
      <w:proofErr w:type="spellStart"/>
      <w:r>
        <w:t>to</w:t>
      </w:r>
      <w:proofErr w:type="spellEnd"/>
      <w:r>
        <w:t xml:space="preserve"> </w:t>
      </w:r>
      <w:proofErr w:type="spellStart"/>
      <w:r>
        <w:t>me</w:t>
      </w:r>
      <w:proofErr w:type="spellEnd"/>
    </w:p>
  </w:comment>
  <w:comment w:id="4" w:author="Autor" w:initials="A">
    <w:p w14:paraId="310DA4B5" w14:textId="77777777" w:rsidR="0020422C" w:rsidRPr="00D3547C" w:rsidRDefault="0020422C" w:rsidP="0020422C">
      <w:pPr>
        <w:pStyle w:val="Kommentartext"/>
        <w:rPr>
          <w:lang w:val="en-GB"/>
        </w:rPr>
      </w:pPr>
      <w:r>
        <w:rPr>
          <w:rStyle w:val="Kommentarzeichen"/>
        </w:rPr>
        <w:annotationRef/>
      </w:r>
      <w:r w:rsidRPr="00D3547C">
        <w:rPr>
          <w:lang w:val="en-GB"/>
        </w:rPr>
        <w:t xml:space="preserve">AQ: Please provide complete details of Ref. </w:t>
      </w:r>
      <w:proofErr w:type="spellStart"/>
      <w:r w:rsidRPr="00D3547C">
        <w:rPr>
          <w:lang w:val="en-GB"/>
        </w:rPr>
        <w:t>Fishkin</w:t>
      </w:r>
      <w:proofErr w:type="spellEnd"/>
      <w:r w:rsidRPr="00D3547C">
        <w:rPr>
          <w:lang w:val="en-GB"/>
        </w:rPr>
        <w:t xml:space="preserve"> et al. 2019.</w:t>
      </w:r>
    </w:p>
  </w:comment>
  <w:comment w:id="5" w:author="Autor" w:initials="A">
    <w:p w14:paraId="449C6CA1" w14:textId="77777777" w:rsidR="00FE42BC" w:rsidRPr="00D3547C" w:rsidRDefault="00FE42BC" w:rsidP="00FE42BC">
      <w:pPr>
        <w:pStyle w:val="Kommentartext"/>
        <w:rPr>
          <w:lang w:val="en-GB"/>
        </w:rPr>
      </w:pPr>
      <w:r>
        <w:rPr>
          <w:rStyle w:val="Kommentarzeichen"/>
        </w:rPr>
        <w:annotationRef/>
      </w:r>
      <w:r w:rsidRPr="00D3547C">
        <w:rPr>
          <w:lang w:val="en-GB"/>
        </w:rPr>
        <w:t xml:space="preserve">AQ: Please provide the in-text citation of Refs. Argyle et al. 2023; </w:t>
      </w:r>
      <w:proofErr w:type="spellStart"/>
      <w:r w:rsidRPr="00D3547C">
        <w:rPr>
          <w:lang w:val="en-GB"/>
        </w:rPr>
        <w:t>Curiskis</w:t>
      </w:r>
      <w:proofErr w:type="spellEnd"/>
      <w:r w:rsidRPr="00D3547C">
        <w:rPr>
          <w:lang w:val="en-GB"/>
        </w:rPr>
        <w:t xml:space="preserve"> et al. 2020; </w:t>
      </w:r>
      <w:proofErr w:type="spellStart"/>
      <w:r w:rsidRPr="00D3547C">
        <w:rPr>
          <w:lang w:val="en-GB"/>
        </w:rPr>
        <w:t>Daxenberger</w:t>
      </w:r>
      <w:proofErr w:type="spellEnd"/>
      <w:r w:rsidRPr="00D3547C">
        <w:rPr>
          <w:lang w:val="en-GB"/>
        </w:rPr>
        <w:t xml:space="preserve"> et al. 2018; </w:t>
      </w:r>
      <w:proofErr w:type="spellStart"/>
      <w:r w:rsidRPr="00D3547C">
        <w:rPr>
          <w:lang w:val="en-GB"/>
        </w:rPr>
        <w:t>Fishkin</w:t>
      </w:r>
      <w:proofErr w:type="spellEnd"/>
      <w:r w:rsidRPr="00D3547C">
        <w:rPr>
          <w:lang w:val="en-GB"/>
        </w:rPr>
        <w:t xml:space="preserve"> et al. 2019; </w:t>
      </w:r>
      <w:proofErr w:type="spellStart"/>
      <w:r w:rsidRPr="00D3547C">
        <w:rPr>
          <w:lang w:val="en-GB"/>
        </w:rPr>
        <w:t>Gouvea</w:t>
      </w:r>
      <w:proofErr w:type="spellEnd"/>
      <w:r w:rsidRPr="00D3547C">
        <w:rPr>
          <w:lang w:val="en-GB"/>
        </w:rPr>
        <w:t xml:space="preserve"> et al. 2019; Gutmann &amp; Thompson 2002; Ito et al. 2021; </w:t>
      </w:r>
      <w:proofErr w:type="spellStart"/>
      <w:r w:rsidRPr="00D3547C">
        <w:rPr>
          <w:lang w:val="en-GB"/>
        </w:rPr>
        <w:t>Stromer</w:t>
      </w:r>
      <w:proofErr w:type="spellEnd"/>
      <w:r w:rsidRPr="00D3547C">
        <w:rPr>
          <w:lang w:val="en-GB"/>
        </w:rPr>
        <w:t xml:space="preserve">-Galley et al. 2012; </w:t>
      </w:r>
      <w:proofErr w:type="spellStart"/>
      <w:r w:rsidRPr="00D3547C">
        <w:rPr>
          <w:lang w:val="en-GB"/>
        </w:rPr>
        <w:t>Wambsganss</w:t>
      </w:r>
      <w:proofErr w:type="spellEnd"/>
      <w:r w:rsidRPr="00D3547C">
        <w:rPr>
          <w:lang w:val="en-GB"/>
        </w:rPr>
        <w:t xml:space="preserve"> et al. 2020.</w:t>
      </w:r>
    </w:p>
  </w:comment>
  <w:comment w:id="6" w:author="Autor" w:initials="A">
    <w:p w14:paraId="0AF2FBA8" w14:textId="7B9B0FC7" w:rsidR="008C1303" w:rsidRPr="008C1303" w:rsidRDefault="008C1303">
      <w:pPr>
        <w:pStyle w:val="Kommentartext"/>
        <w:rPr>
          <w:lang w:val="en-GB"/>
        </w:rPr>
      </w:pPr>
      <w:r>
        <w:rPr>
          <w:rStyle w:val="Kommentarzeichen"/>
        </w:rPr>
        <w:annotationRef/>
      </w:r>
      <w:r w:rsidRPr="008C1303">
        <w:rPr>
          <w:lang w:val="en-GB"/>
        </w:rPr>
        <w:t xml:space="preserve">All these references </w:t>
      </w:r>
      <w:proofErr w:type="gramStart"/>
      <w:r w:rsidRPr="008C1303">
        <w:rPr>
          <w:lang w:val="en-GB"/>
        </w:rPr>
        <w:t>where</w:t>
      </w:r>
      <w:proofErr w:type="gramEnd"/>
      <w:r w:rsidRPr="008C1303">
        <w:rPr>
          <w:lang w:val="en-GB"/>
        </w:rPr>
        <w:t xml:space="preserve"> included i</w:t>
      </w:r>
      <w:r>
        <w:rPr>
          <w:lang w:val="en-GB"/>
        </w:rPr>
        <w:t xml:space="preserve">n former versions of the manuscript and deleted for space reasons. We deleted several references after the first revision and we probably forgot some of them to delete here. Our fault, sorry for that. We now deleted the references from the ref li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FF1ED6" w15:done="0"/>
  <w15:commentEx w15:paraId="45AFB14A" w15:paraIdParent="74FF1ED6" w15:done="0"/>
  <w15:commentEx w15:paraId="0BD23DE8" w15:done="0"/>
  <w15:commentEx w15:paraId="29DA352C" w15:paraIdParent="0BD23DE8" w15:done="0"/>
  <w15:commentEx w15:paraId="310DA4B5" w15:done="0"/>
  <w15:commentEx w15:paraId="449C6CA1" w15:paraIdParent="310DA4B5" w15:done="0"/>
  <w15:commentEx w15:paraId="0AF2FBA8" w15:paraIdParent="310DA4B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FF1ED6" w16cid:durableId="343DA746"/>
  <w16cid:commentId w16cid:paraId="45AFB14A" w16cid:durableId="2CD2DA70"/>
  <w16cid:commentId w16cid:paraId="0BD23DE8" w16cid:durableId="65D9C170"/>
  <w16cid:commentId w16cid:paraId="29DA352C" w16cid:durableId="2CD2DB16"/>
  <w16cid:commentId w16cid:paraId="310DA4B5" w16cid:durableId="504B1621"/>
  <w16cid:commentId w16cid:paraId="449C6CA1" w16cid:durableId="7971008E"/>
  <w16cid:commentId w16cid:paraId="0AF2FBA8" w16cid:durableId="2CD2DC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4886F9" w14:textId="77777777" w:rsidR="00EA698F" w:rsidRDefault="00EA698F" w:rsidP="00697806">
      <w:pPr>
        <w:spacing w:after="0" w:line="240" w:lineRule="auto"/>
      </w:pPr>
      <w:r>
        <w:separator/>
      </w:r>
    </w:p>
  </w:endnote>
  <w:endnote w:type="continuationSeparator" w:id="0">
    <w:p w14:paraId="10A90A92" w14:textId="77777777" w:rsidR="00EA698F" w:rsidRDefault="00EA698F" w:rsidP="006978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9806050"/>
      <w:docPartObj>
        <w:docPartGallery w:val="Page Numbers (Bottom of Page)"/>
        <w:docPartUnique/>
      </w:docPartObj>
    </w:sdtPr>
    <w:sdtEndPr>
      <w:rPr>
        <w:rFonts w:ascii="Garamond" w:hAnsi="Garamond"/>
      </w:rPr>
    </w:sdtEndPr>
    <w:sdtContent>
      <w:p w14:paraId="37D4A7B2" w14:textId="69D297DC" w:rsidR="00C5028B" w:rsidRDefault="00C5028B" w:rsidP="006B3F7A">
        <w:pPr>
          <w:pStyle w:val="Fuzeile"/>
          <w:jc w:val="center"/>
          <w:rPr>
            <w:rFonts w:ascii="Garamond" w:hAnsi="Garamond"/>
          </w:rPr>
        </w:pPr>
        <w:r w:rsidRPr="006B3F7A">
          <w:rPr>
            <w:rFonts w:ascii="Garamond" w:hAnsi="Garamond"/>
          </w:rPr>
          <w:fldChar w:fldCharType="begin"/>
        </w:r>
        <w:r w:rsidRPr="006B3F7A">
          <w:rPr>
            <w:rFonts w:ascii="Garamond" w:hAnsi="Garamond"/>
          </w:rPr>
          <w:instrText>PAGE   \* MERGEFORMAT</w:instrText>
        </w:r>
        <w:r w:rsidRPr="006B3F7A">
          <w:rPr>
            <w:rFonts w:ascii="Garamond" w:hAnsi="Garamond"/>
          </w:rPr>
          <w:fldChar w:fldCharType="separate"/>
        </w:r>
        <w:r w:rsidR="007B5308">
          <w:rPr>
            <w:rFonts w:ascii="Garamond" w:hAnsi="Garamond"/>
            <w:noProof/>
          </w:rPr>
          <w:t>1</w:t>
        </w:r>
        <w:r w:rsidRPr="006B3F7A">
          <w:rPr>
            <w:rFonts w:ascii="Garamond" w:hAnsi="Garamond"/>
          </w:rPr>
          <w:fldChar w:fldCharType="end"/>
        </w:r>
      </w:p>
      <w:p w14:paraId="74322A9B" w14:textId="77777777" w:rsidR="00C5028B" w:rsidRDefault="00C5028B" w:rsidP="006B3F7A">
        <w:pPr>
          <w:pStyle w:val="Fuzeile"/>
          <w:jc w:val="center"/>
          <w:rPr>
            <w:rFonts w:ascii="Garamond" w:hAnsi="Garamond"/>
          </w:rPr>
        </w:pPr>
      </w:p>
      <w:p w14:paraId="43997F6F" w14:textId="77777777" w:rsidR="00C5028B" w:rsidRPr="006B3F7A" w:rsidRDefault="00EA698F" w:rsidP="006B3F7A">
        <w:pPr>
          <w:pStyle w:val="Fuzeile"/>
          <w:jc w:val="center"/>
          <w:rPr>
            <w:rFonts w:ascii="Garamond" w:hAnsi="Garamond"/>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C74110" w14:textId="77777777" w:rsidR="00EA698F" w:rsidRDefault="00EA698F" w:rsidP="00697806">
      <w:pPr>
        <w:spacing w:after="0" w:line="240" w:lineRule="auto"/>
      </w:pPr>
      <w:r>
        <w:separator/>
      </w:r>
    </w:p>
  </w:footnote>
  <w:footnote w:type="continuationSeparator" w:id="0">
    <w:p w14:paraId="395B831B" w14:textId="77777777" w:rsidR="00EA698F" w:rsidRDefault="00EA698F" w:rsidP="00697806">
      <w:pPr>
        <w:spacing w:after="0" w:line="240" w:lineRule="auto"/>
      </w:pPr>
      <w:r>
        <w:continuationSeparator/>
      </w:r>
    </w:p>
  </w:footnote>
  <w:footnote w:id="1">
    <w:p w14:paraId="562CC860" w14:textId="77777777" w:rsidR="004B083E" w:rsidRPr="00584020" w:rsidRDefault="004B083E" w:rsidP="004B083E">
      <w:pPr>
        <w:pStyle w:val="Funotentext"/>
        <w:rPr>
          <w:lang w:val="en-GB"/>
        </w:rPr>
      </w:pPr>
      <w:r w:rsidRPr="00D3547C">
        <w:rPr>
          <w:rStyle w:val="Funotenzeichen"/>
        </w:rPr>
        <w:footnoteRef/>
      </w:r>
      <w:r w:rsidRPr="00D3547C">
        <w:rPr>
          <w:lang w:val="en-GB"/>
        </w:rPr>
        <w:t xml:space="preserve"> A comprehensive list of the used Keywords is displayed in Online Appendix 1.</w:t>
      </w:r>
      <w:r w:rsidRPr="00584020">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B8AA83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A4A5D3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454E10B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544F31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7EEF75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5D813C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C2C3B3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3E84F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16CD8D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19F04F2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966450B"/>
    <w:multiLevelType w:val="hybridMultilevel"/>
    <w:tmpl w:val="DE90C51A"/>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cs="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cs="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cs="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1" w15:restartNumberingAfterBreak="0">
    <w:nsid w:val="196F7E57"/>
    <w:multiLevelType w:val="hybridMultilevel"/>
    <w:tmpl w:val="5B1A52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E9F23F5"/>
    <w:multiLevelType w:val="hybridMultilevel"/>
    <w:tmpl w:val="546639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CC0242A"/>
    <w:multiLevelType w:val="hybridMultilevel"/>
    <w:tmpl w:val="FE4E89B4"/>
    <w:lvl w:ilvl="0" w:tplc="C74436C2">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55F616A"/>
    <w:multiLevelType w:val="hybridMultilevel"/>
    <w:tmpl w:val="85966EFA"/>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64E9033E"/>
    <w:multiLevelType w:val="hybridMultilevel"/>
    <w:tmpl w:val="33F225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B025596"/>
    <w:multiLevelType w:val="hybridMultilevel"/>
    <w:tmpl w:val="74DEDB02"/>
    <w:lvl w:ilvl="0" w:tplc="463E072C">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num w:numId="1">
    <w:abstractNumId w:val="15"/>
  </w:num>
  <w:num w:numId="2">
    <w:abstractNumId w:val="11"/>
  </w:num>
  <w:num w:numId="3">
    <w:abstractNumId w:val="10"/>
  </w:num>
  <w:num w:numId="4">
    <w:abstractNumId w:val="12"/>
  </w:num>
  <w:num w:numId="5">
    <w:abstractNumId w:val="14"/>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3"/>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1907"/>
    <w:rsid w:val="00005C8F"/>
    <w:rsid w:val="00007282"/>
    <w:rsid w:val="00010BD7"/>
    <w:rsid w:val="00015924"/>
    <w:rsid w:val="00015DF9"/>
    <w:rsid w:val="00017616"/>
    <w:rsid w:val="00017E26"/>
    <w:rsid w:val="000229EB"/>
    <w:rsid w:val="00025429"/>
    <w:rsid w:val="000345B6"/>
    <w:rsid w:val="0003671F"/>
    <w:rsid w:val="00040C1E"/>
    <w:rsid w:val="000427AD"/>
    <w:rsid w:val="0004405D"/>
    <w:rsid w:val="00044922"/>
    <w:rsid w:val="00050541"/>
    <w:rsid w:val="00055508"/>
    <w:rsid w:val="000575A3"/>
    <w:rsid w:val="00062692"/>
    <w:rsid w:val="00063E9F"/>
    <w:rsid w:val="00066884"/>
    <w:rsid w:val="00073BA7"/>
    <w:rsid w:val="00073E3E"/>
    <w:rsid w:val="00076205"/>
    <w:rsid w:val="00082836"/>
    <w:rsid w:val="00082AE4"/>
    <w:rsid w:val="00084DCD"/>
    <w:rsid w:val="00085793"/>
    <w:rsid w:val="000867D1"/>
    <w:rsid w:val="00087399"/>
    <w:rsid w:val="00087BC7"/>
    <w:rsid w:val="00091AE6"/>
    <w:rsid w:val="00094368"/>
    <w:rsid w:val="000962AF"/>
    <w:rsid w:val="000A4E4E"/>
    <w:rsid w:val="000A64D4"/>
    <w:rsid w:val="000A6982"/>
    <w:rsid w:val="000A6AC0"/>
    <w:rsid w:val="000B267B"/>
    <w:rsid w:val="000B313D"/>
    <w:rsid w:val="000C1297"/>
    <w:rsid w:val="000C1FDB"/>
    <w:rsid w:val="000C205A"/>
    <w:rsid w:val="000C3A16"/>
    <w:rsid w:val="000C52FD"/>
    <w:rsid w:val="000C6B2E"/>
    <w:rsid w:val="000D390D"/>
    <w:rsid w:val="000E1249"/>
    <w:rsid w:val="000E24E8"/>
    <w:rsid w:val="000E2A49"/>
    <w:rsid w:val="000E75C6"/>
    <w:rsid w:val="000F213E"/>
    <w:rsid w:val="000F23BC"/>
    <w:rsid w:val="000F25D2"/>
    <w:rsid w:val="000F45F3"/>
    <w:rsid w:val="000F6598"/>
    <w:rsid w:val="00100D45"/>
    <w:rsid w:val="0012283F"/>
    <w:rsid w:val="00123AD9"/>
    <w:rsid w:val="0012621A"/>
    <w:rsid w:val="001265A8"/>
    <w:rsid w:val="001309E6"/>
    <w:rsid w:val="001317C4"/>
    <w:rsid w:val="00132394"/>
    <w:rsid w:val="0013447E"/>
    <w:rsid w:val="001408EB"/>
    <w:rsid w:val="0015669E"/>
    <w:rsid w:val="00156A98"/>
    <w:rsid w:val="00161FA9"/>
    <w:rsid w:val="001630F4"/>
    <w:rsid w:val="0016415F"/>
    <w:rsid w:val="00166D05"/>
    <w:rsid w:val="001760AA"/>
    <w:rsid w:val="00176CC7"/>
    <w:rsid w:val="00177485"/>
    <w:rsid w:val="00191F2A"/>
    <w:rsid w:val="001945DE"/>
    <w:rsid w:val="00195CDB"/>
    <w:rsid w:val="00197AA7"/>
    <w:rsid w:val="001A01B6"/>
    <w:rsid w:val="001A31F3"/>
    <w:rsid w:val="001A51B3"/>
    <w:rsid w:val="001A5913"/>
    <w:rsid w:val="001A7345"/>
    <w:rsid w:val="001B06B0"/>
    <w:rsid w:val="001B26ED"/>
    <w:rsid w:val="001B4D66"/>
    <w:rsid w:val="001B73BB"/>
    <w:rsid w:val="001C5D05"/>
    <w:rsid w:val="001C6852"/>
    <w:rsid w:val="001D0104"/>
    <w:rsid w:val="001D016F"/>
    <w:rsid w:val="001D1DDD"/>
    <w:rsid w:val="001D6634"/>
    <w:rsid w:val="001E32EA"/>
    <w:rsid w:val="001E7E47"/>
    <w:rsid w:val="001F1B52"/>
    <w:rsid w:val="001F41A4"/>
    <w:rsid w:val="00200078"/>
    <w:rsid w:val="0020103A"/>
    <w:rsid w:val="002015BF"/>
    <w:rsid w:val="002015F3"/>
    <w:rsid w:val="0020422C"/>
    <w:rsid w:val="0020515E"/>
    <w:rsid w:val="0020580D"/>
    <w:rsid w:val="002061DC"/>
    <w:rsid w:val="0021102A"/>
    <w:rsid w:val="00211DAD"/>
    <w:rsid w:val="002208E6"/>
    <w:rsid w:val="002216FE"/>
    <w:rsid w:val="00223422"/>
    <w:rsid w:val="002307B6"/>
    <w:rsid w:val="00231DD5"/>
    <w:rsid w:val="002411C4"/>
    <w:rsid w:val="002429DE"/>
    <w:rsid w:val="0024374D"/>
    <w:rsid w:val="00253617"/>
    <w:rsid w:val="00255032"/>
    <w:rsid w:val="00256B0C"/>
    <w:rsid w:val="00261840"/>
    <w:rsid w:val="00265FF6"/>
    <w:rsid w:val="00273F7F"/>
    <w:rsid w:val="00274130"/>
    <w:rsid w:val="002741FA"/>
    <w:rsid w:val="00280803"/>
    <w:rsid w:val="0028118B"/>
    <w:rsid w:val="00282422"/>
    <w:rsid w:val="00284920"/>
    <w:rsid w:val="00286D9B"/>
    <w:rsid w:val="00290444"/>
    <w:rsid w:val="002938FC"/>
    <w:rsid w:val="0029493E"/>
    <w:rsid w:val="00294CC7"/>
    <w:rsid w:val="002951A5"/>
    <w:rsid w:val="002963E0"/>
    <w:rsid w:val="00297F8E"/>
    <w:rsid w:val="002A0139"/>
    <w:rsid w:val="002A0638"/>
    <w:rsid w:val="002B25FC"/>
    <w:rsid w:val="002B38B5"/>
    <w:rsid w:val="002B4269"/>
    <w:rsid w:val="002B4C1C"/>
    <w:rsid w:val="002B4DAD"/>
    <w:rsid w:val="002B6609"/>
    <w:rsid w:val="002B714E"/>
    <w:rsid w:val="002B75C7"/>
    <w:rsid w:val="002C13D1"/>
    <w:rsid w:val="002C513C"/>
    <w:rsid w:val="002D1A69"/>
    <w:rsid w:val="002D7071"/>
    <w:rsid w:val="002E00AA"/>
    <w:rsid w:val="002E2BA5"/>
    <w:rsid w:val="002F23CA"/>
    <w:rsid w:val="002F4081"/>
    <w:rsid w:val="002F4954"/>
    <w:rsid w:val="002F50BF"/>
    <w:rsid w:val="0030016E"/>
    <w:rsid w:val="003008E3"/>
    <w:rsid w:val="00306254"/>
    <w:rsid w:val="0031124B"/>
    <w:rsid w:val="00312C77"/>
    <w:rsid w:val="00316F2C"/>
    <w:rsid w:val="00317A6A"/>
    <w:rsid w:val="00323AC7"/>
    <w:rsid w:val="003267C1"/>
    <w:rsid w:val="00326B2D"/>
    <w:rsid w:val="00327099"/>
    <w:rsid w:val="00340C60"/>
    <w:rsid w:val="003411A6"/>
    <w:rsid w:val="003462DA"/>
    <w:rsid w:val="003511F2"/>
    <w:rsid w:val="00351AB7"/>
    <w:rsid w:val="00352C3A"/>
    <w:rsid w:val="00353F1E"/>
    <w:rsid w:val="00355E5D"/>
    <w:rsid w:val="00364FDF"/>
    <w:rsid w:val="00370262"/>
    <w:rsid w:val="00371A01"/>
    <w:rsid w:val="003724EA"/>
    <w:rsid w:val="003732F4"/>
    <w:rsid w:val="003736FA"/>
    <w:rsid w:val="00373CC4"/>
    <w:rsid w:val="00374274"/>
    <w:rsid w:val="00374F24"/>
    <w:rsid w:val="003750D7"/>
    <w:rsid w:val="00375364"/>
    <w:rsid w:val="00382231"/>
    <w:rsid w:val="00382E6D"/>
    <w:rsid w:val="00386256"/>
    <w:rsid w:val="003872B5"/>
    <w:rsid w:val="003946BA"/>
    <w:rsid w:val="00394725"/>
    <w:rsid w:val="00396E03"/>
    <w:rsid w:val="003A28D0"/>
    <w:rsid w:val="003A38EE"/>
    <w:rsid w:val="003A6BFF"/>
    <w:rsid w:val="003B1030"/>
    <w:rsid w:val="003B12E5"/>
    <w:rsid w:val="003B4792"/>
    <w:rsid w:val="003B527B"/>
    <w:rsid w:val="003B61E9"/>
    <w:rsid w:val="003B65FF"/>
    <w:rsid w:val="003C0BB8"/>
    <w:rsid w:val="003C32EB"/>
    <w:rsid w:val="003D1BCE"/>
    <w:rsid w:val="003E54EA"/>
    <w:rsid w:val="003E60F5"/>
    <w:rsid w:val="003F0EBE"/>
    <w:rsid w:val="003F1657"/>
    <w:rsid w:val="003F2235"/>
    <w:rsid w:val="003F56C3"/>
    <w:rsid w:val="003F637E"/>
    <w:rsid w:val="00400962"/>
    <w:rsid w:val="0040288B"/>
    <w:rsid w:val="004030F9"/>
    <w:rsid w:val="00405DD2"/>
    <w:rsid w:val="00407FEA"/>
    <w:rsid w:val="00415363"/>
    <w:rsid w:val="004164BB"/>
    <w:rsid w:val="004210B4"/>
    <w:rsid w:val="004225CE"/>
    <w:rsid w:val="00422B25"/>
    <w:rsid w:val="00424C83"/>
    <w:rsid w:val="00432C22"/>
    <w:rsid w:val="004346AC"/>
    <w:rsid w:val="00435D7F"/>
    <w:rsid w:val="004401B2"/>
    <w:rsid w:val="00442582"/>
    <w:rsid w:val="004435D2"/>
    <w:rsid w:val="00446488"/>
    <w:rsid w:val="00450EFC"/>
    <w:rsid w:val="004531F9"/>
    <w:rsid w:val="00453EFC"/>
    <w:rsid w:val="00475349"/>
    <w:rsid w:val="00486E66"/>
    <w:rsid w:val="00490374"/>
    <w:rsid w:val="00497762"/>
    <w:rsid w:val="00497F07"/>
    <w:rsid w:val="004A4542"/>
    <w:rsid w:val="004A6B74"/>
    <w:rsid w:val="004B083E"/>
    <w:rsid w:val="004B19B8"/>
    <w:rsid w:val="004B5195"/>
    <w:rsid w:val="004B65B8"/>
    <w:rsid w:val="004C7190"/>
    <w:rsid w:val="004D6C0C"/>
    <w:rsid w:val="004E048E"/>
    <w:rsid w:val="004E1CB0"/>
    <w:rsid w:val="004E1FDD"/>
    <w:rsid w:val="004E42D1"/>
    <w:rsid w:val="004E59F6"/>
    <w:rsid w:val="004E5AE7"/>
    <w:rsid w:val="004E5BDA"/>
    <w:rsid w:val="004E6473"/>
    <w:rsid w:val="004F1DCC"/>
    <w:rsid w:val="004F7965"/>
    <w:rsid w:val="00502A05"/>
    <w:rsid w:val="005102F4"/>
    <w:rsid w:val="00512590"/>
    <w:rsid w:val="00516BD8"/>
    <w:rsid w:val="00517F75"/>
    <w:rsid w:val="00521869"/>
    <w:rsid w:val="00524DF6"/>
    <w:rsid w:val="00530BEA"/>
    <w:rsid w:val="00534169"/>
    <w:rsid w:val="005347F5"/>
    <w:rsid w:val="0054270E"/>
    <w:rsid w:val="00542B33"/>
    <w:rsid w:val="005435B7"/>
    <w:rsid w:val="00544E29"/>
    <w:rsid w:val="00545E41"/>
    <w:rsid w:val="00547451"/>
    <w:rsid w:val="0054781E"/>
    <w:rsid w:val="0055232E"/>
    <w:rsid w:val="00552632"/>
    <w:rsid w:val="00553A86"/>
    <w:rsid w:val="005576F1"/>
    <w:rsid w:val="00561B6A"/>
    <w:rsid w:val="00562A68"/>
    <w:rsid w:val="00563025"/>
    <w:rsid w:val="00565CD7"/>
    <w:rsid w:val="00571F2B"/>
    <w:rsid w:val="00572496"/>
    <w:rsid w:val="00580223"/>
    <w:rsid w:val="005824FE"/>
    <w:rsid w:val="005835E6"/>
    <w:rsid w:val="00584020"/>
    <w:rsid w:val="005901E2"/>
    <w:rsid w:val="005903B0"/>
    <w:rsid w:val="00594DA1"/>
    <w:rsid w:val="00597B14"/>
    <w:rsid w:val="005A0ABE"/>
    <w:rsid w:val="005A0B6C"/>
    <w:rsid w:val="005B06DC"/>
    <w:rsid w:val="005B294E"/>
    <w:rsid w:val="005B596B"/>
    <w:rsid w:val="005B5B8A"/>
    <w:rsid w:val="005C30D3"/>
    <w:rsid w:val="005C3317"/>
    <w:rsid w:val="005C3C8A"/>
    <w:rsid w:val="005C5491"/>
    <w:rsid w:val="005C630E"/>
    <w:rsid w:val="005D1F7B"/>
    <w:rsid w:val="005D37A4"/>
    <w:rsid w:val="005D5C2E"/>
    <w:rsid w:val="005E331C"/>
    <w:rsid w:val="005E5389"/>
    <w:rsid w:val="005E57EA"/>
    <w:rsid w:val="005E5956"/>
    <w:rsid w:val="005E6E6B"/>
    <w:rsid w:val="005F120E"/>
    <w:rsid w:val="005F2EFA"/>
    <w:rsid w:val="006040C2"/>
    <w:rsid w:val="00604679"/>
    <w:rsid w:val="00606EF6"/>
    <w:rsid w:val="00615034"/>
    <w:rsid w:val="00616D65"/>
    <w:rsid w:val="00617949"/>
    <w:rsid w:val="0062019A"/>
    <w:rsid w:val="00622100"/>
    <w:rsid w:val="006259D9"/>
    <w:rsid w:val="00625DD2"/>
    <w:rsid w:val="00626409"/>
    <w:rsid w:val="00627CA2"/>
    <w:rsid w:val="006315F2"/>
    <w:rsid w:val="00647E7C"/>
    <w:rsid w:val="00657523"/>
    <w:rsid w:val="00660AC9"/>
    <w:rsid w:val="00660CB0"/>
    <w:rsid w:val="00661907"/>
    <w:rsid w:val="00677415"/>
    <w:rsid w:val="006812DC"/>
    <w:rsid w:val="006864E5"/>
    <w:rsid w:val="00693D15"/>
    <w:rsid w:val="00694A56"/>
    <w:rsid w:val="00697806"/>
    <w:rsid w:val="006A529F"/>
    <w:rsid w:val="006B3F7A"/>
    <w:rsid w:val="006B588F"/>
    <w:rsid w:val="006B5A67"/>
    <w:rsid w:val="006B67D7"/>
    <w:rsid w:val="006C4A8D"/>
    <w:rsid w:val="006D3E9C"/>
    <w:rsid w:val="006E3C5F"/>
    <w:rsid w:val="006F2EAA"/>
    <w:rsid w:val="006F3C8E"/>
    <w:rsid w:val="006F53A1"/>
    <w:rsid w:val="006F5604"/>
    <w:rsid w:val="006F5CBE"/>
    <w:rsid w:val="006F62AF"/>
    <w:rsid w:val="00701E2C"/>
    <w:rsid w:val="0070308F"/>
    <w:rsid w:val="00705BCC"/>
    <w:rsid w:val="00706BD0"/>
    <w:rsid w:val="00720AE4"/>
    <w:rsid w:val="007224B9"/>
    <w:rsid w:val="007252D3"/>
    <w:rsid w:val="007268C6"/>
    <w:rsid w:val="00727FC6"/>
    <w:rsid w:val="00741FEC"/>
    <w:rsid w:val="0074484D"/>
    <w:rsid w:val="00745021"/>
    <w:rsid w:val="007632E7"/>
    <w:rsid w:val="007715CF"/>
    <w:rsid w:val="007716A1"/>
    <w:rsid w:val="0077758A"/>
    <w:rsid w:val="00777FC0"/>
    <w:rsid w:val="007806E1"/>
    <w:rsid w:val="00782A42"/>
    <w:rsid w:val="00783421"/>
    <w:rsid w:val="007854AE"/>
    <w:rsid w:val="00786CB5"/>
    <w:rsid w:val="007900B1"/>
    <w:rsid w:val="00793878"/>
    <w:rsid w:val="007939BD"/>
    <w:rsid w:val="007961D7"/>
    <w:rsid w:val="00797129"/>
    <w:rsid w:val="0079739C"/>
    <w:rsid w:val="007A4263"/>
    <w:rsid w:val="007A653D"/>
    <w:rsid w:val="007B0C6C"/>
    <w:rsid w:val="007B42E1"/>
    <w:rsid w:val="007B5308"/>
    <w:rsid w:val="007C28BB"/>
    <w:rsid w:val="007C78C2"/>
    <w:rsid w:val="007D3398"/>
    <w:rsid w:val="007E2907"/>
    <w:rsid w:val="007E2E0F"/>
    <w:rsid w:val="007E560A"/>
    <w:rsid w:val="007E7174"/>
    <w:rsid w:val="007F0212"/>
    <w:rsid w:val="007F14FE"/>
    <w:rsid w:val="007F2D06"/>
    <w:rsid w:val="007F57A0"/>
    <w:rsid w:val="00801D4C"/>
    <w:rsid w:val="008046DA"/>
    <w:rsid w:val="008066E4"/>
    <w:rsid w:val="0082167D"/>
    <w:rsid w:val="008270F9"/>
    <w:rsid w:val="00830330"/>
    <w:rsid w:val="00832657"/>
    <w:rsid w:val="00842E38"/>
    <w:rsid w:val="00846B37"/>
    <w:rsid w:val="00852E91"/>
    <w:rsid w:val="008540C8"/>
    <w:rsid w:val="0086121D"/>
    <w:rsid w:val="008617D0"/>
    <w:rsid w:val="00863B60"/>
    <w:rsid w:val="008700CC"/>
    <w:rsid w:val="00872557"/>
    <w:rsid w:val="0088231D"/>
    <w:rsid w:val="00890BFB"/>
    <w:rsid w:val="0089130D"/>
    <w:rsid w:val="00892CB0"/>
    <w:rsid w:val="008973EA"/>
    <w:rsid w:val="00897E8E"/>
    <w:rsid w:val="008A16E3"/>
    <w:rsid w:val="008A457E"/>
    <w:rsid w:val="008A65A2"/>
    <w:rsid w:val="008B709E"/>
    <w:rsid w:val="008B79AB"/>
    <w:rsid w:val="008C0D4E"/>
    <w:rsid w:val="008C1303"/>
    <w:rsid w:val="008C3659"/>
    <w:rsid w:val="008D58F8"/>
    <w:rsid w:val="008D5E94"/>
    <w:rsid w:val="008E107F"/>
    <w:rsid w:val="008E1F99"/>
    <w:rsid w:val="008E4D9B"/>
    <w:rsid w:val="008F059C"/>
    <w:rsid w:val="008F3821"/>
    <w:rsid w:val="009006F3"/>
    <w:rsid w:val="00901C95"/>
    <w:rsid w:val="0090488F"/>
    <w:rsid w:val="00905D62"/>
    <w:rsid w:val="009114B7"/>
    <w:rsid w:val="00912862"/>
    <w:rsid w:val="009309B0"/>
    <w:rsid w:val="00931C01"/>
    <w:rsid w:val="009468FE"/>
    <w:rsid w:val="009501D2"/>
    <w:rsid w:val="00950BA1"/>
    <w:rsid w:val="00951A5F"/>
    <w:rsid w:val="009550C7"/>
    <w:rsid w:val="009554BA"/>
    <w:rsid w:val="0097087E"/>
    <w:rsid w:val="009725D7"/>
    <w:rsid w:val="009731A4"/>
    <w:rsid w:val="009732D9"/>
    <w:rsid w:val="00974FF8"/>
    <w:rsid w:val="00976141"/>
    <w:rsid w:val="00980976"/>
    <w:rsid w:val="00983CD7"/>
    <w:rsid w:val="009918EE"/>
    <w:rsid w:val="0099373D"/>
    <w:rsid w:val="0099675E"/>
    <w:rsid w:val="009A033F"/>
    <w:rsid w:val="009A2EFF"/>
    <w:rsid w:val="009B006F"/>
    <w:rsid w:val="009B1161"/>
    <w:rsid w:val="009C234D"/>
    <w:rsid w:val="009C5D99"/>
    <w:rsid w:val="009C7D33"/>
    <w:rsid w:val="009D6819"/>
    <w:rsid w:val="009D7E7F"/>
    <w:rsid w:val="009E0506"/>
    <w:rsid w:val="009E0D4C"/>
    <w:rsid w:val="009E2728"/>
    <w:rsid w:val="009E3964"/>
    <w:rsid w:val="009E3B88"/>
    <w:rsid w:val="009F02F7"/>
    <w:rsid w:val="009F0BC3"/>
    <w:rsid w:val="009F0F4F"/>
    <w:rsid w:val="009F77D4"/>
    <w:rsid w:val="00A0068C"/>
    <w:rsid w:val="00A11482"/>
    <w:rsid w:val="00A11B38"/>
    <w:rsid w:val="00A12BF8"/>
    <w:rsid w:val="00A168B8"/>
    <w:rsid w:val="00A220E8"/>
    <w:rsid w:val="00A22E28"/>
    <w:rsid w:val="00A27220"/>
    <w:rsid w:val="00A31BAC"/>
    <w:rsid w:val="00A344C3"/>
    <w:rsid w:val="00A34868"/>
    <w:rsid w:val="00A40636"/>
    <w:rsid w:val="00A465C5"/>
    <w:rsid w:val="00A47C9F"/>
    <w:rsid w:val="00A55814"/>
    <w:rsid w:val="00A563E0"/>
    <w:rsid w:val="00A6364B"/>
    <w:rsid w:val="00A6432A"/>
    <w:rsid w:val="00A66600"/>
    <w:rsid w:val="00A755D7"/>
    <w:rsid w:val="00A75749"/>
    <w:rsid w:val="00A77458"/>
    <w:rsid w:val="00A85221"/>
    <w:rsid w:val="00A95246"/>
    <w:rsid w:val="00A97274"/>
    <w:rsid w:val="00AA5AE8"/>
    <w:rsid w:val="00AC3DCB"/>
    <w:rsid w:val="00AC55BE"/>
    <w:rsid w:val="00AD22DA"/>
    <w:rsid w:val="00AD322F"/>
    <w:rsid w:val="00AD5146"/>
    <w:rsid w:val="00AD60B2"/>
    <w:rsid w:val="00AD73D1"/>
    <w:rsid w:val="00AD7A85"/>
    <w:rsid w:val="00AE3A71"/>
    <w:rsid w:val="00AE4FB5"/>
    <w:rsid w:val="00AF689F"/>
    <w:rsid w:val="00B040C4"/>
    <w:rsid w:val="00B04BD7"/>
    <w:rsid w:val="00B0673D"/>
    <w:rsid w:val="00B20E1D"/>
    <w:rsid w:val="00B22B54"/>
    <w:rsid w:val="00B22DB7"/>
    <w:rsid w:val="00B24978"/>
    <w:rsid w:val="00B254BB"/>
    <w:rsid w:val="00B32C5A"/>
    <w:rsid w:val="00B33947"/>
    <w:rsid w:val="00B43D98"/>
    <w:rsid w:val="00B46955"/>
    <w:rsid w:val="00B46DC1"/>
    <w:rsid w:val="00B477BC"/>
    <w:rsid w:val="00B47803"/>
    <w:rsid w:val="00B6197B"/>
    <w:rsid w:val="00B66039"/>
    <w:rsid w:val="00B667C5"/>
    <w:rsid w:val="00B7426C"/>
    <w:rsid w:val="00B747BD"/>
    <w:rsid w:val="00B756DB"/>
    <w:rsid w:val="00B765F7"/>
    <w:rsid w:val="00B8510C"/>
    <w:rsid w:val="00B8537F"/>
    <w:rsid w:val="00B87EEF"/>
    <w:rsid w:val="00B92A9D"/>
    <w:rsid w:val="00B941E6"/>
    <w:rsid w:val="00BA15BE"/>
    <w:rsid w:val="00BA1727"/>
    <w:rsid w:val="00BA6CE4"/>
    <w:rsid w:val="00BB1FAC"/>
    <w:rsid w:val="00BB23DA"/>
    <w:rsid w:val="00BB654A"/>
    <w:rsid w:val="00BC4034"/>
    <w:rsid w:val="00BC5769"/>
    <w:rsid w:val="00BC6050"/>
    <w:rsid w:val="00BD161C"/>
    <w:rsid w:val="00BD179E"/>
    <w:rsid w:val="00BD2F8B"/>
    <w:rsid w:val="00BD5CA3"/>
    <w:rsid w:val="00BD7C75"/>
    <w:rsid w:val="00BE1D38"/>
    <w:rsid w:val="00BE495E"/>
    <w:rsid w:val="00BF2BD8"/>
    <w:rsid w:val="00BF35AE"/>
    <w:rsid w:val="00BF7396"/>
    <w:rsid w:val="00BF75B4"/>
    <w:rsid w:val="00C00BDA"/>
    <w:rsid w:val="00C01C05"/>
    <w:rsid w:val="00C07306"/>
    <w:rsid w:val="00C149B3"/>
    <w:rsid w:val="00C17608"/>
    <w:rsid w:val="00C210D1"/>
    <w:rsid w:val="00C2222F"/>
    <w:rsid w:val="00C2716D"/>
    <w:rsid w:val="00C3326F"/>
    <w:rsid w:val="00C333D1"/>
    <w:rsid w:val="00C3359D"/>
    <w:rsid w:val="00C37072"/>
    <w:rsid w:val="00C4063F"/>
    <w:rsid w:val="00C44381"/>
    <w:rsid w:val="00C45740"/>
    <w:rsid w:val="00C5028B"/>
    <w:rsid w:val="00C513C6"/>
    <w:rsid w:val="00C51D2A"/>
    <w:rsid w:val="00C56CFB"/>
    <w:rsid w:val="00C5766C"/>
    <w:rsid w:val="00C739FB"/>
    <w:rsid w:val="00C77D1D"/>
    <w:rsid w:val="00C85424"/>
    <w:rsid w:val="00C930AE"/>
    <w:rsid w:val="00C952E8"/>
    <w:rsid w:val="00CA0E8C"/>
    <w:rsid w:val="00CA2499"/>
    <w:rsid w:val="00CA2778"/>
    <w:rsid w:val="00CA2FAC"/>
    <w:rsid w:val="00CA482D"/>
    <w:rsid w:val="00CA4EE7"/>
    <w:rsid w:val="00CC04E0"/>
    <w:rsid w:val="00CC5F3C"/>
    <w:rsid w:val="00CD210D"/>
    <w:rsid w:val="00CD2467"/>
    <w:rsid w:val="00CD7C73"/>
    <w:rsid w:val="00CE0246"/>
    <w:rsid w:val="00CE203E"/>
    <w:rsid w:val="00CE314E"/>
    <w:rsid w:val="00CE5853"/>
    <w:rsid w:val="00CF2B81"/>
    <w:rsid w:val="00D05566"/>
    <w:rsid w:val="00D05CAA"/>
    <w:rsid w:val="00D13074"/>
    <w:rsid w:val="00D31238"/>
    <w:rsid w:val="00D3547C"/>
    <w:rsid w:val="00D37010"/>
    <w:rsid w:val="00D41997"/>
    <w:rsid w:val="00D428D9"/>
    <w:rsid w:val="00D43C5D"/>
    <w:rsid w:val="00D45150"/>
    <w:rsid w:val="00D4659C"/>
    <w:rsid w:val="00D5120B"/>
    <w:rsid w:val="00D54564"/>
    <w:rsid w:val="00D57AF0"/>
    <w:rsid w:val="00D648E7"/>
    <w:rsid w:val="00D6735E"/>
    <w:rsid w:val="00D708D0"/>
    <w:rsid w:val="00D8082A"/>
    <w:rsid w:val="00D8294C"/>
    <w:rsid w:val="00D83473"/>
    <w:rsid w:val="00D8674A"/>
    <w:rsid w:val="00D86915"/>
    <w:rsid w:val="00D8756E"/>
    <w:rsid w:val="00D91659"/>
    <w:rsid w:val="00DA01B4"/>
    <w:rsid w:val="00DA1523"/>
    <w:rsid w:val="00DA7859"/>
    <w:rsid w:val="00DA7A67"/>
    <w:rsid w:val="00DB04C9"/>
    <w:rsid w:val="00DB11DB"/>
    <w:rsid w:val="00DB2082"/>
    <w:rsid w:val="00DB408E"/>
    <w:rsid w:val="00DD4A85"/>
    <w:rsid w:val="00DD70C8"/>
    <w:rsid w:val="00DD7AF3"/>
    <w:rsid w:val="00DE3067"/>
    <w:rsid w:val="00DE662A"/>
    <w:rsid w:val="00DF5B97"/>
    <w:rsid w:val="00DF6053"/>
    <w:rsid w:val="00E00D4C"/>
    <w:rsid w:val="00E1098B"/>
    <w:rsid w:val="00E1241E"/>
    <w:rsid w:val="00E2049D"/>
    <w:rsid w:val="00E3506F"/>
    <w:rsid w:val="00E4374D"/>
    <w:rsid w:val="00E56904"/>
    <w:rsid w:val="00E62C99"/>
    <w:rsid w:val="00E662F8"/>
    <w:rsid w:val="00E71405"/>
    <w:rsid w:val="00E74708"/>
    <w:rsid w:val="00E7479F"/>
    <w:rsid w:val="00E74DA7"/>
    <w:rsid w:val="00E74EBB"/>
    <w:rsid w:val="00E77CAF"/>
    <w:rsid w:val="00E80504"/>
    <w:rsid w:val="00E87F7C"/>
    <w:rsid w:val="00E87F82"/>
    <w:rsid w:val="00E90E78"/>
    <w:rsid w:val="00E95805"/>
    <w:rsid w:val="00E96A93"/>
    <w:rsid w:val="00EA0014"/>
    <w:rsid w:val="00EA1844"/>
    <w:rsid w:val="00EA247E"/>
    <w:rsid w:val="00EA2F99"/>
    <w:rsid w:val="00EA3C29"/>
    <w:rsid w:val="00EA3E9B"/>
    <w:rsid w:val="00EA46FD"/>
    <w:rsid w:val="00EA698F"/>
    <w:rsid w:val="00EA752B"/>
    <w:rsid w:val="00EB0C57"/>
    <w:rsid w:val="00EB67E4"/>
    <w:rsid w:val="00EB6D4A"/>
    <w:rsid w:val="00EC148A"/>
    <w:rsid w:val="00EC2D9F"/>
    <w:rsid w:val="00EC3BC5"/>
    <w:rsid w:val="00ED088C"/>
    <w:rsid w:val="00EE7111"/>
    <w:rsid w:val="00EF5ADD"/>
    <w:rsid w:val="00EF700C"/>
    <w:rsid w:val="00F05090"/>
    <w:rsid w:val="00F05581"/>
    <w:rsid w:val="00F116D8"/>
    <w:rsid w:val="00F1276A"/>
    <w:rsid w:val="00F262BC"/>
    <w:rsid w:val="00F31DD6"/>
    <w:rsid w:val="00F3517A"/>
    <w:rsid w:val="00F355D6"/>
    <w:rsid w:val="00F3610E"/>
    <w:rsid w:val="00F55015"/>
    <w:rsid w:val="00F56A15"/>
    <w:rsid w:val="00F56AAA"/>
    <w:rsid w:val="00F606D2"/>
    <w:rsid w:val="00F606D4"/>
    <w:rsid w:val="00F631D6"/>
    <w:rsid w:val="00F66599"/>
    <w:rsid w:val="00F7115C"/>
    <w:rsid w:val="00F75434"/>
    <w:rsid w:val="00F80F7B"/>
    <w:rsid w:val="00F81A4E"/>
    <w:rsid w:val="00F83D53"/>
    <w:rsid w:val="00F841CB"/>
    <w:rsid w:val="00F8460A"/>
    <w:rsid w:val="00F86B3E"/>
    <w:rsid w:val="00F91E5C"/>
    <w:rsid w:val="00F931A7"/>
    <w:rsid w:val="00F938B2"/>
    <w:rsid w:val="00F93F01"/>
    <w:rsid w:val="00FA6A7F"/>
    <w:rsid w:val="00FB1773"/>
    <w:rsid w:val="00FB6100"/>
    <w:rsid w:val="00FC1F4F"/>
    <w:rsid w:val="00FC6DA2"/>
    <w:rsid w:val="00FD183D"/>
    <w:rsid w:val="00FD5B69"/>
    <w:rsid w:val="00FE42BC"/>
    <w:rsid w:val="00FE790A"/>
    <w:rsid w:val="00FF3647"/>
    <w:rsid w:val="00FF54AE"/>
    <w:rsid w:val="00FF5A3B"/>
    <w:rsid w:val="00FF621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BADA4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0504"/>
    <w:pPr>
      <w:spacing w:line="480" w:lineRule="auto"/>
    </w:pPr>
    <w:rPr>
      <w:rFonts w:ascii="Times New Roman" w:hAnsi="Times New Roman"/>
      <w:sz w:val="24"/>
    </w:rPr>
  </w:style>
  <w:style w:type="paragraph" w:styleId="berschrift1">
    <w:name w:val="heading 1"/>
    <w:basedOn w:val="Standard"/>
    <w:next w:val="Standard"/>
    <w:link w:val="berschrift1Zchn"/>
    <w:uiPriority w:val="9"/>
    <w:qFormat/>
    <w:rsid w:val="004B19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4B19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4B19B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4B19B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4B19B8"/>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B19B8"/>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B19B8"/>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B19B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B19B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3511F2"/>
    <w:pPr>
      <w:ind w:left="720"/>
      <w:contextualSpacing/>
    </w:pPr>
  </w:style>
  <w:style w:type="character" w:styleId="Hervorhebung">
    <w:name w:val="Emphasis"/>
    <w:basedOn w:val="Absatz-Standardschriftart"/>
    <w:uiPriority w:val="20"/>
    <w:qFormat/>
    <w:rsid w:val="00F31DD6"/>
    <w:rPr>
      <w:i/>
      <w:iCs/>
    </w:rPr>
  </w:style>
  <w:style w:type="character" w:styleId="Hyperlink">
    <w:name w:val="Hyperlink"/>
    <w:basedOn w:val="Absatz-Standardschriftart"/>
    <w:uiPriority w:val="99"/>
    <w:unhideWhenUsed/>
    <w:rsid w:val="00F31DD6"/>
    <w:rPr>
      <w:color w:val="0000FF"/>
      <w:u w:val="single"/>
    </w:rPr>
  </w:style>
  <w:style w:type="character" w:styleId="Kommentarzeichen">
    <w:name w:val="annotation reference"/>
    <w:basedOn w:val="Absatz-Standardschriftart"/>
    <w:uiPriority w:val="99"/>
    <w:semiHidden/>
    <w:unhideWhenUsed/>
    <w:rsid w:val="005D5C2E"/>
    <w:rPr>
      <w:sz w:val="16"/>
      <w:szCs w:val="16"/>
    </w:rPr>
  </w:style>
  <w:style w:type="paragraph" w:styleId="Kommentartext">
    <w:name w:val="annotation text"/>
    <w:basedOn w:val="Standard"/>
    <w:link w:val="KommentartextZchn"/>
    <w:uiPriority w:val="99"/>
    <w:unhideWhenUsed/>
    <w:rsid w:val="005D5C2E"/>
    <w:pPr>
      <w:spacing w:line="240" w:lineRule="auto"/>
    </w:pPr>
    <w:rPr>
      <w:sz w:val="20"/>
      <w:szCs w:val="20"/>
    </w:rPr>
  </w:style>
  <w:style w:type="character" w:customStyle="1" w:styleId="KommentartextZchn">
    <w:name w:val="Kommentartext Zchn"/>
    <w:basedOn w:val="Absatz-Standardschriftart"/>
    <w:link w:val="Kommentartext"/>
    <w:uiPriority w:val="99"/>
    <w:rsid w:val="005D5C2E"/>
    <w:rPr>
      <w:sz w:val="20"/>
      <w:szCs w:val="20"/>
    </w:rPr>
  </w:style>
  <w:style w:type="paragraph" w:styleId="Kommentarthema">
    <w:name w:val="annotation subject"/>
    <w:basedOn w:val="Kommentartext"/>
    <w:next w:val="Kommentartext"/>
    <w:link w:val="KommentarthemaZchn"/>
    <w:uiPriority w:val="99"/>
    <w:semiHidden/>
    <w:unhideWhenUsed/>
    <w:rsid w:val="005D5C2E"/>
    <w:rPr>
      <w:b/>
      <w:bCs/>
    </w:rPr>
  </w:style>
  <w:style w:type="character" w:customStyle="1" w:styleId="KommentarthemaZchn">
    <w:name w:val="Kommentarthema Zchn"/>
    <w:basedOn w:val="KommentartextZchn"/>
    <w:link w:val="Kommentarthema"/>
    <w:uiPriority w:val="99"/>
    <w:semiHidden/>
    <w:rsid w:val="005D5C2E"/>
    <w:rPr>
      <w:b/>
      <w:bCs/>
      <w:sz w:val="20"/>
      <w:szCs w:val="20"/>
    </w:rPr>
  </w:style>
  <w:style w:type="paragraph" w:styleId="Sprechblasentext">
    <w:name w:val="Balloon Text"/>
    <w:basedOn w:val="Standard"/>
    <w:link w:val="SprechblasentextZchn"/>
    <w:uiPriority w:val="99"/>
    <w:semiHidden/>
    <w:unhideWhenUsed/>
    <w:rsid w:val="005D5C2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D5C2E"/>
    <w:rPr>
      <w:rFonts w:ascii="Segoe UI" w:hAnsi="Segoe UI" w:cs="Segoe UI"/>
      <w:sz w:val="18"/>
      <w:szCs w:val="18"/>
    </w:rPr>
  </w:style>
  <w:style w:type="character" w:customStyle="1" w:styleId="Betont">
    <w:name w:val="Betont"/>
    <w:basedOn w:val="Absatz-Standardschriftart"/>
    <w:uiPriority w:val="20"/>
    <w:qFormat/>
    <w:rsid w:val="005E57EA"/>
    <w:rPr>
      <w:i/>
      <w:iCs/>
    </w:rPr>
  </w:style>
  <w:style w:type="paragraph" w:styleId="Kopfzeile">
    <w:name w:val="header"/>
    <w:basedOn w:val="Standard"/>
    <w:link w:val="KopfzeileZchn"/>
    <w:uiPriority w:val="99"/>
    <w:unhideWhenUsed/>
    <w:rsid w:val="0069780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97806"/>
  </w:style>
  <w:style w:type="paragraph" w:styleId="Fuzeile">
    <w:name w:val="footer"/>
    <w:basedOn w:val="Standard"/>
    <w:link w:val="FuzeileZchn"/>
    <w:uiPriority w:val="99"/>
    <w:unhideWhenUsed/>
    <w:rsid w:val="0069780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97806"/>
  </w:style>
  <w:style w:type="character" w:customStyle="1" w:styleId="NichtaufgelsteErwhnung1">
    <w:name w:val="Nicht aufgelöste Erwähnung1"/>
    <w:basedOn w:val="Absatz-Standardschriftart"/>
    <w:uiPriority w:val="99"/>
    <w:semiHidden/>
    <w:unhideWhenUsed/>
    <w:rsid w:val="007C78C2"/>
    <w:rPr>
      <w:color w:val="605E5C"/>
      <w:shd w:val="clear" w:color="auto" w:fill="E1DFDD"/>
    </w:rPr>
  </w:style>
  <w:style w:type="paragraph" w:customStyle="1" w:styleId="Articletitle">
    <w:name w:val="Article title"/>
    <w:basedOn w:val="Standard"/>
    <w:next w:val="Standard"/>
    <w:qFormat/>
    <w:rsid w:val="00FB1773"/>
    <w:pPr>
      <w:spacing w:after="120" w:line="360" w:lineRule="auto"/>
    </w:pPr>
    <w:rPr>
      <w:rFonts w:eastAsia="Times New Roman" w:cs="Times New Roman"/>
      <w:b/>
      <w:sz w:val="28"/>
      <w:szCs w:val="24"/>
      <w:lang w:val="en-GB" w:eastAsia="en-GB"/>
    </w:rPr>
  </w:style>
  <w:style w:type="paragraph" w:customStyle="1" w:styleId="Authornames">
    <w:name w:val="Author names"/>
    <w:basedOn w:val="Standard"/>
    <w:next w:val="Standard"/>
    <w:qFormat/>
    <w:rsid w:val="00FB1773"/>
    <w:pPr>
      <w:spacing w:before="240" w:after="0" w:line="360" w:lineRule="auto"/>
    </w:pPr>
    <w:rPr>
      <w:rFonts w:eastAsia="Times New Roman" w:cs="Times New Roman"/>
      <w:sz w:val="28"/>
      <w:szCs w:val="24"/>
      <w:lang w:val="en-GB" w:eastAsia="en-GB"/>
    </w:rPr>
  </w:style>
  <w:style w:type="paragraph" w:customStyle="1" w:styleId="Affiliation">
    <w:name w:val="Affiliation"/>
    <w:basedOn w:val="Standard"/>
    <w:qFormat/>
    <w:rsid w:val="00FB1773"/>
    <w:pPr>
      <w:spacing w:before="240" w:after="0" w:line="360" w:lineRule="auto"/>
    </w:pPr>
    <w:rPr>
      <w:rFonts w:eastAsia="Times New Roman" w:cs="Times New Roman"/>
      <w:i/>
      <w:szCs w:val="24"/>
      <w:lang w:val="en-GB" w:eastAsia="en-GB"/>
    </w:rPr>
  </w:style>
  <w:style w:type="paragraph" w:customStyle="1" w:styleId="Correspondencedetails">
    <w:name w:val="Correspondence details"/>
    <w:basedOn w:val="Standard"/>
    <w:qFormat/>
    <w:rsid w:val="00FB1773"/>
    <w:pPr>
      <w:spacing w:before="240" w:after="0" w:line="360" w:lineRule="auto"/>
    </w:pPr>
    <w:rPr>
      <w:rFonts w:eastAsia="Times New Roman" w:cs="Times New Roman"/>
      <w:szCs w:val="24"/>
      <w:lang w:val="en-GB" w:eastAsia="en-GB"/>
    </w:rPr>
  </w:style>
  <w:style w:type="paragraph" w:customStyle="1" w:styleId="Notesoncontributors">
    <w:name w:val="Notes on contributors"/>
    <w:basedOn w:val="Standard"/>
    <w:qFormat/>
    <w:rsid w:val="00FB1773"/>
    <w:pPr>
      <w:spacing w:before="240" w:after="0" w:line="360" w:lineRule="auto"/>
    </w:pPr>
    <w:rPr>
      <w:rFonts w:eastAsia="Times New Roman" w:cs="Times New Roman"/>
      <w:szCs w:val="24"/>
      <w:lang w:val="en-GB" w:eastAsia="en-GB"/>
    </w:rPr>
  </w:style>
  <w:style w:type="paragraph" w:styleId="Funotentext">
    <w:name w:val="footnote text"/>
    <w:basedOn w:val="Standard"/>
    <w:link w:val="FunotentextZchn"/>
    <w:uiPriority w:val="99"/>
    <w:semiHidden/>
    <w:unhideWhenUsed/>
    <w:rsid w:val="00BE495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E495E"/>
    <w:rPr>
      <w:sz w:val="20"/>
      <w:szCs w:val="20"/>
    </w:rPr>
  </w:style>
  <w:style w:type="character" w:styleId="Funotenzeichen">
    <w:name w:val="footnote reference"/>
    <w:basedOn w:val="Absatz-Standardschriftart"/>
    <w:uiPriority w:val="99"/>
    <w:semiHidden/>
    <w:unhideWhenUsed/>
    <w:rsid w:val="00BE495E"/>
    <w:rPr>
      <w:vertAlign w:val="superscript"/>
    </w:rPr>
  </w:style>
  <w:style w:type="character" w:styleId="BesuchterLink">
    <w:name w:val="FollowedHyperlink"/>
    <w:basedOn w:val="Absatz-Standardschriftart"/>
    <w:uiPriority w:val="99"/>
    <w:semiHidden/>
    <w:unhideWhenUsed/>
    <w:rsid w:val="002F4954"/>
    <w:rPr>
      <w:color w:val="954F72" w:themeColor="followedHyperlink"/>
      <w:u w:val="single"/>
    </w:rPr>
  </w:style>
  <w:style w:type="character" w:styleId="Platzhaltertext">
    <w:name w:val="Placeholder Text"/>
    <w:basedOn w:val="Absatz-Standardschriftart"/>
    <w:uiPriority w:val="99"/>
    <w:semiHidden/>
    <w:rsid w:val="004B19B8"/>
    <w:rPr>
      <w:color w:val="808080"/>
    </w:rPr>
  </w:style>
  <w:style w:type="paragraph" w:customStyle="1" w:styleId="CitaviBibliographyEntry">
    <w:name w:val="Citavi Bibliography Entry"/>
    <w:basedOn w:val="Standard"/>
    <w:link w:val="CitaviBibliographyEntryZchn"/>
    <w:uiPriority w:val="99"/>
    <w:rsid w:val="004B19B8"/>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4B19B8"/>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4B19B8"/>
  </w:style>
  <w:style w:type="character" w:customStyle="1" w:styleId="CitaviBibliographyHeadingZchn">
    <w:name w:val="Citavi Bibliography Heading Zchn"/>
    <w:basedOn w:val="Absatz-Standardschriftart"/>
    <w:link w:val="CitaviBibliographyHeading"/>
    <w:uiPriority w:val="99"/>
    <w:rsid w:val="004B19B8"/>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4B19B8"/>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4B19B8"/>
  </w:style>
  <w:style w:type="character" w:customStyle="1" w:styleId="CitaviChapterBibliographyHeadingZchn">
    <w:name w:val="Citavi Chapter Bibliography Heading Zchn"/>
    <w:basedOn w:val="Absatz-Standardschriftart"/>
    <w:link w:val="CitaviChapterBibliographyHeading"/>
    <w:uiPriority w:val="99"/>
    <w:rsid w:val="004B19B8"/>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4B19B8"/>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4B19B8"/>
    <w:pPr>
      <w:spacing w:after="120"/>
      <w:outlineLvl w:val="9"/>
    </w:pPr>
    <w:rPr>
      <w:rFonts w:ascii="Times New Roman" w:hAnsi="Times New Roman" w:cs="Times New Roman"/>
      <w:sz w:val="24"/>
      <w:lang w:val="en-US"/>
    </w:rPr>
  </w:style>
  <w:style w:type="character" w:customStyle="1" w:styleId="CitaviBibliographySubheading1Zchn">
    <w:name w:val="Citavi Bibliography Subheading 1 Zchn"/>
    <w:basedOn w:val="Absatz-Standardschriftart"/>
    <w:link w:val="CitaviBibliographySubheading1"/>
    <w:uiPriority w:val="99"/>
    <w:rsid w:val="004B19B8"/>
    <w:rPr>
      <w:rFonts w:ascii="Times New Roman" w:eastAsiaTheme="majorEastAsia" w:hAnsi="Times New Roman" w:cs="Times New Roman"/>
      <w:color w:val="2F5496" w:themeColor="accent1" w:themeShade="BF"/>
      <w:sz w:val="24"/>
      <w:szCs w:val="26"/>
      <w:lang w:val="en-US"/>
    </w:rPr>
  </w:style>
  <w:style w:type="paragraph" w:customStyle="1" w:styleId="CitaviBibliographySubheading2">
    <w:name w:val="Citavi Bibliography Subheading 2"/>
    <w:basedOn w:val="berschrift3"/>
    <w:link w:val="CitaviBibliographySubheading2Zchn"/>
    <w:uiPriority w:val="99"/>
    <w:rsid w:val="004B19B8"/>
    <w:pPr>
      <w:spacing w:after="120"/>
      <w:outlineLvl w:val="9"/>
    </w:pPr>
    <w:rPr>
      <w:rFonts w:ascii="Times New Roman" w:hAnsi="Times New Roman" w:cs="Times New Roman"/>
      <w:lang w:val="en-US"/>
    </w:rPr>
  </w:style>
  <w:style w:type="character" w:customStyle="1" w:styleId="CitaviBibliographySubheading2Zchn">
    <w:name w:val="Citavi Bibliography Subheading 2 Zchn"/>
    <w:basedOn w:val="Absatz-Standardschriftart"/>
    <w:link w:val="CitaviBibliographySubheading2"/>
    <w:uiPriority w:val="99"/>
    <w:rsid w:val="004B19B8"/>
    <w:rPr>
      <w:rFonts w:ascii="Times New Roman" w:eastAsiaTheme="majorEastAsia" w:hAnsi="Times New Roman" w:cs="Times New Roman"/>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4B19B8"/>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4B19B8"/>
    <w:pPr>
      <w:spacing w:after="120"/>
      <w:outlineLvl w:val="9"/>
    </w:pPr>
    <w:rPr>
      <w:rFonts w:ascii="Times New Roman" w:hAnsi="Times New Roman" w:cs="Times New Roman"/>
      <w:lang w:val="en-US"/>
    </w:rPr>
  </w:style>
  <w:style w:type="character" w:customStyle="1" w:styleId="CitaviBibliographySubheading3Zchn">
    <w:name w:val="Citavi Bibliography Subheading 3 Zchn"/>
    <w:basedOn w:val="Absatz-Standardschriftart"/>
    <w:link w:val="CitaviBibliographySubheading3"/>
    <w:uiPriority w:val="99"/>
    <w:rsid w:val="004B19B8"/>
    <w:rPr>
      <w:rFonts w:ascii="Times New Roman" w:eastAsiaTheme="majorEastAsia" w:hAnsi="Times New Roman" w:cs="Times New Roman"/>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4B19B8"/>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4B19B8"/>
    <w:pPr>
      <w:spacing w:after="120"/>
      <w:outlineLvl w:val="9"/>
    </w:pPr>
    <w:rPr>
      <w:rFonts w:ascii="Times New Roman" w:hAnsi="Times New Roman" w:cs="Times New Roman"/>
      <w:lang w:val="en-US"/>
    </w:rPr>
  </w:style>
  <w:style w:type="character" w:customStyle="1" w:styleId="CitaviBibliographySubheading4Zchn">
    <w:name w:val="Citavi Bibliography Subheading 4 Zchn"/>
    <w:basedOn w:val="Absatz-Standardschriftart"/>
    <w:link w:val="CitaviBibliographySubheading4"/>
    <w:uiPriority w:val="99"/>
    <w:rsid w:val="004B19B8"/>
    <w:rPr>
      <w:rFonts w:ascii="Times New Roman" w:eastAsiaTheme="majorEastAsia" w:hAnsi="Times New Roman" w:cs="Times New Roman"/>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4B19B8"/>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4B19B8"/>
    <w:pPr>
      <w:spacing w:after="120"/>
      <w:outlineLvl w:val="9"/>
    </w:pPr>
    <w:rPr>
      <w:rFonts w:ascii="Times New Roman" w:hAnsi="Times New Roman" w:cs="Times New Roman"/>
      <w:lang w:val="en-US"/>
    </w:rPr>
  </w:style>
  <w:style w:type="character" w:customStyle="1" w:styleId="CitaviBibliographySubheading5Zchn">
    <w:name w:val="Citavi Bibliography Subheading 5 Zchn"/>
    <w:basedOn w:val="Absatz-Standardschriftart"/>
    <w:link w:val="CitaviBibliographySubheading5"/>
    <w:uiPriority w:val="99"/>
    <w:rsid w:val="004B19B8"/>
    <w:rPr>
      <w:rFonts w:ascii="Times New Roman" w:eastAsiaTheme="majorEastAsia" w:hAnsi="Times New Roman" w:cs="Times New Roman"/>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4B19B8"/>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4B19B8"/>
    <w:pPr>
      <w:spacing w:after="120"/>
      <w:outlineLvl w:val="9"/>
    </w:pPr>
    <w:rPr>
      <w:rFonts w:ascii="Times New Roman" w:hAnsi="Times New Roman" w:cs="Times New Roman"/>
      <w:lang w:val="en-US"/>
    </w:rPr>
  </w:style>
  <w:style w:type="character" w:customStyle="1" w:styleId="CitaviBibliographySubheading6Zchn">
    <w:name w:val="Citavi Bibliography Subheading 6 Zchn"/>
    <w:basedOn w:val="Absatz-Standardschriftart"/>
    <w:link w:val="CitaviBibliographySubheading6"/>
    <w:uiPriority w:val="99"/>
    <w:rsid w:val="004B19B8"/>
    <w:rPr>
      <w:rFonts w:ascii="Times New Roman" w:eastAsiaTheme="majorEastAsia" w:hAnsi="Times New Roman" w:cs="Times New Roman"/>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4B19B8"/>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4B19B8"/>
    <w:pPr>
      <w:spacing w:after="120"/>
      <w:outlineLvl w:val="9"/>
    </w:pPr>
    <w:rPr>
      <w:rFonts w:ascii="Times New Roman" w:hAnsi="Times New Roman" w:cs="Times New Roman"/>
      <w:sz w:val="24"/>
      <w:lang w:val="en-US"/>
    </w:rPr>
  </w:style>
  <w:style w:type="character" w:customStyle="1" w:styleId="CitaviBibliographySubheading7Zchn">
    <w:name w:val="Citavi Bibliography Subheading 7 Zchn"/>
    <w:basedOn w:val="Absatz-Standardschriftart"/>
    <w:link w:val="CitaviBibliographySubheading7"/>
    <w:uiPriority w:val="99"/>
    <w:rsid w:val="004B19B8"/>
    <w:rPr>
      <w:rFonts w:ascii="Times New Roman" w:eastAsiaTheme="majorEastAsia" w:hAnsi="Times New Roman" w:cs="Times New Roman"/>
      <w:color w:val="272727" w:themeColor="text1" w:themeTint="D8"/>
      <w:sz w:val="24"/>
      <w:szCs w:val="21"/>
      <w:lang w:val="en-US"/>
    </w:rPr>
  </w:style>
  <w:style w:type="character" w:customStyle="1" w:styleId="berschrift8Zchn">
    <w:name w:val="Überschrift 8 Zchn"/>
    <w:basedOn w:val="Absatz-Standardschriftart"/>
    <w:link w:val="berschrift8"/>
    <w:uiPriority w:val="9"/>
    <w:semiHidden/>
    <w:rsid w:val="004B19B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4B19B8"/>
    <w:pPr>
      <w:spacing w:after="120"/>
      <w:outlineLvl w:val="9"/>
    </w:pPr>
    <w:rPr>
      <w:rFonts w:ascii="Times New Roman" w:hAnsi="Times New Roman" w:cs="Times New Roman"/>
      <w:sz w:val="24"/>
      <w:lang w:val="en-US"/>
    </w:rPr>
  </w:style>
  <w:style w:type="character" w:customStyle="1" w:styleId="CitaviBibliographySubheading8Zchn">
    <w:name w:val="Citavi Bibliography Subheading 8 Zchn"/>
    <w:basedOn w:val="Absatz-Standardschriftart"/>
    <w:link w:val="CitaviBibliographySubheading8"/>
    <w:uiPriority w:val="99"/>
    <w:rsid w:val="004B19B8"/>
    <w:rPr>
      <w:rFonts w:ascii="Times New Roman" w:eastAsiaTheme="majorEastAsia" w:hAnsi="Times New Roman" w:cs="Times New Roman"/>
      <w:i/>
      <w:iCs/>
      <w:color w:val="272727" w:themeColor="text1" w:themeTint="D8"/>
      <w:sz w:val="24"/>
      <w:szCs w:val="21"/>
      <w:lang w:val="en-US"/>
    </w:rPr>
  </w:style>
  <w:style w:type="character" w:customStyle="1" w:styleId="berschrift9Zchn">
    <w:name w:val="Überschrift 9 Zchn"/>
    <w:basedOn w:val="Absatz-Standardschriftart"/>
    <w:link w:val="berschrift9"/>
    <w:uiPriority w:val="9"/>
    <w:semiHidden/>
    <w:rsid w:val="004B19B8"/>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4B19B8"/>
    <w:pPr>
      <w:outlineLvl w:val="9"/>
    </w:pPr>
  </w:style>
  <w:style w:type="paragraph" w:styleId="Literaturverzeichnis">
    <w:name w:val="Bibliography"/>
    <w:basedOn w:val="Standard"/>
    <w:next w:val="Standard"/>
    <w:uiPriority w:val="37"/>
    <w:semiHidden/>
    <w:unhideWhenUsed/>
    <w:rsid w:val="004B19B8"/>
  </w:style>
  <w:style w:type="character" w:styleId="Buchtitel">
    <w:name w:val="Book Title"/>
    <w:basedOn w:val="Absatz-Standardschriftart"/>
    <w:uiPriority w:val="33"/>
    <w:qFormat/>
    <w:rsid w:val="004B19B8"/>
    <w:rPr>
      <w:b/>
      <w:bCs/>
      <w:i/>
      <w:iCs/>
      <w:spacing w:val="5"/>
    </w:rPr>
  </w:style>
  <w:style w:type="character" w:styleId="IntensiverVerweis">
    <w:name w:val="Intense Reference"/>
    <w:basedOn w:val="Absatz-Standardschriftart"/>
    <w:uiPriority w:val="32"/>
    <w:qFormat/>
    <w:rsid w:val="004B19B8"/>
    <w:rPr>
      <w:b/>
      <w:bCs/>
      <w:smallCaps/>
      <w:color w:val="4472C4" w:themeColor="accent1"/>
      <w:spacing w:val="5"/>
    </w:rPr>
  </w:style>
  <w:style w:type="character" w:styleId="SchwacherVerweis">
    <w:name w:val="Subtle Reference"/>
    <w:basedOn w:val="Absatz-Standardschriftart"/>
    <w:uiPriority w:val="31"/>
    <w:qFormat/>
    <w:rsid w:val="004B19B8"/>
    <w:rPr>
      <w:smallCaps/>
      <w:color w:val="5A5A5A" w:themeColor="text1" w:themeTint="A5"/>
    </w:rPr>
  </w:style>
  <w:style w:type="character" w:styleId="IntensiveHervorhebung">
    <w:name w:val="Intense Emphasis"/>
    <w:basedOn w:val="Absatz-Standardschriftart"/>
    <w:uiPriority w:val="21"/>
    <w:qFormat/>
    <w:rsid w:val="004B19B8"/>
    <w:rPr>
      <w:i/>
      <w:iCs/>
      <w:color w:val="4472C4" w:themeColor="accent1"/>
    </w:rPr>
  </w:style>
  <w:style w:type="character" w:styleId="SchwacheHervorhebung">
    <w:name w:val="Subtle Emphasis"/>
    <w:basedOn w:val="Absatz-Standardschriftart"/>
    <w:uiPriority w:val="19"/>
    <w:qFormat/>
    <w:rsid w:val="004B19B8"/>
    <w:rPr>
      <w:i/>
      <w:iCs/>
      <w:color w:val="404040" w:themeColor="text1" w:themeTint="BF"/>
    </w:rPr>
  </w:style>
  <w:style w:type="paragraph" w:styleId="IntensivesZitat">
    <w:name w:val="Intense Quote"/>
    <w:basedOn w:val="Standard"/>
    <w:next w:val="Standard"/>
    <w:link w:val="IntensivesZitatZchn"/>
    <w:uiPriority w:val="30"/>
    <w:qFormat/>
    <w:rsid w:val="004B19B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4B19B8"/>
    <w:rPr>
      <w:i/>
      <w:iCs/>
      <w:color w:val="4472C4" w:themeColor="accent1"/>
    </w:rPr>
  </w:style>
  <w:style w:type="paragraph" w:styleId="Zitat">
    <w:name w:val="Quote"/>
    <w:basedOn w:val="Standard"/>
    <w:next w:val="Standard"/>
    <w:link w:val="ZitatZchn"/>
    <w:uiPriority w:val="29"/>
    <w:qFormat/>
    <w:rsid w:val="004B19B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B19B8"/>
    <w:rPr>
      <w:i/>
      <w:iCs/>
      <w:color w:val="404040" w:themeColor="text1" w:themeTint="BF"/>
    </w:rPr>
  </w:style>
  <w:style w:type="table" w:styleId="MittlereListe1-Akzent1">
    <w:name w:val="Medium List 1 Accent 1"/>
    <w:basedOn w:val="NormaleTabelle"/>
    <w:uiPriority w:val="65"/>
    <w:semiHidden/>
    <w:unhideWhenUsed/>
    <w:rsid w:val="004B19B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4B19B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4B19B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B19B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4B19B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4B19B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4B19B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B19B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B19B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B19B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B19B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B19B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B19B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B19B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B19B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B19B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4B19B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B19B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B19B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B19B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4B19B8"/>
    <w:pPr>
      <w:spacing w:after="0" w:line="240" w:lineRule="auto"/>
    </w:pPr>
  </w:style>
  <w:style w:type="character" w:styleId="HTMLVariable">
    <w:name w:val="HTML Variable"/>
    <w:basedOn w:val="Absatz-Standardschriftart"/>
    <w:uiPriority w:val="99"/>
    <w:semiHidden/>
    <w:unhideWhenUsed/>
    <w:rsid w:val="004B19B8"/>
    <w:rPr>
      <w:i/>
      <w:iCs/>
    </w:rPr>
  </w:style>
  <w:style w:type="character" w:styleId="HTMLSchreibmaschine">
    <w:name w:val="HTML Typewriter"/>
    <w:basedOn w:val="Absatz-Standardschriftart"/>
    <w:uiPriority w:val="99"/>
    <w:semiHidden/>
    <w:unhideWhenUsed/>
    <w:rsid w:val="004B19B8"/>
    <w:rPr>
      <w:rFonts w:ascii="Consolas" w:hAnsi="Consolas"/>
      <w:sz w:val="20"/>
      <w:szCs w:val="20"/>
    </w:rPr>
  </w:style>
  <w:style w:type="character" w:styleId="HTMLBeispiel">
    <w:name w:val="HTML Sample"/>
    <w:basedOn w:val="Absatz-Standardschriftart"/>
    <w:uiPriority w:val="99"/>
    <w:semiHidden/>
    <w:unhideWhenUsed/>
    <w:rsid w:val="004B19B8"/>
    <w:rPr>
      <w:rFonts w:ascii="Consolas" w:hAnsi="Consolas"/>
      <w:sz w:val="24"/>
      <w:szCs w:val="24"/>
    </w:rPr>
  </w:style>
  <w:style w:type="paragraph" w:styleId="HTMLVorformatiert">
    <w:name w:val="HTML Preformatted"/>
    <w:basedOn w:val="Standard"/>
    <w:link w:val="HTMLVorformatiertZchn"/>
    <w:uiPriority w:val="99"/>
    <w:semiHidden/>
    <w:unhideWhenUsed/>
    <w:rsid w:val="004B19B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4B19B8"/>
    <w:rPr>
      <w:rFonts w:ascii="Consolas" w:hAnsi="Consolas"/>
      <w:sz w:val="20"/>
      <w:szCs w:val="20"/>
    </w:rPr>
  </w:style>
  <w:style w:type="character" w:styleId="HTMLTastatur">
    <w:name w:val="HTML Keyboard"/>
    <w:basedOn w:val="Absatz-Standardschriftart"/>
    <w:uiPriority w:val="99"/>
    <w:semiHidden/>
    <w:unhideWhenUsed/>
    <w:rsid w:val="004B19B8"/>
    <w:rPr>
      <w:rFonts w:ascii="Consolas" w:hAnsi="Consolas"/>
      <w:sz w:val="20"/>
      <w:szCs w:val="20"/>
    </w:rPr>
  </w:style>
  <w:style w:type="character" w:styleId="HTMLDefinition">
    <w:name w:val="HTML Definition"/>
    <w:basedOn w:val="Absatz-Standardschriftart"/>
    <w:uiPriority w:val="99"/>
    <w:semiHidden/>
    <w:unhideWhenUsed/>
    <w:rsid w:val="004B19B8"/>
    <w:rPr>
      <w:i/>
      <w:iCs/>
    </w:rPr>
  </w:style>
  <w:style w:type="character" w:styleId="HTMLCode">
    <w:name w:val="HTML Code"/>
    <w:basedOn w:val="Absatz-Standardschriftart"/>
    <w:uiPriority w:val="99"/>
    <w:semiHidden/>
    <w:unhideWhenUsed/>
    <w:rsid w:val="004B19B8"/>
    <w:rPr>
      <w:rFonts w:ascii="Consolas" w:hAnsi="Consolas"/>
      <w:sz w:val="20"/>
      <w:szCs w:val="20"/>
    </w:rPr>
  </w:style>
  <w:style w:type="character" w:styleId="HTMLZitat">
    <w:name w:val="HTML Cite"/>
    <w:basedOn w:val="Absatz-Standardschriftart"/>
    <w:uiPriority w:val="99"/>
    <w:semiHidden/>
    <w:unhideWhenUsed/>
    <w:rsid w:val="004B19B8"/>
    <w:rPr>
      <w:i/>
      <w:iCs/>
    </w:rPr>
  </w:style>
  <w:style w:type="paragraph" w:styleId="HTMLAdresse">
    <w:name w:val="HTML Address"/>
    <w:basedOn w:val="Standard"/>
    <w:link w:val="HTMLAdresseZchn"/>
    <w:uiPriority w:val="99"/>
    <w:semiHidden/>
    <w:unhideWhenUsed/>
    <w:rsid w:val="004B19B8"/>
    <w:pPr>
      <w:spacing w:after="0" w:line="240" w:lineRule="auto"/>
    </w:pPr>
    <w:rPr>
      <w:i/>
      <w:iCs/>
    </w:rPr>
  </w:style>
  <w:style w:type="character" w:customStyle="1" w:styleId="HTMLAdresseZchn">
    <w:name w:val="HTML Adresse Zchn"/>
    <w:basedOn w:val="Absatz-Standardschriftart"/>
    <w:link w:val="HTMLAdresse"/>
    <w:uiPriority w:val="99"/>
    <w:semiHidden/>
    <w:rsid w:val="004B19B8"/>
    <w:rPr>
      <w:i/>
      <w:iCs/>
    </w:rPr>
  </w:style>
  <w:style w:type="character" w:styleId="HTMLAkronym">
    <w:name w:val="HTML Acronym"/>
    <w:basedOn w:val="Absatz-Standardschriftart"/>
    <w:uiPriority w:val="99"/>
    <w:semiHidden/>
    <w:unhideWhenUsed/>
    <w:rsid w:val="004B19B8"/>
  </w:style>
  <w:style w:type="paragraph" w:styleId="StandardWeb">
    <w:name w:val="Normal (Web)"/>
    <w:basedOn w:val="Standard"/>
    <w:uiPriority w:val="99"/>
    <w:unhideWhenUsed/>
    <w:rsid w:val="004B19B8"/>
    <w:rPr>
      <w:rFonts w:cs="Times New Roman"/>
      <w:szCs w:val="24"/>
    </w:rPr>
  </w:style>
  <w:style w:type="paragraph" w:styleId="NurText">
    <w:name w:val="Plain Text"/>
    <w:basedOn w:val="Standard"/>
    <w:link w:val="NurTextZchn"/>
    <w:uiPriority w:val="99"/>
    <w:semiHidden/>
    <w:unhideWhenUsed/>
    <w:rsid w:val="004B19B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B19B8"/>
    <w:rPr>
      <w:rFonts w:ascii="Consolas" w:hAnsi="Consolas"/>
      <w:sz w:val="21"/>
      <w:szCs w:val="21"/>
    </w:rPr>
  </w:style>
  <w:style w:type="paragraph" w:styleId="Dokumentstruktur">
    <w:name w:val="Document Map"/>
    <w:basedOn w:val="Standard"/>
    <w:link w:val="DokumentstrukturZchn"/>
    <w:uiPriority w:val="99"/>
    <w:semiHidden/>
    <w:unhideWhenUsed/>
    <w:rsid w:val="004B19B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4B19B8"/>
    <w:rPr>
      <w:rFonts w:ascii="Segoe UI" w:hAnsi="Segoe UI" w:cs="Segoe UI"/>
      <w:sz w:val="16"/>
      <w:szCs w:val="16"/>
    </w:rPr>
  </w:style>
  <w:style w:type="character" w:styleId="Fett">
    <w:name w:val="Strong"/>
    <w:basedOn w:val="Absatz-Standardschriftart"/>
    <w:uiPriority w:val="22"/>
    <w:qFormat/>
    <w:rsid w:val="004B19B8"/>
    <w:rPr>
      <w:b/>
      <w:bCs/>
    </w:rPr>
  </w:style>
  <w:style w:type="paragraph" w:styleId="Blocktext">
    <w:name w:val="Block Text"/>
    <w:basedOn w:val="Standard"/>
    <w:uiPriority w:val="99"/>
    <w:semiHidden/>
    <w:unhideWhenUsed/>
    <w:rsid w:val="004B19B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4B19B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B19B8"/>
    <w:rPr>
      <w:sz w:val="16"/>
      <w:szCs w:val="16"/>
    </w:rPr>
  </w:style>
  <w:style w:type="paragraph" w:styleId="Textkrper-Einzug2">
    <w:name w:val="Body Text Indent 2"/>
    <w:basedOn w:val="Standard"/>
    <w:link w:val="Textkrper-Einzug2Zchn"/>
    <w:uiPriority w:val="99"/>
    <w:semiHidden/>
    <w:unhideWhenUsed/>
    <w:rsid w:val="004B19B8"/>
    <w:pPr>
      <w:spacing w:after="120"/>
      <w:ind w:left="283"/>
    </w:pPr>
  </w:style>
  <w:style w:type="character" w:customStyle="1" w:styleId="Textkrper-Einzug2Zchn">
    <w:name w:val="Textkörper-Einzug 2 Zchn"/>
    <w:basedOn w:val="Absatz-Standardschriftart"/>
    <w:link w:val="Textkrper-Einzug2"/>
    <w:uiPriority w:val="99"/>
    <w:semiHidden/>
    <w:rsid w:val="004B19B8"/>
  </w:style>
  <w:style w:type="paragraph" w:styleId="Textkrper3">
    <w:name w:val="Body Text 3"/>
    <w:basedOn w:val="Standard"/>
    <w:link w:val="Textkrper3Zchn"/>
    <w:uiPriority w:val="99"/>
    <w:semiHidden/>
    <w:unhideWhenUsed/>
    <w:rsid w:val="004B19B8"/>
    <w:pPr>
      <w:spacing w:after="120"/>
    </w:pPr>
    <w:rPr>
      <w:sz w:val="16"/>
      <w:szCs w:val="16"/>
    </w:rPr>
  </w:style>
  <w:style w:type="character" w:customStyle="1" w:styleId="Textkrper3Zchn">
    <w:name w:val="Textkörper 3 Zchn"/>
    <w:basedOn w:val="Absatz-Standardschriftart"/>
    <w:link w:val="Textkrper3"/>
    <w:uiPriority w:val="99"/>
    <w:semiHidden/>
    <w:rsid w:val="004B19B8"/>
    <w:rPr>
      <w:sz w:val="16"/>
      <w:szCs w:val="16"/>
    </w:rPr>
  </w:style>
  <w:style w:type="paragraph" w:styleId="Textkrper2">
    <w:name w:val="Body Text 2"/>
    <w:basedOn w:val="Standard"/>
    <w:link w:val="Textkrper2Zchn"/>
    <w:uiPriority w:val="99"/>
    <w:semiHidden/>
    <w:unhideWhenUsed/>
    <w:rsid w:val="004B19B8"/>
    <w:pPr>
      <w:spacing w:after="120"/>
    </w:pPr>
  </w:style>
  <w:style w:type="character" w:customStyle="1" w:styleId="Textkrper2Zchn">
    <w:name w:val="Textkörper 2 Zchn"/>
    <w:basedOn w:val="Absatz-Standardschriftart"/>
    <w:link w:val="Textkrper2"/>
    <w:uiPriority w:val="99"/>
    <w:semiHidden/>
    <w:rsid w:val="004B19B8"/>
  </w:style>
  <w:style w:type="paragraph" w:styleId="Fu-Endnotenberschrift">
    <w:name w:val="Note Heading"/>
    <w:basedOn w:val="Standard"/>
    <w:next w:val="Standard"/>
    <w:link w:val="Fu-EndnotenberschriftZchn"/>
    <w:uiPriority w:val="99"/>
    <w:semiHidden/>
    <w:unhideWhenUsed/>
    <w:rsid w:val="004B19B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4B19B8"/>
  </w:style>
  <w:style w:type="paragraph" w:styleId="Textkrper-Zeileneinzug">
    <w:name w:val="Body Text Indent"/>
    <w:basedOn w:val="Standard"/>
    <w:link w:val="Textkrper-ZeileneinzugZchn"/>
    <w:uiPriority w:val="99"/>
    <w:semiHidden/>
    <w:unhideWhenUsed/>
    <w:rsid w:val="004B19B8"/>
    <w:pPr>
      <w:spacing w:after="120"/>
      <w:ind w:left="283"/>
    </w:pPr>
  </w:style>
  <w:style w:type="character" w:customStyle="1" w:styleId="Textkrper-ZeileneinzugZchn">
    <w:name w:val="Textkörper-Zeileneinzug Zchn"/>
    <w:basedOn w:val="Absatz-Standardschriftart"/>
    <w:link w:val="Textkrper-Zeileneinzug"/>
    <w:uiPriority w:val="99"/>
    <w:semiHidden/>
    <w:rsid w:val="004B19B8"/>
  </w:style>
  <w:style w:type="paragraph" w:styleId="Textkrper-Erstzeileneinzug2">
    <w:name w:val="Body Text First Indent 2"/>
    <w:basedOn w:val="Textkrper-Zeileneinzug"/>
    <w:link w:val="Textkrper-Erstzeileneinzug2Zchn"/>
    <w:uiPriority w:val="99"/>
    <w:semiHidden/>
    <w:unhideWhenUsed/>
    <w:rsid w:val="004B19B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B19B8"/>
  </w:style>
  <w:style w:type="paragraph" w:styleId="Textkrper">
    <w:name w:val="Body Text"/>
    <w:basedOn w:val="Standard"/>
    <w:link w:val="TextkrperZchn"/>
    <w:uiPriority w:val="99"/>
    <w:semiHidden/>
    <w:unhideWhenUsed/>
    <w:rsid w:val="004B19B8"/>
    <w:pPr>
      <w:spacing w:after="120"/>
    </w:pPr>
  </w:style>
  <w:style w:type="character" w:customStyle="1" w:styleId="TextkrperZchn">
    <w:name w:val="Textkörper Zchn"/>
    <w:basedOn w:val="Absatz-Standardschriftart"/>
    <w:link w:val="Textkrper"/>
    <w:uiPriority w:val="99"/>
    <w:semiHidden/>
    <w:rsid w:val="004B19B8"/>
  </w:style>
  <w:style w:type="paragraph" w:styleId="Textkrper-Erstzeileneinzug">
    <w:name w:val="Body Text First Indent"/>
    <w:basedOn w:val="Textkrper"/>
    <w:link w:val="Textkrper-ErstzeileneinzugZchn"/>
    <w:uiPriority w:val="99"/>
    <w:semiHidden/>
    <w:unhideWhenUsed/>
    <w:rsid w:val="004B19B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4B19B8"/>
  </w:style>
  <w:style w:type="paragraph" w:styleId="Datum">
    <w:name w:val="Date"/>
    <w:basedOn w:val="Standard"/>
    <w:next w:val="Standard"/>
    <w:link w:val="DatumZchn"/>
    <w:uiPriority w:val="99"/>
    <w:semiHidden/>
    <w:unhideWhenUsed/>
    <w:rsid w:val="004B19B8"/>
  </w:style>
  <w:style w:type="character" w:customStyle="1" w:styleId="DatumZchn">
    <w:name w:val="Datum Zchn"/>
    <w:basedOn w:val="Absatz-Standardschriftart"/>
    <w:link w:val="Datum"/>
    <w:uiPriority w:val="99"/>
    <w:semiHidden/>
    <w:rsid w:val="004B19B8"/>
  </w:style>
  <w:style w:type="paragraph" w:styleId="Anrede">
    <w:name w:val="Salutation"/>
    <w:basedOn w:val="Standard"/>
    <w:next w:val="Standard"/>
    <w:link w:val="AnredeZchn"/>
    <w:uiPriority w:val="99"/>
    <w:semiHidden/>
    <w:unhideWhenUsed/>
    <w:rsid w:val="004B19B8"/>
  </w:style>
  <w:style w:type="character" w:customStyle="1" w:styleId="AnredeZchn">
    <w:name w:val="Anrede Zchn"/>
    <w:basedOn w:val="Absatz-Standardschriftart"/>
    <w:link w:val="Anrede"/>
    <w:uiPriority w:val="99"/>
    <w:semiHidden/>
    <w:rsid w:val="004B19B8"/>
  </w:style>
  <w:style w:type="paragraph" w:styleId="Untertitel">
    <w:name w:val="Subtitle"/>
    <w:basedOn w:val="Standard"/>
    <w:next w:val="Standard"/>
    <w:link w:val="UntertitelZchn"/>
    <w:uiPriority w:val="11"/>
    <w:qFormat/>
    <w:rsid w:val="004B19B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4B19B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4B19B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4B19B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4B19B8"/>
    <w:pPr>
      <w:spacing w:after="120"/>
      <w:ind w:left="1415"/>
      <w:contextualSpacing/>
    </w:pPr>
  </w:style>
  <w:style w:type="paragraph" w:styleId="Listenfortsetzung4">
    <w:name w:val="List Continue 4"/>
    <w:basedOn w:val="Standard"/>
    <w:uiPriority w:val="99"/>
    <w:semiHidden/>
    <w:unhideWhenUsed/>
    <w:rsid w:val="004B19B8"/>
    <w:pPr>
      <w:spacing w:after="120"/>
      <w:ind w:left="1132"/>
      <w:contextualSpacing/>
    </w:pPr>
  </w:style>
  <w:style w:type="paragraph" w:styleId="Listenfortsetzung3">
    <w:name w:val="List Continue 3"/>
    <w:basedOn w:val="Standard"/>
    <w:uiPriority w:val="99"/>
    <w:semiHidden/>
    <w:unhideWhenUsed/>
    <w:rsid w:val="004B19B8"/>
    <w:pPr>
      <w:spacing w:after="120"/>
      <w:ind w:left="849"/>
      <w:contextualSpacing/>
    </w:pPr>
  </w:style>
  <w:style w:type="paragraph" w:styleId="Listenfortsetzung2">
    <w:name w:val="List Continue 2"/>
    <w:basedOn w:val="Standard"/>
    <w:uiPriority w:val="99"/>
    <w:semiHidden/>
    <w:unhideWhenUsed/>
    <w:rsid w:val="004B19B8"/>
    <w:pPr>
      <w:spacing w:after="120"/>
      <w:ind w:left="566"/>
      <w:contextualSpacing/>
    </w:pPr>
  </w:style>
  <w:style w:type="paragraph" w:styleId="Listenfortsetzung">
    <w:name w:val="List Continue"/>
    <w:basedOn w:val="Standard"/>
    <w:uiPriority w:val="99"/>
    <w:semiHidden/>
    <w:unhideWhenUsed/>
    <w:rsid w:val="004B19B8"/>
    <w:pPr>
      <w:spacing w:after="120"/>
      <w:ind w:left="283"/>
      <w:contextualSpacing/>
    </w:pPr>
  </w:style>
  <w:style w:type="paragraph" w:styleId="Unterschrift">
    <w:name w:val="Signature"/>
    <w:basedOn w:val="Standard"/>
    <w:link w:val="UnterschriftZchn"/>
    <w:uiPriority w:val="99"/>
    <w:semiHidden/>
    <w:unhideWhenUsed/>
    <w:rsid w:val="004B19B8"/>
    <w:pPr>
      <w:spacing w:after="0" w:line="240" w:lineRule="auto"/>
      <w:ind w:left="4252"/>
    </w:pPr>
  </w:style>
  <w:style w:type="character" w:customStyle="1" w:styleId="UnterschriftZchn">
    <w:name w:val="Unterschrift Zchn"/>
    <w:basedOn w:val="Absatz-Standardschriftart"/>
    <w:link w:val="Unterschrift"/>
    <w:uiPriority w:val="99"/>
    <w:semiHidden/>
    <w:rsid w:val="004B19B8"/>
  </w:style>
  <w:style w:type="paragraph" w:styleId="Gruformel">
    <w:name w:val="Closing"/>
    <w:basedOn w:val="Standard"/>
    <w:link w:val="GruformelZchn"/>
    <w:uiPriority w:val="99"/>
    <w:semiHidden/>
    <w:unhideWhenUsed/>
    <w:rsid w:val="004B19B8"/>
    <w:pPr>
      <w:spacing w:after="0" w:line="240" w:lineRule="auto"/>
      <w:ind w:left="4252"/>
    </w:pPr>
  </w:style>
  <w:style w:type="character" w:customStyle="1" w:styleId="GruformelZchn">
    <w:name w:val="Grußformel Zchn"/>
    <w:basedOn w:val="Absatz-Standardschriftart"/>
    <w:link w:val="Gruformel"/>
    <w:uiPriority w:val="99"/>
    <w:semiHidden/>
    <w:rsid w:val="004B19B8"/>
  </w:style>
  <w:style w:type="paragraph" w:styleId="Titel">
    <w:name w:val="Title"/>
    <w:basedOn w:val="Standard"/>
    <w:next w:val="Standard"/>
    <w:link w:val="TitelZchn"/>
    <w:uiPriority w:val="10"/>
    <w:qFormat/>
    <w:rsid w:val="004B19B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B19B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4B19B8"/>
    <w:pPr>
      <w:numPr>
        <w:numId w:val="6"/>
      </w:numPr>
      <w:contextualSpacing/>
    </w:pPr>
  </w:style>
  <w:style w:type="paragraph" w:styleId="Listennummer4">
    <w:name w:val="List Number 4"/>
    <w:basedOn w:val="Standard"/>
    <w:uiPriority w:val="99"/>
    <w:semiHidden/>
    <w:unhideWhenUsed/>
    <w:rsid w:val="004B19B8"/>
    <w:pPr>
      <w:numPr>
        <w:numId w:val="7"/>
      </w:numPr>
      <w:contextualSpacing/>
    </w:pPr>
  </w:style>
  <w:style w:type="paragraph" w:styleId="Listennummer3">
    <w:name w:val="List Number 3"/>
    <w:basedOn w:val="Standard"/>
    <w:uiPriority w:val="99"/>
    <w:semiHidden/>
    <w:unhideWhenUsed/>
    <w:rsid w:val="004B19B8"/>
    <w:pPr>
      <w:numPr>
        <w:numId w:val="8"/>
      </w:numPr>
      <w:contextualSpacing/>
    </w:pPr>
  </w:style>
  <w:style w:type="paragraph" w:styleId="Listennummer2">
    <w:name w:val="List Number 2"/>
    <w:basedOn w:val="Standard"/>
    <w:uiPriority w:val="99"/>
    <w:semiHidden/>
    <w:unhideWhenUsed/>
    <w:rsid w:val="004B19B8"/>
    <w:pPr>
      <w:numPr>
        <w:numId w:val="9"/>
      </w:numPr>
      <w:contextualSpacing/>
    </w:pPr>
  </w:style>
  <w:style w:type="paragraph" w:styleId="Aufzhlungszeichen5">
    <w:name w:val="List Bullet 5"/>
    <w:basedOn w:val="Standard"/>
    <w:uiPriority w:val="99"/>
    <w:semiHidden/>
    <w:unhideWhenUsed/>
    <w:rsid w:val="004B19B8"/>
    <w:pPr>
      <w:numPr>
        <w:numId w:val="10"/>
      </w:numPr>
      <w:contextualSpacing/>
    </w:pPr>
  </w:style>
  <w:style w:type="paragraph" w:styleId="Aufzhlungszeichen4">
    <w:name w:val="List Bullet 4"/>
    <w:basedOn w:val="Standard"/>
    <w:uiPriority w:val="99"/>
    <w:semiHidden/>
    <w:unhideWhenUsed/>
    <w:rsid w:val="004B19B8"/>
    <w:pPr>
      <w:numPr>
        <w:numId w:val="11"/>
      </w:numPr>
      <w:contextualSpacing/>
    </w:pPr>
  </w:style>
  <w:style w:type="paragraph" w:styleId="Aufzhlungszeichen3">
    <w:name w:val="List Bullet 3"/>
    <w:basedOn w:val="Standard"/>
    <w:uiPriority w:val="99"/>
    <w:semiHidden/>
    <w:unhideWhenUsed/>
    <w:rsid w:val="004B19B8"/>
    <w:pPr>
      <w:numPr>
        <w:numId w:val="12"/>
      </w:numPr>
      <w:contextualSpacing/>
    </w:pPr>
  </w:style>
  <w:style w:type="paragraph" w:styleId="Aufzhlungszeichen2">
    <w:name w:val="List Bullet 2"/>
    <w:basedOn w:val="Standard"/>
    <w:uiPriority w:val="99"/>
    <w:semiHidden/>
    <w:unhideWhenUsed/>
    <w:rsid w:val="004B19B8"/>
    <w:pPr>
      <w:numPr>
        <w:numId w:val="13"/>
      </w:numPr>
      <w:contextualSpacing/>
    </w:pPr>
  </w:style>
  <w:style w:type="paragraph" w:styleId="Liste5">
    <w:name w:val="List 5"/>
    <w:basedOn w:val="Standard"/>
    <w:uiPriority w:val="99"/>
    <w:semiHidden/>
    <w:unhideWhenUsed/>
    <w:rsid w:val="004B19B8"/>
    <w:pPr>
      <w:ind w:left="1415" w:hanging="283"/>
      <w:contextualSpacing/>
    </w:pPr>
  </w:style>
  <w:style w:type="paragraph" w:styleId="Liste4">
    <w:name w:val="List 4"/>
    <w:basedOn w:val="Standard"/>
    <w:uiPriority w:val="99"/>
    <w:semiHidden/>
    <w:unhideWhenUsed/>
    <w:rsid w:val="004B19B8"/>
    <w:pPr>
      <w:ind w:left="1132" w:hanging="283"/>
      <w:contextualSpacing/>
    </w:pPr>
  </w:style>
  <w:style w:type="paragraph" w:styleId="Liste3">
    <w:name w:val="List 3"/>
    <w:basedOn w:val="Standard"/>
    <w:uiPriority w:val="99"/>
    <w:semiHidden/>
    <w:unhideWhenUsed/>
    <w:rsid w:val="004B19B8"/>
    <w:pPr>
      <w:ind w:left="849" w:hanging="283"/>
      <w:contextualSpacing/>
    </w:pPr>
  </w:style>
  <w:style w:type="paragraph" w:styleId="Liste2">
    <w:name w:val="List 2"/>
    <w:basedOn w:val="Standard"/>
    <w:uiPriority w:val="99"/>
    <w:semiHidden/>
    <w:unhideWhenUsed/>
    <w:rsid w:val="004B19B8"/>
    <w:pPr>
      <w:ind w:left="566" w:hanging="283"/>
      <w:contextualSpacing/>
    </w:pPr>
  </w:style>
  <w:style w:type="paragraph" w:styleId="Listennummer">
    <w:name w:val="List Number"/>
    <w:basedOn w:val="Standard"/>
    <w:uiPriority w:val="99"/>
    <w:semiHidden/>
    <w:unhideWhenUsed/>
    <w:rsid w:val="004B19B8"/>
    <w:pPr>
      <w:numPr>
        <w:numId w:val="14"/>
      </w:numPr>
      <w:contextualSpacing/>
    </w:pPr>
  </w:style>
  <w:style w:type="paragraph" w:styleId="Aufzhlungszeichen">
    <w:name w:val="List Bullet"/>
    <w:basedOn w:val="Standard"/>
    <w:uiPriority w:val="99"/>
    <w:semiHidden/>
    <w:unhideWhenUsed/>
    <w:rsid w:val="004B19B8"/>
    <w:pPr>
      <w:numPr>
        <w:numId w:val="15"/>
      </w:numPr>
      <w:contextualSpacing/>
    </w:pPr>
  </w:style>
  <w:style w:type="paragraph" w:styleId="Liste">
    <w:name w:val="List"/>
    <w:basedOn w:val="Standard"/>
    <w:uiPriority w:val="99"/>
    <w:semiHidden/>
    <w:unhideWhenUsed/>
    <w:rsid w:val="004B19B8"/>
    <w:pPr>
      <w:ind w:left="283" w:hanging="283"/>
      <w:contextualSpacing/>
    </w:pPr>
  </w:style>
  <w:style w:type="paragraph" w:styleId="RGV-berschrift">
    <w:name w:val="toa heading"/>
    <w:basedOn w:val="Standard"/>
    <w:next w:val="Standard"/>
    <w:uiPriority w:val="99"/>
    <w:semiHidden/>
    <w:unhideWhenUsed/>
    <w:rsid w:val="004B19B8"/>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4B19B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4B19B8"/>
    <w:rPr>
      <w:rFonts w:ascii="Consolas" w:hAnsi="Consolas"/>
      <w:sz w:val="20"/>
      <w:szCs w:val="20"/>
    </w:rPr>
  </w:style>
  <w:style w:type="paragraph" w:styleId="Rechtsgrundlagenverzeichnis">
    <w:name w:val="table of authorities"/>
    <w:basedOn w:val="Standard"/>
    <w:next w:val="Standard"/>
    <w:uiPriority w:val="99"/>
    <w:semiHidden/>
    <w:unhideWhenUsed/>
    <w:rsid w:val="004B19B8"/>
    <w:pPr>
      <w:spacing w:after="0"/>
      <w:ind w:left="220" w:hanging="220"/>
    </w:pPr>
  </w:style>
  <w:style w:type="paragraph" w:styleId="Endnotentext">
    <w:name w:val="endnote text"/>
    <w:basedOn w:val="Standard"/>
    <w:link w:val="EndnotentextZchn"/>
    <w:uiPriority w:val="99"/>
    <w:semiHidden/>
    <w:unhideWhenUsed/>
    <w:rsid w:val="004B19B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B19B8"/>
    <w:rPr>
      <w:sz w:val="20"/>
      <w:szCs w:val="20"/>
    </w:rPr>
  </w:style>
  <w:style w:type="character" w:styleId="Endnotenzeichen">
    <w:name w:val="endnote reference"/>
    <w:basedOn w:val="Absatz-Standardschriftart"/>
    <w:uiPriority w:val="99"/>
    <w:semiHidden/>
    <w:unhideWhenUsed/>
    <w:rsid w:val="004B19B8"/>
    <w:rPr>
      <w:vertAlign w:val="superscript"/>
    </w:rPr>
  </w:style>
  <w:style w:type="character" w:styleId="Seitenzahl">
    <w:name w:val="page number"/>
    <w:basedOn w:val="Absatz-Standardschriftart"/>
    <w:uiPriority w:val="99"/>
    <w:semiHidden/>
    <w:unhideWhenUsed/>
    <w:rsid w:val="004B19B8"/>
  </w:style>
  <w:style w:type="character" w:styleId="Zeilennummer">
    <w:name w:val="line number"/>
    <w:basedOn w:val="Absatz-Standardschriftart"/>
    <w:uiPriority w:val="99"/>
    <w:semiHidden/>
    <w:unhideWhenUsed/>
    <w:rsid w:val="004B19B8"/>
  </w:style>
  <w:style w:type="paragraph" w:styleId="Umschlagabsenderadresse">
    <w:name w:val="envelope return"/>
    <w:basedOn w:val="Standard"/>
    <w:uiPriority w:val="99"/>
    <w:semiHidden/>
    <w:unhideWhenUsed/>
    <w:rsid w:val="004B19B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4B19B8"/>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4B19B8"/>
    <w:pPr>
      <w:spacing w:after="0"/>
    </w:pPr>
  </w:style>
  <w:style w:type="paragraph" w:styleId="Beschriftung">
    <w:name w:val="caption"/>
    <w:basedOn w:val="Standard"/>
    <w:next w:val="Standard"/>
    <w:uiPriority w:val="35"/>
    <w:semiHidden/>
    <w:unhideWhenUsed/>
    <w:qFormat/>
    <w:rsid w:val="004B19B8"/>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4B19B8"/>
    <w:pPr>
      <w:spacing w:after="0" w:line="240" w:lineRule="auto"/>
      <w:ind w:left="220" w:hanging="220"/>
    </w:pPr>
  </w:style>
  <w:style w:type="paragraph" w:styleId="Indexberschrift">
    <w:name w:val="index heading"/>
    <w:basedOn w:val="Standard"/>
    <w:next w:val="Index1"/>
    <w:uiPriority w:val="99"/>
    <w:semiHidden/>
    <w:unhideWhenUsed/>
    <w:rsid w:val="004B19B8"/>
    <w:rPr>
      <w:rFonts w:asciiTheme="majorHAnsi" w:eastAsiaTheme="majorEastAsia" w:hAnsiTheme="majorHAnsi" w:cstheme="majorBidi"/>
      <w:b/>
      <w:bCs/>
    </w:rPr>
  </w:style>
  <w:style w:type="paragraph" w:styleId="Standardeinzug">
    <w:name w:val="Normal Indent"/>
    <w:basedOn w:val="Standard"/>
    <w:uiPriority w:val="99"/>
    <w:semiHidden/>
    <w:unhideWhenUsed/>
    <w:rsid w:val="004B19B8"/>
    <w:pPr>
      <w:ind w:left="708"/>
    </w:pPr>
  </w:style>
  <w:style w:type="paragraph" w:styleId="Verzeichnis9">
    <w:name w:val="toc 9"/>
    <w:basedOn w:val="Standard"/>
    <w:next w:val="Standard"/>
    <w:autoRedefine/>
    <w:uiPriority w:val="39"/>
    <w:semiHidden/>
    <w:unhideWhenUsed/>
    <w:rsid w:val="004B19B8"/>
    <w:pPr>
      <w:spacing w:after="100"/>
      <w:ind w:left="1760"/>
    </w:pPr>
  </w:style>
  <w:style w:type="paragraph" w:styleId="Verzeichnis8">
    <w:name w:val="toc 8"/>
    <w:basedOn w:val="Standard"/>
    <w:next w:val="Standard"/>
    <w:autoRedefine/>
    <w:uiPriority w:val="39"/>
    <w:semiHidden/>
    <w:unhideWhenUsed/>
    <w:rsid w:val="004B19B8"/>
    <w:pPr>
      <w:spacing w:after="100"/>
      <w:ind w:left="1540"/>
    </w:pPr>
  </w:style>
  <w:style w:type="paragraph" w:styleId="Verzeichnis7">
    <w:name w:val="toc 7"/>
    <w:basedOn w:val="Standard"/>
    <w:next w:val="Standard"/>
    <w:autoRedefine/>
    <w:uiPriority w:val="39"/>
    <w:semiHidden/>
    <w:unhideWhenUsed/>
    <w:rsid w:val="004B19B8"/>
    <w:pPr>
      <w:spacing w:after="100"/>
      <w:ind w:left="1320"/>
    </w:pPr>
  </w:style>
  <w:style w:type="paragraph" w:styleId="Verzeichnis6">
    <w:name w:val="toc 6"/>
    <w:basedOn w:val="Standard"/>
    <w:next w:val="Standard"/>
    <w:autoRedefine/>
    <w:uiPriority w:val="39"/>
    <w:semiHidden/>
    <w:unhideWhenUsed/>
    <w:rsid w:val="004B19B8"/>
    <w:pPr>
      <w:spacing w:after="100"/>
      <w:ind w:left="1100"/>
    </w:pPr>
  </w:style>
  <w:style w:type="paragraph" w:styleId="Verzeichnis5">
    <w:name w:val="toc 5"/>
    <w:basedOn w:val="Standard"/>
    <w:next w:val="Standard"/>
    <w:autoRedefine/>
    <w:uiPriority w:val="39"/>
    <w:semiHidden/>
    <w:unhideWhenUsed/>
    <w:rsid w:val="004B19B8"/>
    <w:pPr>
      <w:spacing w:after="100"/>
      <w:ind w:left="880"/>
    </w:pPr>
  </w:style>
  <w:style w:type="paragraph" w:styleId="Verzeichnis4">
    <w:name w:val="toc 4"/>
    <w:basedOn w:val="Standard"/>
    <w:next w:val="Standard"/>
    <w:autoRedefine/>
    <w:uiPriority w:val="39"/>
    <w:semiHidden/>
    <w:unhideWhenUsed/>
    <w:rsid w:val="004B19B8"/>
    <w:pPr>
      <w:spacing w:after="100"/>
      <w:ind w:left="660"/>
    </w:pPr>
  </w:style>
  <w:style w:type="paragraph" w:styleId="Verzeichnis3">
    <w:name w:val="toc 3"/>
    <w:basedOn w:val="Standard"/>
    <w:next w:val="Standard"/>
    <w:autoRedefine/>
    <w:uiPriority w:val="39"/>
    <w:semiHidden/>
    <w:unhideWhenUsed/>
    <w:rsid w:val="004B19B8"/>
    <w:pPr>
      <w:spacing w:after="100"/>
      <w:ind w:left="440"/>
    </w:pPr>
  </w:style>
  <w:style w:type="paragraph" w:styleId="Verzeichnis2">
    <w:name w:val="toc 2"/>
    <w:basedOn w:val="Standard"/>
    <w:next w:val="Standard"/>
    <w:autoRedefine/>
    <w:uiPriority w:val="39"/>
    <w:semiHidden/>
    <w:unhideWhenUsed/>
    <w:rsid w:val="004B19B8"/>
    <w:pPr>
      <w:spacing w:after="100"/>
      <w:ind w:left="220"/>
    </w:pPr>
  </w:style>
  <w:style w:type="paragraph" w:styleId="Verzeichnis1">
    <w:name w:val="toc 1"/>
    <w:basedOn w:val="Standard"/>
    <w:next w:val="Standard"/>
    <w:autoRedefine/>
    <w:uiPriority w:val="39"/>
    <w:semiHidden/>
    <w:unhideWhenUsed/>
    <w:rsid w:val="004B19B8"/>
    <w:pPr>
      <w:spacing w:after="100"/>
    </w:pPr>
  </w:style>
  <w:style w:type="paragraph" w:styleId="Index9">
    <w:name w:val="index 9"/>
    <w:basedOn w:val="Standard"/>
    <w:next w:val="Standard"/>
    <w:autoRedefine/>
    <w:uiPriority w:val="99"/>
    <w:semiHidden/>
    <w:unhideWhenUsed/>
    <w:rsid w:val="004B19B8"/>
    <w:pPr>
      <w:spacing w:after="0" w:line="240" w:lineRule="auto"/>
      <w:ind w:left="1980" w:hanging="220"/>
    </w:pPr>
  </w:style>
  <w:style w:type="paragraph" w:styleId="Index8">
    <w:name w:val="index 8"/>
    <w:basedOn w:val="Standard"/>
    <w:next w:val="Standard"/>
    <w:autoRedefine/>
    <w:uiPriority w:val="99"/>
    <w:semiHidden/>
    <w:unhideWhenUsed/>
    <w:rsid w:val="004B19B8"/>
    <w:pPr>
      <w:spacing w:after="0" w:line="240" w:lineRule="auto"/>
      <w:ind w:left="1760" w:hanging="220"/>
    </w:pPr>
  </w:style>
  <w:style w:type="paragraph" w:styleId="Index7">
    <w:name w:val="index 7"/>
    <w:basedOn w:val="Standard"/>
    <w:next w:val="Standard"/>
    <w:autoRedefine/>
    <w:uiPriority w:val="99"/>
    <w:semiHidden/>
    <w:unhideWhenUsed/>
    <w:rsid w:val="004B19B8"/>
    <w:pPr>
      <w:spacing w:after="0" w:line="240" w:lineRule="auto"/>
      <w:ind w:left="1540" w:hanging="220"/>
    </w:pPr>
  </w:style>
  <w:style w:type="paragraph" w:styleId="Index6">
    <w:name w:val="index 6"/>
    <w:basedOn w:val="Standard"/>
    <w:next w:val="Standard"/>
    <w:autoRedefine/>
    <w:uiPriority w:val="99"/>
    <w:semiHidden/>
    <w:unhideWhenUsed/>
    <w:rsid w:val="004B19B8"/>
    <w:pPr>
      <w:spacing w:after="0" w:line="240" w:lineRule="auto"/>
      <w:ind w:left="1320" w:hanging="220"/>
    </w:pPr>
  </w:style>
  <w:style w:type="paragraph" w:styleId="Index5">
    <w:name w:val="index 5"/>
    <w:basedOn w:val="Standard"/>
    <w:next w:val="Standard"/>
    <w:autoRedefine/>
    <w:uiPriority w:val="99"/>
    <w:semiHidden/>
    <w:unhideWhenUsed/>
    <w:rsid w:val="004B19B8"/>
    <w:pPr>
      <w:spacing w:after="0" w:line="240" w:lineRule="auto"/>
      <w:ind w:left="1100" w:hanging="220"/>
    </w:pPr>
  </w:style>
  <w:style w:type="paragraph" w:styleId="Index4">
    <w:name w:val="index 4"/>
    <w:basedOn w:val="Standard"/>
    <w:next w:val="Standard"/>
    <w:autoRedefine/>
    <w:uiPriority w:val="99"/>
    <w:semiHidden/>
    <w:unhideWhenUsed/>
    <w:rsid w:val="004B19B8"/>
    <w:pPr>
      <w:spacing w:after="0" w:line="240" w:lineRule="auto"/>
      <w:ind w:left="880" w:hanging="220"/>
    </w:pPr>
  </w:style>
  <w:style w:type="paragraph" w:styleId="Index3">
    <w:name w:val="index 3"/>
    <w:basedOn w:val="Standard"/>
    <w:next w:val="Standard"/>
    <w:autoRedefine/>
    <w:uiPriority w:val="99"/>
    <w:semiHidden/>
    <w:unhideWhenUsed/>
    <w:rsid w:val="004B19B8"/>
    <w:pPr>
      <w:spacing w:after="0" w:line="240" w:lineRule="auto"/>
      <w:ind w:left="660" w:hanging="220"/>
    </w:pPr>
  </w:style>
  <w:style w:type="paragraph" w:styleId="Index2">
    <w:name w:val="index 2"/>
    <w:basedOn w:val="Standard"/>
    <w:next w:val="Standard"/>
    <w:autoRedefine/>
    <w:uiPriority w:val="99"/>
    <w:semiHidden/>
    <w:unhideWhenUsed/>
    <w:rsid w:val="004B19B8"/>
    <w:pPr>
      <w:spacing w:after="0" w:line="240" w:lineRule="auto"/>
      <w:ind w:left="440" w:hanging="220"/>
    </w:pPr>
  </w:style>
  <w:style w:type="paragraph" w:styleId="berarbeitung">
    <w:name w:val="Revision"/>
    <w:hidden/>
    <w:uiPriority w:val="99"/>
    <w:semiHidden/>
    <w:rsid w:val="00176CC7"/>
    <w:pPr>
      <w:spacing w:after="0" w:line="240" w:lineRule="auto"/>
    </w:pPr>
    <w:rPr>
      <w:rFonts w:ascii="Times New Roman" w:hAnsi="Times New Roman"/>
      <w:sz w:val="24"/>
    </w:rPr>
  </w:style>
  <w:style w:type="character" w:styleId="NichtaufgelsteErwhnung">
    <w:name w:val="Unresolved Mention"/>
    <w:basedOn w:val="Absatz-Standardschriftart"/>
    <w:uiPriority w:val="99"/>
    <w:semiHidden/>
    <w:unhideWhenUsed/>
    <w:rsid w:val="00872557"/>
    <w:rPr>
      <w:color w:val="605E5C"/>
      <w:shd w:val="clear" w:color="auto" w:fill="E1DFDD"/>
    </w:rPr>
  </w:style>
  <w:style w:type="table" w:customStyle="1" w:styleId="StGen7">
    <w:name w:val="StGen7"/>
    <w:basedOn w:val="NormaleTabelle"/>
    <w:rsid w:val="007A653D"/>
    <w:pPr>
      <w:spacing w:after="0" w:line="480" w:lineRule="auto"/>
      <w:ind w:firstLine="720"/>
    </w:pPr>
    <w:rPr>
      <w:rFonts w:ascii="Times New Roman" w:eastAsia="Times New Roman" w:hAnsi="Times New Roman" w:cs="Times New Roman"/>
      <w:sz w:val="24"/>
      <w:szCs w:val="24"/>
      <w:lang w:val="en-US" w:eastAsia="de-DE"/>
    </w:rPr>
    <w:tblPr>
      <w:tblStyleRowBandSize w:val="1"/>
      <w:tblStyleColBandSize w:val="1"/>
      <w:tblInd w:w="0" w:type="nil"/>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146170">
      <w:bodyDiv w:val="1"/>
      <w:marLeft w:val="0"/>
      <w:marRight w:val="0"/>
      <w:marTop w:val="0"/>
      <w:marBottom w:val="0"/>
      <w:divBdr>
        <w:top w:val="none" w:sz="0" w:space="0" w:color="auto"/>
        <w:left w:val="none" w:sz="0" w:space="0" w:color="auto"/>
        <w:bottom w:val="none" w:sz="0" w:space="0" w:color="auto"/>
        <w:right w:val="none" w:sz="0" w:space="0" w:color="auto"/>
      </w:divBdr>
    </w:div>
    <w:div w:id="274286963">
      <w:bodyDiv w:val="1"/>
      <w:marLeft w:val="0"/>
      <w:marRight w:val="0"/>
      <w:marTop w:val="0"/>
      <w:marBottom w:val="0"/>
      <w:divBdr>
        <w:top w:val="none" w:sz="0" w:space="0" w:color="auto"/>
        <w:left w:val="none" w:sz="0" w:space="0" w:color="auto"/>
        <w:bottom w:val="none" w:sz="0" w:space="0" w:color="auto"/>
        <w:right w:val="none" w:sz="0" w:space="0" w:color="auto"/>
      </w:divBdr>
    </w:div>
    <w:div w:id="357396208">
      <w:bodyDiv w:val="1"/>
      <w:marLeft w:val="0"/>
      <w:marRight w:val="0"/>
      <w:marTop w:val="0"/>
      <w:marBottom w:val="0"/>
      <w:divBdr>
        <w:top w:val="none" w:sz="0" w:space="0" w:color="auto"/>
        <w:left w:val="none" w:sz="0" w:space="0" w:color="auto"/>
        <w:bottom w:val="none" w:sz="0" w:space="0" w:color="auto"/>
        <w:right w:val="none" w:sz="0" w:space="0" w:color="auto"/>
      </w:divBdr>
    </w:div>
    <w:div w:id="399257095">
      <w:bodyDiv w:val="1"/>
      <w:marLeft w:val="0"/>
      <w:marRight w:val="0"/>
      <w:marTop w:val="0"/>
      <w:marBottom w:val="0"/>
      <w:divBdr>
        <w:top w:val="none" w:sz="0" w:space="0" w:color="auto"/>
        <w:left w:val="none" w:sz="0" w:space="0" w:color="auto"/>
        <w:bottom w:val="none" w:sz="0" w:space="0" w:color="auto"/>
        <w:right w:val="none" w:sz="0" w:space="0" w:color="auto"/>
      </w:divBdr>
    </w:div>
    <w:div w:id="404839120">
      <w:bodyDiv w:val="1"/>
      <w:marLeft w:val="0"/>
      <w:marRight w:val="0"/>
      <w:marTop w:val="0"/>
      <w:marBottom w:val="0"/>
      <w:divBdr>
        <w:top w:val="none" w:sz="0" w:space="0" w:color="auto"/>
        <w:left w:val="none" w:sz="0" w:space="0" w:color="auto"/>
        <w:bottom w:val="none" w:sz="0" w:space="0" w:color="auto"/>
        <w:right w:val="none" w:sz="0" w:space="0" w:color="auto"/>
      </w:divBdr>
      <w:divsChild>
        <w:div w:id="4866126">
          <w:marLeft w:val="0"/>
          <w:marRight w:val="0"/>
          <w:marTop w:val="0"/>
          <w:marBottom w:val="0"/>
          <w:divBdr>
            <w:top w:val="none" w:sz="0" w:space="0" w:color="auto"/>
            <w:left w:val="none" w:sz="0" w:space="0" w:color="auto"/>
            <w:bottom w:val="none" w:sz="0" w:space="0" w:color="auto"/>
            <w:right w:val="none" w:sz="0" w:space="0" w:color="auto"/>
          </w:divBdr>
          <w:divsChild>
            <w:div w:id="2107965940">
              <w:marLeft w:val="0"/>
              <w:marRight w:val="0"/>
              <w:marTop w:val="0"/>
              <w:marBottom w:val="0"/>
              <w:divBdr>
                <w:top w:val="none" w:sz="0" w:space="0" w:color="auto"/>
                <w:left w:val="none" w:sz="0" w:space="0" w:color="auto"/>
                <w:bottom w:val="none" w:sz="0" w:space="0" w:color="auto"/>
                <w:right w:val="none" w:sz="0" w:space="0" w:color="auto"/>
              </w:divBdr>
              <w:divsChild>
                <w:div w:id="747924961">
                  <w:marLeft w:val="0"/>
                  <w:marRight w:val="0"/>
                  <w:marTop w:val="0"/>
                  <w:marBottom w:val="0"/>
                  <w:divBdr>
                    <w:top w:val="none" w:sz="0" w:space="0" w:color="auto"/>
                    <w:left w:val="none" w:sz="0" w:space="0" w:color="auto"/>
                    <w:bottom w:val="none" w:sz="0" w:space="0" w:color="auto"/>
                    <w:right w:val="none" w:sz="0" w:space="0" w:color="auto"/>
                  </w:divBdr>
                  <w:divsChild>
                    <w:div w:id="5007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9997888">
      <w:bodyDiv w:val="1"/>
      <w:marLeft w:val="0"/>
      <w:marRight w:val="0"/>
      <w:marTop w:val="0"/>
      <w:marBottom w:val="0"/>
      <w:divBdr>
        <w:top w:val="none" w:sz="0" w:space="0" w:color="auto"/>
        <w:left w:val="none" w:sz="0" w:space="0" w:color="auto"/>
        <w:bottom w:val="none" w:sz="0" w:space="0" w:color="auto"/>
        <w:right w:val="none" w:sz="0" w:space="0" w:color="auto"/>
      </w:divBdr>
    </w:div>
    <w:div w:id="481967219">
      <w:bodyDiv w:val="1"/>
      <w:marLeft w:val="0"/>
      <w:marRight w:val="0"/>
      <w:marTop w:val="0"/>
      <w:marBottom w:val="0"/>
      <w:divBdr>
        <w:top w:val="none" w:sz="0" w:space="0" w:color="auto"/>
        <w:left w:val="none" w:sz="0" w:space="0" w:color="auto"/>
        <w:bottom w:val="none" w:sz="0" w:space="0" w:color="auto"/>
        <w:right w:val="none" w:sz="0" w:space="0" w:color="auto"/>
      </w:divBdr>
    </w:div>
    <w:div w:id="495077855">
      <w:bodyDiv w:val="1"/>
      <w:marLeft w:val="0"/>
      <w:marRight w:val="0"/>
      <w:marTop w:val="0"/>
      <w:marBottom w:val="0"/>
      <w:divBdr>
        <w:top w:val="none" w:sz="0" w:space="0" w:color="auto"/>
        <w:left w:val="none" w:sz="0" w:space="0" w:color="auto"/>
        <w:bottom w:val="none" w:sz="0" w:space="0" w:color="auto"/>
        <w:right w:val="none" w:sz="0" w:space="0" w:color="auto"/>
      </w:divBdr>
    </w:div>
    <w:div w:id="564144247">
      <w:bodyDiv w:val="1"/>
      <w:marLeft w:val="0"/>
      <w:marRight w:val="0"/>
      <w:marTop w:val="0"/>
      <w:marBottom w:val="0"/>
      <w:divBdr>
        <w:top w:val="none" w:sz="0" w:space="0" w:color="auto"/>
        <w:left w:val="none" w:sz="0" w:space="0" w:color="auto"/>
        <w:bottom w:val="none" w:sz="0" w:space="0" w:color="auto"/>
        <w:right w:val="none" w:sz="0" w:space="0" w:color="auto"/>
      </w:divBdr>
    </w:div>
    <w:div w:id="765078708">
      <w:bodyDiv w:val="1"/>
      <w:marLeft w:val="0"/>
      <w:marRight w:val="0"/>
      <w:marTop w:val="0"/>
      <w:marBottom w:val="0"/>
      <w:divBdr>
        <w:top w:val="none" w:sz="0" w:space="0" w:color="auto"/>
        <w:left w:val="none" w:sz="0" w:space="0" w:color="auto"/>
        <w:bottom w:val="none" w:sz="0" w:space="0" w:color="auto"/>
        <w:right w:val="none" w:sz="0" w:space="0" w:color="auto"/>
      </w:divBdr>
    </w:div>
    <w:div w:id="857156613">
      <w:bodyDiv w:val="1"/>
      <w:marLeft w:val="0"/>
      <w:marRight w:val="0"/>
      <w:marTop w:val="0"/>
      <w:marBottom w:val="0"/>
      <w:divBdr>
        <w:top w:val="none" w:sz="0" w:space="0" w:color="auto"/>
        <w:left w:val="none" w:sz="0" w:space="0" w:color="auto"/>
        <w:bottom w:val="none" w:sz="0" w:space="0" w:color="auto"/>
        <w:right w:val="none" w:sz="0" w:space="0" w:color="auto"/>
      </w:divBdr>
    </w:div>
    <w:div w:id="996031304">
      <w:bodyDiv w:val="1"/>
      <w:marLeft w:val="0"/>
      <w:marRight w:val="0"/>
      <w:marTop w:val="0"/>
      <w:marBottom w:val="0"/>
      <w:divBdr>
        <w:top w:val="none" w:sz="0" w:space="0" w:color="auto"/>
        <w:left w:val="none" w:sz="0" w:space="0" w:color="auto"/>
        <w:bottom w:val="none" w:sz="0" w:space="0" w:color="auto"/>
        <w:right w:val="none" w:sz="0" w:space="0" w:color="auto"/>
      </w:divBdr>
    </w:div>
    <w:div w:id="1262447890">
      <w:bodyDiv w:val="1"/>
      <w:marLeft w:val="0"/>
      <w:marRight w:val="0"/>
      <w:marTop w:val="0"/>
      <w:marBottom w:val="0"/>
      <w:divBdr>
        <w:top w:val="none" w:sz="0" w:space="0" w:color="auto"/>
        <w:left w:val="none" w:sz="0" w:space="0" w:color="auto"/>
        <w:bottom w:val="none" w:sz="0" w:space="0" w:color="auto"/>
        <w:right w:val="none" w:sz="0" w:space="0" w:color="auto"/>
      </w:divBdr>
    </w:div>
    <w:div w:id="1273248936">
      <w:bodyDiv w:val="1"/>
      <w:marLeft w:val="0"/>
      <w:marRight w:val="0"/>
      <w:marTop w:val="0"/>
      <w:marBottom w:val="0"/>
      <w:divBdr>
        <w:top w:val="none" w:sz="0" w:space="0" w:color="auto"/>
        <w:left w:val="none" w:sz="0" w:space="0" w:color="auto"/>
        <w:bottom w:val="none" w:sz="0" w:space="0" w:color="auto"/>
        <w:right w:val="none" w:sz="0" w:space="0" w:color="auto"/>
      </w:divBdr>
    </w:div>
    <w:div w:id="1556502550">
      <w:bodyDiv w:val="1"/>
      <w:marLeft w:val="0"/>
      <w:marRight w:val="0"/>
      <w:marTop w:val="0"/>
      <w:marBottom w:val="0"/>
      <w:divBdr>
        <w:top w:val="none" w:sz="0" w:space="0" w:color="auto"/>
        <w:left w:val="none" w:sz="0" w:space="0" w:color="auto"/>
        <w:bottom w:val="none" w:sz="0" w:space="0" w:color="auto"/>
        <w:right w:val="none" w:sz="0" w:space="0" w:color="auto"/>
      </w:divBdr>
    </w:div>
    <w:div w:id="1645042561">
      <w:bodyDiv w:val="1"/>
      <w:marLeft w:val="0"/>
      <w:marRight w:val="0"/>
      <w:marTop w:val="0"/>
      <w:marBottom w:val="0"/>
      <w:divBdr>
        <w:top w:val="none" w:sz="0" w:space="0" w:color="auto"/>
        <w:left w:val="none" w:sz="0" w:space="0" w:color="auto"/>
        <w:bottom w:val="none" w:sz="0" w:space="0" w:color="auto"/>
        <w:right w:val="none" w:sz="0" w:space="0" w:color="auto"/>
      </w:divBdr>
    </w:div>
    <w:div w:id="1918632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routledge.com/Public-Deliberation-in-the-Digital-Age-Platforms-Participation-and-Legitimacy/Paulis-Kies-Ostling/p/book/978103279900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abelle1!$B$1</c:f>
              <c:strCache>
                <c:ptCount val="1"/>
                <c:pt idx="0">
                  <c:v>Datenreihe 1</c:v>
                </c:pt>
              </c:strCache>
            </c:strRef>
          </c:tx>
          <c:spPr>
            <a:solidFill>
              <a:schemeClr val="bg1">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1!$A$2:$A$6</c:f>
              <c:strCache>
                <c:ptCount val="5"/>
                <c:pt idx="0">
                  <c:v>equality</c:v>
                </c:pt>
                <c:pt idx="1">
                  <c:v>rationality</c:v>
                </c:pt>
                <c:pt idx="2">
                  <c:v>civility</c:v>
                </c:pt>
                <c:pt idx="3">
                  <c:v>reciprocity</c:v>
                </c:pt>
                <c:pt idx="4">
                  <c:v>other</c:v>
                </c:pt>
              </c:strCache>
            </c:strRef>
          </c:cat>
          <c:val>
            <c:numRef>
              <c:f>Tabelle1!$B$2:$B$6</c:f>
              <c:numCache>
                <c:formatCode>General</c:formatCode>
                <c:ptCount val="5"/>
                <c:pt idx="0">
                  <c:v>9</c:v>
                </c:pt>
                <c:pt idx="1">
                  <c:v>115</c:v>
                </c:pt>
                <c:pt idx="2">
                  <c:v>34</c:v>
                </c:pt>
                <c:pt idx="3">
                  <c:v>15</c:v>
                </c:pt>
                <c:pt idx="4">
                  <c:v>27</c:v>
                </c:pt>
              </c:numCache>
            </c:numRef>
          </c:val>
          <c:extLst>
            <c:ext xmlns:c16="http://schemas.microsoft.com/office/drawing/2014/chart" uri="{C3380CC4-5D6E-409C-BE32-E72D297353CC}">
              <c16:uniqueId val="{00000000-D86E-784B-8C83-367FF98B1C0F}"/>
            </c:ext>
          </c:extLst>
        </c:ser>
        <c:dLbls>
          <c:dLblPos val="outEnd"/>
          <c:showLegendKey val="0"/>
          <c:showVal val="1"/>
          <c:showCatName val="0"/>
          <c:showSerName val="0"/>
          <c:showPercent val="0"/>
          <c:showBubbleSize val="0"/>
        </c:dLbls>
        <c:gapWidth val="219"/>
        <c:overlap val="-27"/>
        <c:axId val="154321551"/>
        <c:axId val="1784775616"/>
      </c:barChart>
      <c:catAx>
        <c:axId val="1543215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1784775616"/>
        <c:crosses val="autoZero"/>
        <c:auto val="1"/>
        <c:lblAlgn val="ctr"/>
        <c:lblOffset val="100"/>
        <c:noMultiLvlLbl val="0"/>
      </c:catAx>
      <c:valAx>
        <c:axId val="1784775616"/>
        <c:scaling>
          <c:orientation val="minMax"/>
          <c:max val="12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1543215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abelle1!$B$1</c:f>
              <c:strCache>
                <c:ptCount val="1"/>
                <c:pt idx="0">
                  <c:v>Datenreihe 1</c:v>
                </c:pt>
              </c:strCache>
            </c:strRef>
          </c:tx>
          <c:spPr>
            <a:solidFill>
              <a:schemeClr val="bg1">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1!$A$2:$A$6</c:f>
              <c:strCache>
                <c:ptCount val="5"/>
                <c:pt idx="0">
                  <c:v>discussion structuring</c:v>
                </c:pt>
                <c:pt idx="1">
                  <c:v>contribution level analysis</c:v>
                </c:pt>
                <c:pt idx="2">
                  <c:v>interaction of users &amp; contributions</c:v>
                </c:pt>
                <c:pt idx="3">
                  <c:v>identification of voids/duplicates</c:v>
                </c:pt>
                <c:pt idx="4">
                  <c:v>comment quality</c:v>
                </c:pt>
              </c:strCache>
            </c:strRef>
          </c:cat>
          <c:val>
            <c:numRef>
              <c:f>Tabelle1!$B$2:$B$6</c:f>
              <c:numCache>
                <c:formatCode>General</c:formatCode>
                <c:ptCount val="5"/>
                <c:pt idx="0">
                  <c:v>66</c:v>
                </c:pt>
                <c:pt idx="1">
                  <c:v>46</c:v>
                </c:pt>
                <c:pt idx="2">
                  <c:v>14</c:v>
                </c:pt>
                <c:pt idx="3">
                  <c:v>11</c:v>
                </c:pt>
                <c:pt idx="4">
                  <c:v>5</c:v>
                </c:pt>
              </c:numCache>
            </c:numRef>
          </c:val>
          <c:extLst>
            <c:ext xmlns:c16="http://schemas.microsoft.com/office/drawing/2014/chart" uri="{C3380CC4-5D6E-409C-BE32-E72D297353CC}">
              <c16:uniqueId val="{00000000-8B1F-1F4D-B857-C8BB2F69942A}"/>
            </c:ext>
          </c:extLst>
        </c:ser>
        <c:dLbls>
          <c:dLblPos val="outEnd"/>
          <c:showLegendKey val="0"/>
          <c:showVal val="1"/>
          <c:showCatName val="0"/>
          <c:showSerName val="0"/>
          <c:showPercent val="0"/>
          <c:showBubbleSize val="0"/>
        </c:dLbls>
        <c:gapWidth val="219"/>
        <c:overlap val="-27"/>
        <c:axId val="154321551"/>
        <c:axId val="1784775616"/>
      </c:barChart>
      <c:catAx>
        <c:axId val="1543215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1784775616"/>
        <c:crosses val="autoZero"/>
        <c:auto val="1"/>
        <c:lblAlgn val="ctr"/>
        <c:lblOffset val="100"/>
        <c:noMultiLvlLbl val="0"/>
      </c:catAx>
      <c:valAx>
        <c:axId val="1784775616"/>
        <c:scaling>
          <c:orientation val="minMax"/>
          <c:max val="8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1543215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F1A40EF-73AE-415E-AB8B-602BB67EADD8}"/>
      </w:docPartPr>
      <w:docPartBody>
        <w:p w:rsidR="000A5204" w:rsidRDefault="00107E5C">
          <w:r w:rsidRPr="00CB4755">
            <w:rPr>
              <w:rStyle w:val="Platzhaltertext"/>
            </w:rPr>
            <w:t>Klicken oder tippen Sie hier, um Text einzugeben.</w:t>
          </w:r>
        </w:p>
      </w:docPartBody>
    </w:docPart>
    <w:docPart>
      <w:docPartPr>
        <w:name w:val="A007D2695E8A4C5DAEE1C12B1DCF7217"/>
        <w:category>
          <w:name w:val="Allgemein"/>
          <w:gallery w:val="placeholder"/>
        </w:category>
        <w:types>
          <w:type w:val="bbPlcHdr"/>
        </w:types>
        <w:behaviors>
          <w:behavior w:val="content"/>
        </w:behaviors>
        <w:guid w:val="{D3352368-60A4-4BB1-8564-8B4E4D2B6E49}"/>
      </w:docPartPr>
      <w:docPartBody>
        <w:p w:rsidR="000A5204" w:rsidRDefault="00107E5C" w:rsidP="00107E5C">
          <w:pPr>
            <w:pStyle w:val="A007D2695E8A4C5DAEE1C12B1DCF7217"/>
          </w:pPr>
          <w:r w:rsidRPr="00CB4755">
            <w:rPr>
              <w:rStyle w:val="Platzhaltertext"/>
            </w:rPr>
            <w:t>Klicken oder tippen Sie hier, um Text einzugeben.</w:t>
          </w:r>
        </w:p>
      </w:docPartBody>
    </w:docPart>
    <w:docPart>
      <w:docPartPr>
        <w:name w:val="7FEE16FE1A2F404686513B451F6C6937"/>
        <w:category>
          <w:name w:val="Allgemein"/>
          <w:gallery w:val="placeholder"/>
        </w:category>
        <w:types>
          <w:type w:val="bbPlcHdr"/>
        </w:types>
        <w:behaviors>
          <w:behavior w:val="content"/>
        </w:behaviors>
        <w:guid w:val="{6A099153-27B2-448D-AECF-B26973C5E73A}"/>
      </w:docPartPr>
      <w:docPartBody>
        <w:p w:rsidR="00E91AF2" w:rsidRDefault="007633DA" w:rsidP="007633DA">
          <w:pPr>
            <w:pStyle w:val="7FEE16FE1A2F404686513B451F6C6937"/>
          </w:pPr>
          <w:r w:rsidRPr="00CB4755">
            <w:rPr>
              <w:rStyle w:val="Platzhaltertext"/>
            </w:rPr>
            <w:t>Klicken oder tippen Sie hier, um Text einzugeben.</w:t>
          </w:r>
        </w:p>
      </w:docPartBody>
    </w:docPart>
    <w:docPart>
      <w:docPartPr>
        <w:name w:val="99756AEAB40E9447A778A8E467F27225"/>
        <w:category>
          <w:name w:val="Allgemein"/>
          <w:gallery w:val="placeholder"/>
        </w:category>
        <w:types>
          <w:type w:val="bbPlcHdr"/>
        </w:types>
        <w:behaviors>
          <w:behavior w:val="content"/>
        </w:behaviors>
        <w:guid w:val="{FFE6702F-22C7-AF4C-AE05-550FCF8CA895}"/>
      </w:docPartPr>
      <w:docPartBody>
        <w:p w:rsidR="006F1C18" w:rsidRDefault="00D3021E" w:rsidP="00D3021E">
          <w:pPr>
            <w:pStyle w:val="99756AEAB40E9447A778A8E467F27225"/>
          </w:pPr>
          <w:r w:rsidRPr="00CB4755">
            <w:rPr>
              <w:rStyle w:val="Platzhaltertext"/>
            </w:rPr>
            <w:t>Klicken oder tippen Sie hier, um Text einzugeben.</w:t>
          </w:r>
        </w:p>
      </w:docPartBody>
    </w:docPart>
    <w:docPart>
      <w:docPartPr>
        <w:name w:val="B8FEFC2396511F44A58055F5BA5BEEBA"/>
        <w:category>
          <w:name w:val="Allgemein"/>
          <w:gallery w:val="placeholder"/>
        </w:category>
        <w:types>
          <w:type w:val="bbPlcHdr"/>
        </w:types>
        <w:behaviors>
          <w:behavior w:val="content"/>
        </w:behaviors>
        <w:guid w:val="{68A4A763-B789-8B46-8841-E7A843189D22}"/>
      </w:docPartPr>
      <w:docPartBody>
        <w:p w:rsidR="006F1C18" w:rsidRDefault="00D3021E" w:rsidP="00D3021E">
          <w:pPr>
            <w:pStyle w:val="B8FEFC2396511F44A58055F5BA5BEEBA"/>
          </w:pPr>
          <w:r w:rsidRPr="00CB4755">
            <w:rPr>
              <w:rStyle w:val="Platzhaltertext"/>
            </w:rPr>
            <w:t>Klicken oder tippen Sie hier, um Text einzugeben.</w:t>
          </w:r>
        </w:p>
      </w:docPartBody>
    </w:docPart>
    <w:docPart>
      <w:docPartPr>
        <w:name w:val="D1182E8AF712474CA529D4CF41B24F33"/>
        <w:category>
          <w:name w:val="Allgemein"/>
          <w:gallery w:val="placeholder"/>
        </w:category>
        <w:types>
          <w:type w:val="bbPlcHdr"/>
        </w:types>
        <w:behaviors>
          <w:behavior w:val="content"/>
        </w:behaviors>
        <w:guid w:val="{E583429F-4CCD-AF44-B749-F1B0C3373BC5}"/>
      </w:docPartPr>
      <w:docPartBody>
        <w:p w:rsidR="006F1C18" w:rsidRDefault="00D3021E" w:rsidP="00D3021E">
          <w:pPr>
            <w:pStyle w:val="D1182E8AF712474CA529D4CF41B24F33"/>
          </w:pPr>
          <w:r w:rsidRPr="00CB4755">
            <w:rPr>
              <w:rStyle w:val="Platzhaltertext"/>
            </w:rPr>
            <w:t>Klicken oder tippen Sie hier, um Text einzugeben.</w:t>
          </w:r>
        </w:p>
      </w:docPartBody>
    </w:docPart>
    <w:docPart>
      <w:docPartPr>
        <w:name w:val="2FDC903173B37344A896996BC19A1F75"/>
        <w:category>
          <w:name w:val="Allgemein"/>
          <w:gallery w:val="placeholder"/>
        </w:category>
        <w:types>
          <w:type w:val="bbPlcHdr"/>
        </w:types>
        <w:behaviors>
          <w:behavior w:val="content"/>
        </w:behaviors>
        <w:guid w:val="{0CF69267-7572-8345-A0E2-28DA5D4ADAB4}"/>
      </w:docPartPr>
      <w:docPartBody>
        <w:p w:rsidR="006F1C18" w:rsidRDefault="00D3021E" w:rsidP="00D3021E">
          <w:pPr>
            <w:pStyle w:val="2FDC903173B37344A896996BC19A1F75"/>
          </w:pPr>
          <w:r w:rsidRPr="00CB4755">
            <w:rPr>
              <w:rStyle w:val="Platzhaltertext"/>
            </w:rPr>
            <w:t>Klicken oder tippen Sie hier, um Text einzugeben.</w:t>
          </w:r>
        </w:p>
      </w:docPartBody>
    </w:docPart>
    <w:docPart>
      <w:docPartPr>
        <w:name w:val="FC65EE97C4C86345969FFBE4E30B0B31"/>
        <w:category>
          <w:name w:val="Allgemein"/>
          <w:gallery w:val="placeholder"/>
        </w:category>
        <w:types>
          <w:type w:val="bbPlcHdr"/>
        </w:types>
        <w:behaviors>
          <w:behavior w:val="content"/>
        </w:behaviors>
        <w:guid w:val="{5B7F3A25-6EC7-7F42-94C9-0DB96DBD6A41}"/>
      </w:docPartPr>
      <w:docPartBody>
        <w:p w:rsidR="006F1C18" w:rsidRDefault="00D3021E" w:rsidP="00D3021E">
          <w:pPr>
            <w:pStyle w:val="FC65EE97C4C86345969FFBE4E30B0B31"/>
          </w:pPr>
          <w:r w:rsidRPr="00CB4755">
            <w:rPr>
              <w:rStyle w:val="Platzhaltertext"/>
            </w:rPr>
            <w:t>Klicken oder tippen Sie hier, um Text einzugeben.</w:t>
          </w:r>
        </w:p>
      </w:docPartBody>
    </w:docPart>
    <w:docPart>
      <w:docPartPr>
        <w:name w:val="1230FEC068EAC04BAA11A6A613AC43A4"/>
        <w:category>
          <w:name w:val="Allgemein"/>
          <w:gallery w:val="placeholder"/>
        </w:category>
        <w:types>
          <w:type w:val="bbPlcHdr"/>
        </w:types>
        <w:behaviors>
          <w:behavior w:val="content"/>
        </w:behaviors>
        <w:guid w:val="{28FB6374-2D2F-3E46-B354-1522F56AA8AD}"/>
      </w:docPartPr>
      <w:docPartBody>
        <w:p w:rsidR="006F1C18" w:rsidRDefault="00D3021E" w:rsidP="00D3021E">
          <w:pPr>
            <w:pStyle w:val="1230FEC068EAC04BAA11A6A613AC43A4"/>
          </w:pPr>
          <w:r w:rsidRPr="00CB4755">
            <w:rPr>
              <w:rStyle w:val="Platzhaltertext"/>
            </w:rPr>
            <w:t>Klicken oder tippen Sie hier, um Text einzugeben.</w:t>
          </w:r>
        </w:p>
      </w:docPartBody>
    </w:docPart>
    <w:docPart>
      <w:docPartPr>
        <w:name w:val="45C6764B31A0414ABC801A012889EE20"/>
        <w:category>
          <w:name w:val="Allgemein"/>
          <w:gallery w:val="placeholder"/>
        </w:category>
        <w:types>
          <w:type w:val="bbPlcHdr"/>
        </w:types>
        <w:behaviors>
          <w:behavior w:val="content"/>
        </w:behaviors>
        <w:guid w:val="{5F11A242-A33A-445F-90E5-8E185658E873}"/>
      </w:docPartPr>
      <w:docPartBody>
        <w:p w:rsidR="00E1293F" w:rsidRDefault="00FF2F0B" w:rsidP="00FF2F0B">
          <w:pPr>
            <w:pStyle w:val="45C6764B31A0414ABC801A012889EE20"/>
          </w:pPr>
          <w:r w:rsidRPr="00CB475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aramond">
    <w:panose1 w:val="020204040303010108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7E5C"/>
    <w:rsid w:val="000037B4"/>
    <w:rsid w:val="00016FFE"/>
    <w:rsid w:val="00017616"/>
    <w:rsid w:val="00040C1E"/>
    <w:rsid w:val="000454FA"/>
    <w:rsid w:val="000671E0"/>
    <w:rsid w:val="00091D40"/>
    <w:rsid w:val="000A5204"/>
    <w:rsid w:val="000A6CB0"/>
    <w:rsid w:val="000B089B"/>
    <w:rsid w:val="000B1252"/>
    <w:rsid w:val="000D31AE"/>
    <w:rsid w:val="000E4BC2"/>
    <w:rsid w:val="00107E5C"/>
    <w:rsid w:val="00135EFD"/>
    <w:rsid w:val="001426E1"/>
    <w:rsid w:val="0016332F"/>
    <w:rsid w:val="00183A32"/>
    <w:rsid w:val="002771DF"/>
    <w:rsid w:val="00280A6D"/>
    <w:rsid w:val="00285B60"/>
    <w:rsid w:val="00290D79"/>
    <w:rsid w:val="002A29DC"/>
    <w:rsid w:val="00324DEB"/>
    <w:rsid w:val="00381FD2"/>
    <w:rsid w:val="0038418D"/>
    <w:rsid w:val="003C21AD"/>
    <w:rsid w:val="003C468A"/>
    <w:rsid w:val="003F724D"/>
    <w:rsid w:val="00405422"/>
    <w:rsid w:val="00426F06"/>
    <w:rsid w:val="00433EDA"/>
    <w:rsid w:val="00436EAF"/>
    <w:rsid w:val="004A6B74"/>
    <w:rsid w:val="004C528B"/>
    <w:rsid w:val="004D35EC"/>
    <w:rsid w:val="004E06A6"/>
    <w:rsid w:val="004E2AF9"/>
    <w:rsid w:val="004F7D41"/>
    <w:rsid w:val="00506969"/>
    <w:rsid w:val="00521869"/>
    <w:rsid w:val="00545339"/>
    <w:rsid w:val="0057480D"/>
    <w:rsid w:val="005D02F9"/>
    <w:rsid w:val="00615034"/>
    <w:rsid w:val="00622100"/>
    <w:rsid w:val="00626732"/>
    <w:rsid w:val="00696B12"/>
    <w:rsid w:val="006F1C18"/>
    <w:rsid w:val="007204BC"/>
    <w:rsid w:val="00732E66"/>
    <w:rsid w:val="00741DB1"/>
    <w:rsid w:val="00747123"/>
    <w:rsid w:val="007633DA"/>
    <w:rsid w:val="007A0AB7"/>
    <w:rsid w:val="007F2F41"/>
    <w:rsid w:val="008066E4"/>
    <w:rsid w:val="00890073"/>
    <w:rsid w:val="00893480"/>
    <w:rsid w:val="008A13DD"/>
    <w:rsid w:val="008C4E91"/>
    <w:rsid w:val="008F76DE"/>
    <w:rsid w:val="008F7832"/>
    <w:rsid w:val="0092578B"/>
    <w:rsid w:val="00956B4B"/>
    <w:rsid w:val="00996986"/>
    <w:rsid w:val="009F28E1"/>
    <w:rsid w:val="00A5355B"/>
    <w:rsid w:val="00A7463D"/>
    <w:rsid w:val="00AC0F02"/>
    <w:rsid w:val="00AC30C2"/>
    <w:rsid w:val="00AE3A71"/>
    <w:rsid w:val="00B33947"/>
    <w:rsid w:val="00B70876"/>
    <w:rsid w:val="00B744EA"/>
    <w:rsid w:val="00BB0F9E"/>
    <w:rsid w:val="00BF0BB6"/>
    <w:rsid w:val="00BF3D9A"/>
    <w:rsid w:val="00C3359D"/>
    <w:rsid w:val="00C3447D"/>
    <w:rsid w:val="00CA20C0"/>
    <w:rsid w:val="00CD001E"/>
    <w:rsid w:val="00D10CF8"/>
    <w:rsid w:val="00D3021E"/>
    <w:rsid w:val="00D3595D"/>
    <w:rsid w:val="00D35F6E"/>
    <w:rsid w:val="00D75AB6"/>
    <w:rsid w:val="00DF1699"/>
    <w:rsid w:val="00E0101A"/>
    <w:rsid w:val="00E1293F"/>
    <w:rsid w:val="00E33EF3"/>
    <w:rsid w:val="00E40E3B"/>
    <w:rsid w:val="00E822BE"/>
    <w:rsid w:val="00E91AF2"/>
    <w:rsid w:val="00EC3CC0"/>
    <w:rsid w:val="00F3598C"/>
    <w:rsid w:val="00FB2443"/>
    <w:rsid w:val="00FF087A"/>
    <w:rsid w:val="00FF2F0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F2F0B"/>
    <w:rPr>
      <w:color w:val="808080"/>
    </w:rPr>
  </w:style>
  <w:style w:type="paragraph" w:customStyle="1" w:styleId="A007D2695E8A4C5DAEE1C12B1DCF7217">
    <w:name w:val="A007D2695E8A4C5DAEE1C12B1DCF7217"/>
    <w:rsid w:val="00107E5C"/>
  </w:style>
  <w:style w:type="paragraph" w:customStyle="1" w:styleId="7FEE16FE1A2F404686513B451F6C6937">
    <w:name w:val="7FEE16FE1A2F404686513B451F6C6937"/>
    <w:rsid w:val="007633DA"/>
  </w:style>
  <w:style w:type="paragraph" w:customStyle="1" w:styleId="99756AEAB40E9447A778A8E467F27225">
    <w:name w:val="99756AEAB40E9447A778A8E467F27225"/>
    <w:rsid w:val="00D3021E"/>
    <w:pPr>
      <w:spacing w:line="278" w:lineRule="auto"/>
    </w:pPr>
    <w:rPr>
      <w:kern w:val="2"/>
      <w:sz w:val="24"/>
      <w:szCs w:val="24"/>
      <w14:ligatures w14:val="standardContextual"/>
    </w:rPr>
  </w:style>
  <w:style w:type="paragraph" w:customStyle="1" w:styleId="B8FEFC2396511F44A58055F5BA5BEEBA">
    <w:name w:val="B8FEFC2396511F44A58055F5BA5BEEBA"/>
    <w:rsid w:val="00D3021E"/>
    <w:pPr>
      <w:spacing w:line="278" w:lineRule="auto"/>
    </w:pPr>
    <w:rPr>
      <w:kern w:val="2"/>
      <w:sz w:val="24"/>
      <w:szCs w:val="24"/>
      <w14:ligatures w14:val="standardContextual"/>
    </w:rPr>
  </w:style>
  <w:style w:type="paragraph" w:customStyle="1" w:styleId="D1182E8AF712474CA529D4CF41B24F33">
    <w:name w:val="D1182E8AF712474CA529D4CF41B24F33"/>
    <w:rsid w:val="00D3021E"/>
    <w:pPr>
      <w:spacing w:line="278" w:lineRule="auto"/>
    </w:pPr>
    <w:rPr>
      <w:kern w:val="2"/>
      <w:sz w:val="24"/>
      <w:szCs w:val="24"/>
      <w14:ligatures w14:val="standardContextual"/>
    </w:rPr>
  </w:style>
  <w:style w:type="paragraph" w:customStyle="1" w:styleId="2FDC903173B37344A896996BC19A1F75">
    <w:name w:val="2FDC903173B37344A896996BC19A1F75"/>
    <w:rsid w:val="00D3021E"/>
    <w:pPr>
      <w:spacing w:line="278" w:lineRule="auto"/>
    </w:pPr>
    <w:rPr>
      <w:kern w:val="2"/>
      <w:sz w:val="24"/>
      <w:szCs w:val="24"/>
      <w14:ligatures w14:val="standardContextual"/>
    </w:rPr>
  </w:style>
  <w:style w:type="paragraph" w:customStyle="1" w:styleId="FC65EE97C4C86345969FFBE4E30B0B31">
    <w:name w:val="FC65EE97C4C86345969FFBE4E30B0B31"/>
    <w:rsid w:val="00D3021E"/>
    <w:pPr>
      <w:spacing w:line="278" w:lineRule="auto"/>
    </w:pPr>
    <w:rPr>
      <w:kern w:val="2"/>
      <w:sz w:val="24"/>
      <w:szCs w:val="24"/>
      <w14:ligatures w14:val="standardContextual"/>
    </w:rPr>
  </w:style>
  <w:style w:type="paragraph" w:customStyle="1" w:styleId="1230FEC068EAC04BAA11A6A613AC43A4">
    <w:name w:val="1230FEC068EAC04BAA11A6A613AC43A4"/>
    <w:rsid w:val="00D3021E"/>
    <w:pPr>
      <w:spacing w:line="278" w:lineRule="auto"/>
    </w:pPr>
    <w:rPr>
      <w:kern w:val="2"/>
      <w:sz w:val="24"/>
      <w:szCs w:val="24"/>
      <w14:ligatures w14:val="standardContextual"/>
    </w:rPr>
  </w:style>
  <w:style w:type="paragraph" w:customStyle="1" w:styleId="45C6764B31A0414ABC801A012889EE20">
    <w:name w:val="45C6764B31A0414ABC801A012889EE20"/>
    <w:rsid w:val="00FF2F0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4A3615-9126-449A-AFCB-0AC2884A2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42187</Words>
  <Characters>895780</Characters>
  <Application>Microsoft Office Word</Application>
  <DocSecurity>0</DocSecurity>
  <Lines>7464</Lines>
  <Paragraphs>20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35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1-05T11:30:00Z</dcterms:created>
  <dcterms:modified xsi:type="dcterms:W3CDTF">2025-11-27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UPEKI 2.0</vt:lpwstr>
  </property>
  <property fmtid="{D5CDD505-2E9C-101B-9397-08002B2CF9AE}" pid="3" name="CitaviDocumentProperty_0">
    <vt:lpwstr>a497688b-32bf-4a30-a6ed-cca847fabde3</vt:lpwstr>
  </property>
  <property fmtid="{D5CDD505-2E9C-101B-9397-08002B2CF9AE}" pid="4" name="CitaviDocumentProperty_6">
    <vt:lpwstr>False</vt:lpwstr>
  </property>
  <property fmtid="{D5CDD505-2E9C-101B-9397-08002B2CF9AE}" pid="5" name="CitaviDocumentProperty_25">
    <vt:lpwstr>True</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8">
    <vt:lpwstr>CloudProjectKey=jgaivk93pmt1c2hw2kvsubup11eo22hrnkhzq3gf8j7b2l; ProjectName=UPEKI 2.0</vt:lpwstr>
  </property>
  <property fmtid="{D5CDD505-2E9C-101B-9397-08002B2CF9AE}" pid="13" name="CitaviDocumentProperty_1">
    <vt:lpwstr>6.19.2.1</vt:lpwstr>
  </property>
  <property fmtid="{D5CDD505-2E9C-101B-9397-08002B2CF9AE}" pid="14" name="GrammarlyDocumentId">
    <vt:lpwstr>b06ff2c9-63c6-4258-aa1b-d0309bf33ec8</vt:lpwstr>
  </property>
</Properties>
</file>